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A48EE" w14:textId="77777777" w:rsidR="009961AF" w:rsidRPr="004903B2" w:rsidRDefault="009961AF" w:rsidP="00212973">
      <w:pPr>
        <w:spacing w:line="360" w:lineRule="auto"/>
        <w:jc w:val="both"/>
        <w:rPr>
          <w:b/>
          <w:lang w:val="en-CA"/>
        </w:rPr>
      </w:pPr>
      <w:r w:rsidRPr="004903B2">
        <w:rPr>
          <w:b/>
          <w:lang w:val="en-CA"/>
        </w:rPr>
        <w:t>Supplementary Materials</w:t>
      </w:r>
    </w:p>
    <w:p w14:paraId="230CB18C" w14:textId="7361DEF4" w:rsidR="00454B5D" w:rsidRPr="004903B2" w:rsidRDefault="00267FAE" w:rsidP="00F2311A">
      <w:pPr>
        <w:jc w:val="both"/>
        <w:rPr>
          <w:sz w:val="18"/>
          <w:szCs w:val="18"/>
          <w:lang w:val="en-CA"/>
        </w:rPr>
      </w:pPr>
      <w:r w:rsidRPr="004903B2">
        <w:rPr>
          <w:b/>
          <w:lang w:val="en-CA"/>
        </w:rPr>
        <w:t>S</w:t>
      </w:r>
      <w:r w:rsidR="009961AF" w:rsidRPr="004903B2">
        <w:rPr>
          <w:b/>
          <w:lang w:val="en-CA"/>
        </w:rPr>
        <w:t>1. Flowchart of participant inclusion of the Dutch Famine birth cohort follow-up study</w:t>
      </w:r>
      <w:r w:rsidR="00667C12" w:rsidRPr="004903B2">
        <w:rPr>
          <w:b/>
          <w:lang w:val="en-CA"/>
        </w:rPr>
        <w:t xml:space="preserve"> and schematic presentation of gestational famine exposure.</w:t>
      </w:r>
      <w:r w:rsidR="00454B5D" w:rsidRPr="004903B2">
        <w:rPr>
          <w:b/>
          <w:lang w:val="en-CA"/>
        </w:rPr>
        <w:t xml:space="preserve"> </w:t>
      </w:r>
      <w:r w:rsidR="00B3338D" w:rsidRPr="004903B2">
        <w:rPr>
          <w:rFonts w:cstheme="minorHAnsi"/>
          <w:color w:val="323232"/>
          <w:sz w:val="18"/>
          <w:szCs w:val="18"/>
          <w:lang w:val="en-US"/>
        </w:rPr>
        <w:t>Schematic presentation of gestational famine exposure was copied from Bleker et al</w:t>
      </w:r>
      <w:r w:rsidR="00B3338D" w:rsidRPr="004903B2">
        <w:rPr>
          <w:sz w:val="18"/>
          <w:szCs w:val="18"/>
          <w:lang w:val="en-CA"/>
        </w:rPr>
        <w:fldChar w:fldCharType="begin" w:fldLock="1"/>
      </w:r>
      <w:r w:rsidR="00B3338D" w:rsidRPr="004903B2">
        <w:rPr>
          <w:sz w:val="18"/>
          <w:szCs w:val="18"/>
          <w:lang w:val="en-CA"/>
        </w:rPr>
        <w:instrText>ADDIN CSL_CITATION {"citationItems":[{"id":"ITEM-1","itemData":{"DOI":"10.1136/bmjopen-2020-042078","ISSN":"2044-6055, 2044-6055","abstract":"Purpose The Dutch famine birth cohort study was set up to investigate the effects of acute maternal undernutrition of the 1944–1945 Dutch famine during the specific stages of gestation on later health, with a particular focus on chronic cardiovascular and metabolic diseases, ageing and mental health.\nParticipants The Dutch famine birth cohort consists of 2414 singletons born alive and at term in the Wilhelmina Gasthuis in Amsterdam around the time of the Dutch famine (1943–1947) whose birth records have been kept. The cohort has been traced and studied since 1994, when the first data collection started. The cohort has been interviewed and physically examined in several waves of data collection since that time, allowing repeated measures of a wide range of phenotypic information as well as the collection of biological samples (blood, urine, buccal swabs), functional testing (of heart, lungs, kidney, HPA axis) and imaging of the brain (MRI) and vasculature (ultrasound). Additionally, genetic and epigenetic information was collected. Through linkage with registries, mortality and morbidity information of the entire cohort has been obtained.\nFindings to date Prenatal famine exposure had lasting consequences for health in later life. The effects of famine depended on its timing during the gestation and the organs and tissues developing at that time, with most effects after exposure to famine in early gestation. The effects of famine were widespread and affected the structure and function of many organs and tissues, resulted in altered behaviour and increased risks of chronic degenerative diseases and increased mortality. The effects of famine were independent of size at birth, which suggests that programming may occur without altering size at birth.\nFuture plans As the cohort ages, we will be assessing the effects of prenatal undernutrition on (brain) ageing, cognitive decline and dementia, as well as overall morbidity and mortality.\nRegistration The Dutch famine birth cohort is not linked to a clinical trial.","author":[{"dropping-particle":"","family":"Bleker","given":"Laura S","non-dropping-particle":"","parse-names":false,"suffix":""},{"dropping-particle":"de","family":"Rooij","given":"Susanne R","non-dropping-particle":"","parse-names":false,"suffix":""},{"dropping-particle":"","family":"Painter","given":"Rebecca C","non-dropping-particle":"","parse-names":false,"suffix":""},{"dropping-particle":"","family":"Ravelli","given":"Anita C J","non-dropping-particle":"","parse-names":false,"suffix":""},{"dropping-particle":"","family":"Roseboom","given":"Tessa J","non-dropping-particle":"","parse-names":false,"suffix":""}],"container-title":"BMJ Open","id":"ITEM-1","issue":"3","issued":{"date-parts":[["2021"]]},"language":"en","page":"e042078","title":"Cohort profile: the Dutch famine birth cohort (DFBC)— a prospective birth cohort study in the Netherlands","title-short":"Cohort profile","type":"article-journal","volume":"11"},"uris":["http://www.mendeley.com/documents/?uuid=f490eeef-fdd0-309c-9bbe-509b3fea532a"]}],"mendeley":{"formattedCitation":"&lt;sup&gt;1&lt;/sup&gt;","plainTextFormattedCitation":"1","previouslyFormattedCitation":"&lt;sup&gt;2&lt;/sup&gt;"},"properties":{"noteIndex":0},"schema":"https://github.com/citation-style-language/schema/raw/master/csl-citation.json"}</w:instrText>
      </w:r>
      <w:r w:rsidR="00B3338D" w:rsidRPr="004903B2">
        <w:rPr>
          <w:sz w:val="18"/>
          <w:szCs w:val="18"/>
          <w:lang w:val="en-CA"/>
        </w:rPr>
        <w:fldChar w:fldCharType="separate"/>
      </w:r>
      <w:r w:rsidR="00B3338D" w:rsidRPr="004903B2">
        <w:rPr>
          <w:noProof/>
          <w:sz w:val="18"/>
          <w:szCs w:val="18"/>
          <w:vertAlign w:val="superscript"/>
          <w:lang w:val="en-CA"/>
        </w:rPr>
        <w:t>1</w:t>
      </w:r>
      <w:r w:rsidR="00B3338D" w:rsidRPr="004903B2">
        <w:rPr>
          <w:sz w:val="18"/>
          <w:szCs w:val="18"/>
          <w:lang w:val="en-CA"/>
        </w:rPr>
        <w:fldChar w:fldCharType="end"/>
      </w:r>
      <w:r w:rsidR="00B3338D" w:rsidRPr="004903B2">
        <w:rPr>
          <w:sz w:val="18"/>
          <w:szCs w:val="18"/>
          <w:lang w:val="en-CA"/>
        </w:rPr>
        <w:t>.</w:t>
      </w:r>
    </w:p>
    <w:p w14:paraId="39040E98" w14:textId="2F088439" w:rsidR="00667C12" w:rsidRPr="004903B2" w:rsidRDefault="00566E07" w:rsidP="001C12D3">
      <w:pPr>
        <w:spacing w:line="360" w:lineRule="auto"/>
        <w:jc w:val="center"/>
        <w:rPr>
          <w:b/>
          <w:lang w:val="en-CA"/>
        </w:rPr>
      </w:pPr>
      <w:r w:rsidRPr="004903B2">
        <w:rPr>
          <w:b/>
          <w:noProof/>
          <w:lang w:val="en-US"/>
          <w:rPrChange w:id="0" w:author="Lynsey Rowland" w:date="2023-06-07T12:27:00Z">
            <w:rPr>
              <w:b/>
              <w:noProof/>
              <w:highlight w:val="yellow"/>
              <w:lang w:val="en-US"/>
            </w:rPr>
          </w:rPrChange>
        </w:rPr>
        <w:drawing>
          <wp:inline distT="0" distB="0" distL="0" distR="0" wp14:anchorId="74C54DFB" wp14:editId="294CD092">
            <wp:extent cx="5253800" cy="4781550"/>
            <wp:effectExtent l="0" t="0" r="444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chart_updated.jpg"/>
                    <pic:cNvPicPr/>
                  </pic:nvPicPr>
                  <pic:blipFill>
                    <a:blip r:embed="rId8">
                      <a:extLst>
                        <a:ext uri="{28A0092B-C50C-407E-A947-70E740481C1C}">
                          <a14:useLocalDpi xmlns:a14="http://schemas.microsoft.com/office/drawing/2010/main" val="0"/>
                        </a:ext>
                      </a:extLst>
                    </a:blip>
                    <a:stretch>
                      <a:fillRect/>
                    </a:stretch>
                  </pic:blipFill>
                  <pic:spPr>
                    <a:xfrm>
                      <a:off x="0" y="0"/>
                      <a:ext cx="5267037" cy="4793597"/>
                    </a:xfrm>
                    <a:prstGeom prst="rect">
                      <a:avLst/>
                    </a:prstGeom>
                  </pic:spPr>
                </pic:pic>
              </a:graphicData>
            </a:graphic>
          </wp:inline>
        </w:drawing>
      </w:r>
    </w:p>
    <w:p w14:paraId="534F8A47" w14:textId="77777777" w:rsidR="00087BB3" w:rsidRPr="004903B2" w:rsidRDefault="00087BB3" w:rsidP="00454B5D">
      <w:pPr>
        <w:spacing w:line="360" w:lineRule="auto"/>
        <w:jc w:val="both"/>
        <w:rPr>
          <w:b/>
          <w:lang w:val="en-CA"/>
        </w:rPr>
      </w:pPr>
    </w:p>
    <w:p w14:paraId="6BB0A2AD" w14:textId="49977AD1" w:rsidR="00F61A30" w:rsidRPr="004903B2" w:rsidRDefault="00267FAE" w:rsidP="00454B5D">
      <w:pPr>
        <w:spacing w:line="360" w:lineRule="auto"/>
        <w:jc w:val="both"/>
        <w:rPr>
          <w:b/>
          <w:lang w:val="en-CA"/>
        </w:rPr>
      </w:pPr>
      <w:r w:rsidRPr="004903B2">
        <w:rPr>
          <w:b/>
          <w:lang w:val="en-CA"/>
        </w:rPr>
        <w:t>S</w:t>
      </w:r>
      <w:r w:rsidR="00F61A30" w:rsidRPr="004903B2">
        <w:rPr>
          <w:b/>
          <w:lang w:val="en-CA"/>
        </w:rPr>
        <w:t xml:space="preserve">2. Overview of exposure </w:t>
      </w:r>
      <w:r w:rsidR="00190B08" w:rsidRPr="004903B2">
        <w:rPr>
          <w:b/>
          <w:lang w:val="en-CA"/>
        </w:rPr>
        <w:t>to</w:t>
      </w:r>
      <w:r w:rsidR="00F61A30" w:rsidRPr="004903B2">
        <w:rPr>
          <w:b/>
          <w:lang w:val="en-CA"/>
        </w:rPr>
        <w:t xml:space="preserve"> prenatal undernutrition during gestation</w:t>
      </w:r>
    </w:p>
    <w:p w14:paraId="725DAF4C" w14:textId="77777777" w:rsidR="00F61A30" w:rsidRPr="004903B2" w:rsidRDefault="00F61A30" w:rsidP="00F61A30">
      <w:pPr>
        <w:spacing w:line="360" w:lineRule="auto"/>
        <w:jc w:val="center"/>
        <w:rPr>
          <w:b/>
          <w:lang w:val="en-CA"/>
        </w:rPr>
      </w:pPr>
      <w:r w:rsidRPr="004903B2">
        <w:rPr>
          <w:b/>
          <w:noProof/>
          <w:lang w:val="en-US"/>
        </w:rPr>
        <w:drawing>
          <wp:inline distT="0" distB="0" distL="0" distR="0" wp14:anchorId="70DD55B0" wp14:editId="762D2317">
            <wp:extent cx="4600575" cy="2192655"/>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 overview exposure30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00575" cy="2192655"/>
                    </a:xfrm>
                    <a:prstGeom prst="rect">
                      <a:avLst/>
                    </a:prstGeom>
                  </pic:spPr>
                </pic:pic>
              </a:graphicData>
            </a:graphic>
          </wp:inline>
        </w:drawing>
      </w:r>
    </w:p>
    <w:p w14:paraId="7654CF7E" w14:textId="77777777" w:rsidR="00B3338D" w:rsidRPr="004903B2" w:rsidRDefault="00B3338D" w:rsidP="00454B5D">
      <w:pPr>
        <w:spacing w:line="360" w:lineRule="auto"/>
        <w:jc w:val="both"/>
        <w:rPr>
          <w:b/>
          <w:lang w:val="en-CA"/>
        </w:rPr>
      </w:pPr>
    </w:p>
    <w:p w14:paraId="2EA9077D" w14:textId="77777777" w:rsidR="00B3338D" w:rsidRPr="004903B2" w:rsidRDefault="00B3338D" w:rsidP="00454B5D">
      <w:pPr>
        <w:spacing w:line="360" w:lineRule="auto"/>
        <w:jc w:val="both"/>
        <w:rPr>
          <w:b/>
          <w:lang w:val="en-CA"/>
        </w:rPr>
      </w:pPr>
    </w:p>
    <w:p w14:paraId="259123D9" w14:textId="77777777" w:rsidR="00B3338D" w:rsidRPr="004903B2" w:rsidRDefault="00B3338D" w:rsidP="00454B5D">
      <w:pPr>
        <w:spacing w:line="360" w:lineRule="auto"/>
        <w:jc w:val="both"/>
        <w:rPr>
          <w:b/>
          <w:lang w:val="en-CA"/>
        </w:rPr>
      </w:pPr>
    </w:p>
    <w:p w14:paraId="4C1902B7" w14:textId="77777777" w:rsidR="00B3338D" w:rsidRPr="004903B2" w:rsidRDefault="00B3338D" w:rsidP="00454B5D">
      <w:pPr>
        <w:spacing w:line="360" w:lineRule="auto"/>
        <w:jc w:val="both"/>
        <w:rPr>
          <w:b/>
          <w:lang w:val="en-CA"/>
        </w:rPr>
      </w:pPr>
    </w:p>
    <w:p w14:paraId="7689F9DF" w14:textId="77777777" w:rsidR="00B3338D" w:rsidRPr="004903B2" w:rsidRDefault="00B3338D" w:rsidP="00454B5D">
      <w:pPr>
        <w:spacing w:line="360" w:lineRule="auto"/>
        <w:jc w:val="both"/>
        <w:rPr>
          <w:b/>
          <w:lang w:val="en-CA"/>
        </w:rPr>
      </w:pPr>
    </w:p>
    <w:p w14:paraId="2643E696" w14:textId="77777777" w:rsidR="00B3338D" w:rsidRPr="004903B2" w:rsidRDefault="00B3338D" w:rsidP="00454B5D">
      <w:pPr>
        <w:spacing w:line="360" w:lineRule="auto"/>
        <w:jc w:val="both"/>
        <w:rPr>
          <w:b/>
          <w:lang w:val="en-CA"/>
        </w:rPr>
      </w:pPr>
    </w:p>
    <w:p w14:paraId="15F1C4AA" w14:textId="77777777" w:rsidR="00B3338D" w:rsidRPr="004903B2" w:rsidRDefault="00B3338D" w:rsidP="00454B5D">
      <w:pPr>
        <w:spacing w:line="360" w:lineRule="auto"/>
        <w:jc w:val="both"/>
        <w:rPr>
          <w:b/>
          <w:lang w:val="en-CA"/>
        </w:rPr>
      </w:pPr>
    </w:p>
    <w:p w14:paraId="77125BC3" w14:textId="77777777" w:rsidR="00B3338D" w:rsidRPr="004903B2" w:rsidRDefault="00B3338D" w:rsidP="00454B5D">
      <w:pPr>
        <w:spacing w:line="360" w:lineRule="auto"/>
        <w:jc w:val="both"/>
        <w:rPr>
          <w:b/>
          <w:lang w:val="en-CA"/>
        </w:rPr>
      </w:pPr>
    </w:p>
    <w:p w14:paraId="0F1AD88B" w14:textId="77777777" w:rsidR="00454B5D" w:rsidRPr="004903B2" w:rsidRDefault="00267FAE" w:rsidP="00454B5D">
      <w:pPr>
        <w:spacing w:line="360" w:lineRule="auto"/>
        <w:jc w:val="both"/>
        <w:rPr>
          <w:b/>
          <w:lang w:val="en-CA"/>
        </w:rPr>
      </w:pPr>
      <w:r w:rsidRPr="004903B2">
        <w:rPr>
          <w:b/>
          <w:lang w:val="en-CA"/>
        </w:rPr>
        <w:t>S</w:t>
      </w:r>
      <w:r w:rsidR="00F61A30" w:rsidRPr="004903B2">
        <w:rPr>
          <w:b/>
          <w:lang w:val="en-CA"/>
        </w:rPr>
        <w:t>3</w:t>
      </w:r>
      <w:r w:rsidR="00454B5D" w:rsidRPr="004903B2">
        <w:rPr>
          <w:b/>
          <w:lang w:val="en-CA"/>
        </w:rPr>
        <w:t>.</w:t>
      </w:r>
      <w:r w:rsidR="00F2311A" w:rsidRPr="004903B2">
        <w:rPr>
          <w:b/>
          <w:lang w:val="en-CA"/>
        </w:rPr>
        <w:t>1</w:t>
      </w:r>
      <w:r w:rsidR="00454B5D" w:rsidRPr="004903B2">
        <w:rPr>
          <w:b/>
          <w:lang w:val="en-CA"/>
        </w:rPr>
        <w:t xml:space="preserve"> Results of Latent Profile Analyses (LPA) on best-fitted classification model in men and women using pre-identified criteria and selection indicators. </w:t>
      </w:r>
    </w:p>
    <w:tbl>
      <w:tblPr>
        <w:tblpPr w:leftFromText="141" w:rightFromText="141" w:vertAnchor="text" w:tblpY="106"/>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127"/>
        <w:gridCol w:w="2031"/>
        <w:gridCol w:w="2031"/>
        <w:gridCol w:w="2410"/>
        <w:gridCol w:w="2126"/>
        <w:gridCol w:w="2126"/>
      </w:tblGrid>
      <w:tr w:rsidR="00454B5D" w:rsidRPr="004903B2" w14:paraId="27A877D7" w14:textId="77777777" w:rsidTr="00454B5D">
        <w:tc>
          <w:tcPr>
            <w:tcW w:w="2127" w:type="dxa"/>
            <w:tcBorders>
              <w:bottom w:val="single" w:sz="4" w:space="0" w:color="auto"/>
              <w:right w:val="nil"/>
            </w:tcBorders>
          </w:tcPr>
          <w:p w14:paraId="13F20F8F" w14:textId="77777777" w:rsidR="00454B5D" w:rsidRPr="004903B2" w:rsidRDefault="00454B5D" w:rsidP="00F61A30">
            <w:pPr>
              <w:rPr>
                <w:lang w:val="en-US"/>
              </w:rPr>
            </w:pPr>
          </w:p>
        </w:tc>
        <w:tc>
          <w:tcPr>
            <w:tcW w:w="2031" w:type="dxa"/>
            <w:tcBorders>
              <w:left w:val="nil"/>
              <w:bottom w:val="single" w:sz="4" w:space="0" w:color="auto"/>
              <w:right w:val="nil"/>
            </w:tcBorders>
          </w:tcPr>
          <w:p w14:paraId="484BAA3B" w14:textId="77777777" w:rsidR="00454B5D" w:rsidRPr="004903B2" w:rsidRDefault="00454B5D" w:rsidP="00F61A30">
            <w:pPr>
              <w:jc w:val="center"/>
              <w:rPr>
                <w:b/>
                <w:lang w:val="en-US"/>
              </w:rPr>
            </w:pPr>
            <w:r w:rsidRPr="004903B2">
              <w:rPr>
                <w:b/>
                <w:lang w:val="en-US"/>
              </w:rPr>
              <w:t>1-class model</w:t>
            </w:r>
          </w:p>
        </w:tc>
        <w:tc>
          <w:tcPr>
            <w:tcW w:w="2031" w:type="dxa"/>
            <w:tcBorders>
              <w:left w:val="nil"/>
              <w:bottom w:val="single" w:sz="4" w:space="0" w:color="auto"/>
              <w:right w:val="nil"/>
            </w:tcBorders>
          </w:tcPr>
          <w:p w14:paraId="19CE65A3" w14:textId="77777777" w:rsidR="00454B5D" w:rsidRPr="004903B2" w:rsidRDefault="00454B5D" w:rsidP="00F61A30">
            <w:pPr>
              <w:jc w:val="center"/>
              <w:rPr>
                <w:b/>
                <w:lang w:val="en-US"/>
              </w:rPr>
            </w:pPr>
            <w:r w:rsidRPr="004903B2">
              <w:rPr>
                <w:b/>
                <w:lang w:val="en-US"/>
              </w:rPr>
              <w:t>2-class model</w:t>
            </w:r>
          </w:p>
        </w:tc>
        <w:tc>
          <w:tcPr>
            <w:tcW w:w="2410" w:type="dxa"/>
            <w:tcBorders>
              <w:left w:val="nil"/>
              <w:bottom w:val="single" w:sz="4" w:space="0" w:color="auto"/>
              <w:right w:val="nil"/>
            </w:tcBorders>
          </w:tcPr>
          <w:p w14:paraId="1E1DEDA4" w14:textId="77777777" w:rsidR="00454B5D" w:rsidRPr="004903B2" w:rsidRDefault="00454B5D" w:rsidP="00F61A30">
            <w:pPr>
              <w:jc w:val="center"/>
              <w:rPr>
                <w:b/>
                <w:lang w:val="en-US"/>
              </w:rPr>
            </w:pPr>
            <w:r w:rsidRPr="004903B2">
              <w:rPr>
                <w:b/>
                <w:lang w:val="en-US"/>
              </w:rPr>
              <w:t>3-class model</w:t>
            </w:r>
          </w:p>
        </w:tc>
        <w:tc>
          <w:tcPr>
            <w:tcW w:w="2126" w:type="dxa"/>
            <w:tcBorders>
              <w:left w:val="nil"/>
              <w:bottom w:val="single" w:sz="4" w:space="0" w:color="auto"/>
              <w:right w:val="nil"/>
            </w:tcBorders>
          </w:tcPr>
          <w:p w14:paraId="7D3274BB" w14:textId="77777777" w:rsidR="00454B5D" w:rsidRPr="004903B2" w:rsidRDefault="00454B5D" w:rsidP="00F61A30">
            <w:pPr>
              <w:jc w:val="center"/>
              <w:rPr>
                <w:b/>
                <w:lang w:val="en-US"/>
              </w:rPr>
            </w:pPr>
            <w:r w:rsidRPr="004903B2">
              <w:rPr>
                <w:b/>
                <w:lang w:val="en-US"/>
              </w:rPr>
              <w:t>4-class model</w:t>
            </w:r>
          </w:p>
        </w:tc>
        <w:tc>
          <w:tcPr>
            <w:tcW w:w="2126" w:type="dxa"/>
            <w:tcBorders>
              <w:left w:val="nil"/>
              <w:bottom w:val="single" w:sz="4" w:space="0" w:color="auto"/>
            </w:tcBorders>
          </w:tcPr>
          <w:p w14:paraId="13B52711" w14:textId="77777777" w:rsidR="00454B5D" w:rsidRPr="004903B2" w:rsidRDefault="00454B5D" w:rsidP="00F61A30">
            <w:pPr>
              <w:jc w:val="center"/>
              <w:rPr>
                <w:b/>
                <w:lang w:val="en-US"/>
              </w:rPr>
            </w:pPr>
            <w:r w:rsidRPr="004903B2">
              <w:rPr>
                <w:b/>
                <w:lang w:val="en-US"/>
              </w:rPr>
              <w:t>5-class model</w:t>
            </w:r>
          </w:p>
        </w:tc>
      </w:tr>
    </w:tbl>
    <w:tbl>
      <w:tblPr>
        <w:tblStyle w:val="TableGrid"/>
        <w:tblpPr w:leftFromText="141" w:rightFromText="141" w:vertAnchor="text" w:tblpY="106"/>
        <w:tblW w:w="0" w:type="auto"/>
        <w:tblBorders>
          <w:left w:val="none" w:sz="0" w:space="0" w:color="auto"/>
          <w:right w:val="none" w:sz="0" w:space="0" w:color="auto"/>
        </w:tblBorders>
        <w:tblLook w:val="04A0" w:firstRow="1" w:lastRow="0" w:firstColumn="1" w:lastColumn="0" w:noHBand="0" w:noVBand="1"/>
      </w:tblPr>
      <w:tblGrid>
        <w:gridCol w:w="2127"/>
        <w:gridCol w:w="2031"/>
        <w:gridCol w:w="2031"/>
        <w:gridCol w:w="2410"/>
        <w:gridCol w:w="2126"/>
        <w:gridCol w:w="2126"/>
      </w:tblGrid>
      <w:tr w:rsidR="00454B5D" w:rsidRPr="004903B2" w14:paraId="40F158A5" w14:textId="77777777" w:rsidTr="00454B5D">
        <w:tc>
          <w:tcPr>
            <w:tcW w:w="2127" w:type="dxa"/>
            <w:tcBorders>
              <w:bottom w:val="single" w:sz="4" w:space="0" w:color="auto"/>
              <w:right w:val="nil"/>
            </w:tcBorders>
            <w:shd w:val="clear" w:color="auto" w:fill="auto"/>
          </w:tcPr>
          <w:p w14:paraId="050A4395" w14:textId="77777777" w:rsidR="00454B5D" w:rsidRPr="004903B2" w:rsidRDefault="00454B5D" w:rsidP="00454B5D">
            <w:pPr>
              <w:rPr>
                <w:b/>
                <w:lang w:val="en-US"/>
              </w:rPr>
            </w:pPr>
          </w:p>
        </w:tc>
        <w:tc>
          <w:tcPr>
            <w:tcW w:w="2031" w:type="dxa"/>
            <w:tcBorders>
              <w:left w:val="nil"/>
              <w:bottom w:val="single" w:sz="4" w:space="0" w:color="auto"/>
              <w:right w:val="nil"/>
            </w:tcBorders>
            <w:shd w:val="clear" w:color="auto" w:fill="auto"/>
          </w:tcPr>
          <w:p w14:paraId="75CF61C0" w14:textId="77777777" w:rsidR="00454B5D" w:rsidRPr="004903B2" w:rsidRDefault="00454B5D" w:rsidP="00454B5D">
            <w:pPr>
              <w:jc w:val="center"/>
              <w:rPr>
                <w:b/>
                <w:lang w:val="en-US"/>
              </w:rPr>
            </w:pPr>
            <w:r w:rsidRPr="004903B2">
              <w:rPr>
                <w:b/>
                <w:lang w:val="en-US"/>
              </w:rPr>
              <w:t>1-class model</w:t>
            </w:r>
          </w:p>
        </w:tc>
        <w:tc>
          <w:tcPr>
            <w:tcW w:w="2031" w:type="dxa"/>
            <w:tcBorders>
              <w:left w:val="nil"/>
              <w:bottom w:val="single" w:sz="4" w:space="0" w:color="auto"/>
              <w:right w:val="nil"/>
            </w:tcBorders>
            <w:shd w:val="clear" w:color="auto" w:fill="auto"/>
          </w:tcPr>
          <w:p w14:paraId="2FE5EC8D" w14:textId="77777777" w:rsidR="00454B5D" w:rsidRPr="004903B2" w:rsidRDefault="00454B5D" w:rsidP="00454B5D">
            <w:pPr>
              <w:jc w:val="center"/>
              <w:rPr>
                <w:b/>
                <w:lang w:val="en-US"/>
              </w:rPr>
            </w:pPr>
            <w:r w:rsidRPr="004903B2">
              <w:rPr>
                <w:b/>
                <w:lang w:val="en-US"/>
              </w:rPr>
              <w:t>2-class model</w:t>
            </w:r>
          </w:p>
        </w:tc>
        <w:tc>
          <w:tcPr>
            <w:tcW w:w="2410" w:type="dxa"/>
            <w:tcBorders>
              <w:left w:val="nil"/>
              <w:bottom w:val="single" w:sz="4" w:space="0" w:color="auto"/>
              <w:right w:val="nil"/>
            </w:tcBorders>
            <w:shd w:val="clear" w:color="auto" w:fill="auto"/>
          </w:tcPr>
          <w:p w14:paraId="22B0A2FC" w14:textId="77777777" w:rsidR="00454B5D" w:rsidRPr="004903B2" w:rsidRDefault="00454B5D" w:rsidP="00454B5D">
            <w:pPr>
              <w:jc w:val="center"/>
              <w:rPr>
                <w:b/>
                <w:lang w:val="en-US"/>
              </w:rPr>
            </w:pPr>
            <w:r w:rsidRPr="004903B2">
              <w:rPr>
                <w:b/>
                <w:lang w:val="en-US"/>
              </w:rPr>
              <w:t>3-class model</w:t>
            </w:r>
          </w:p>
        </w:tc>
        <w:tc>
          <w:tcPr>
            <w:tcW w:w="2126" w:type="dxa"/>
            <w:tcBorders>
              <w:left w:val="nil"/>
              <w:bottom w:val="single" w:sz="4" w:space="0" w:color="auto"/>
              <w:right w:val="nil"/>
            </w:tcBorders>
            <w:shd w:val="clear" w:color="auto" w:fill="auto"/>
          </w:tcPr>
          <w:p w14:paraId="6D695524" w14:textId="77777777" w:rsidR="00454B5D" w:rsidRPr="004903B2" w:rsidRDefault="00454B5D" w:rsidP="00454B5D">
            <w:pPr>
              <w:jc w:val="center"/>
              <w:rPr>
                <w:b/>
                <w:lang w:val="en-US"/>
              </w:rPr>
            </w:pPr>
            <w:r w:rsidRPr="004903B2">
              <w:rPr>
                <w:b/>
                <w:lang w:val="en-US"/>
              </w:rPr>
              <w:t>4-class model</w:t>
            </w:r>
          </w:p>
        </w:tc>
        <w:tc>
          <w:tcPr>
            <w:tcW w:w="2126" w:type="dxa"/>
            <w:tcBorders>
              <w:left w:val="nil"/>
              <w:bottom w:val="single" w:sz="4" w:space="0" w:color="auto"/>
            </w:tcBorders>
            <w:shd w:val="clear" w:color="auto" w:fill="auto"/>
          </w:tcPr>
          <w:p w14:paraId="7CF43DBC" w14:textId="77777777" w:rsidR="00454B5D" w:rsidRPr="004903B2" w:rsidRDefault="00454B5D" w:rsidP="00454B5D">
            <w:pPr>
              <w:jc w:val="center"/>
              <w:rPr>
                <w:b/>
                <w:lang w:val="en-US"/>
              </w:rPr>
            </w:pPr>
            <w:r w:rsidRPr="004903B2">
              <w:rPr>
                <w:b/>
                <w:lang w:val="en-US"/>
              </w:rPr>
              <w:t>5-class model</w:t>
            </w:r>
          </w:p>
        </w:tc>
      </w:tr>
      <w:tr w:rsidR="00454B5D" w:rsidRPr="004903B2" w14:paraId="32C5CFD5" w14:textId="77777777" w:rsidTr="00F61A30">
        <w:tc>
          <w:tcPr>
            <w:tcW w:w="2127" w:type="dxa"/>
            <w:tcBorders>
              <w:bottom w:val="single" w:sz="4" w:space="0" w:color="auto"/>
              <w:right w:val="nil"/>
            </w:tcBorders>
            <w:shd w:val="clear" w:color="auto" w:fill="D9D9D9" w:themeFill="background1" w:themeFillShade="D9"/>
          </w:tcPr>
          <w:p w14:paraId="05E29BD2" w14:textId="77777777" w:rsidR="00454B5D" w:rsidRPr="004903B2" w:rsidRDefault="00454B5D" w:rsidP="00454B5D">
            <w:pPr>
              <w:rPr>
                <w:b/>
                <w:lang w:val="en-US"/>
              </w:rPr>
            </w:pPr>
            <w:r w:rsidRPr="004903B2">
              <w:rPr>
                <w:b/>
                <w:lang w:val="en-US"/>
              </w:rPr>
              <w:t>Men (</w:t>
            </w:r>
            <w:r w:rsidRPr="004903B2">
              <w:rPr>
                <w:b/>
                <w:i/>
                <w:lang w:val="en-US"/>
              </w:rPr>
              <w:t>n</w:t>
            </w:r>
            <w:r w:rsidRPr="004903B2">
              <w:rPr>
                <w:b/>
                <w:lang w:val="en-US"/>
              </w:rPr>
              <w:t>=249)</w:t>
            </w:r>
          </w:p>
        </w:tc>
        <w:tc>
          <w:tcPr>
            <w:tcW w:w="2031" w:type="dxa"/>
            <w:tcBorders>
              <w:left w:val="nil"/>
              <w:bottom w:val="single" w:sz="4" w:space="0" w:color="auto"/>
              <w:right w:val="nil"/>
            </w:tcBorders>
            <w:shd w:val="clear" w:color="auto" w:fill="D9D9D9" w:themeFill="background1" w:themeFillShade="D9"/>
          </w:tcPr>
          <w:p w14:paraId="61806DA7" w14:textId="77777777" w:rsidR="00454B5D" w:rsidRPr="004903B2" w:rsidRDefault="00454B5D" w:rsidP="00454B5D">
            <w:pPr>
              <w:jc w:val="center"/>
              <w:rPr>
                <w:lang w:val="en-US"/>
              </w:rPr>
            </w:pPr>
          </w:p>
        </w:tc>
        <w:tc>
          <w:tcPr>
            <w:tcW w:w="2031" w:type="dxa"/>
            <w:tcBorders>
              <w:left w:val="nil"/>
              <w:bottom w:val="single" w:sz="4" w:space="0" w:color="auto"/>
              <w:right w:val="nil"/>
            </w:tcBorders>
            <w:shd w:val="clear" w:color="auto" w:fill="D9D9D9" w:themeFill="background1" w:themeFillShade="D9"/>
          </w:tcPr>
          <w:p w14:paraId="16FB7983" w14:textId="77777777" w:rsidR="00454B5D" w:rsidRPr="004903B2" w:rsidRDefault="00454B5D" w:rsidP="00454B5D">
            <w:pPr>
              <w:jc w:val="center"/>
              <w:rPr>
                <w:lang w:val="en-US"/>
              </w:rPr>
            </w:pPr>
          </w:p>
        </w:tc>
        <w:tc>
          <w:tcPr>
            <w:tcW w:w="2410" w:type="dxa"/>
            <w:tcBorders>
              <w:left w:val="nil"/>
              <w:bottom w:val="single" w:sz="4" w:space="0" w:color="auto"/>
              <w:right w:val="nil"/>
            </w:tcBorders>
            <w:shd w:val="clear" w:color="auto" w:fill="D9D9D9" w:themeFill="background1" w:themeFillShade="D9"/>
          </w:tcPr>
          <w:p w14:paraId="487141E6" w14:textId="77777777" w:rsidR="00454B5D" w:rsidRPr="004903B2" w:rsidRDefault="00454B5D" w:rsidP="00454B5D">
            <w:pPr>
              <w:jc w:val="center"/>
              <w:rPr>
                <w:lang w:val="en-US"/>
              </w:rPr>
            </w:pPr>
          </w:p>
        </w:tc>
        <w:tc>
          <w:tcPr>
            <w:tcW w:w="2126" w:type="dxa"/>
            <w:tcBorders>
              <w:left w:val="nil"/>
              <w:bottom w:val="single" w:sz="4" w:space="0" w:color="auto"/>
              <w:right w:val="nil"/>
            </w:tcBorders>
            <w:shd w:val="clear" w:color="auto" w:fill="D9D9D9" w:themeFill="background1" w:themeFillShade="D9"/>
          </w:tcPr>
          <w:p w14:paraId="3BF9EDF2" w14:textId="77777777" w:rsidR="00454B5D" w:rsidRPr="004903B2" w:rsidRDefault="00454B5D" w:rsidP="00454B5D">
            <w:pPr>
              <w:jc w:val="center"/>
              <w:rPr>
                <w:lang w:val="en-US"/>
              </w:rPr>
            </w:pPr>
          </w:p>
        </w:tc>
        <w:tc>
          <w:tcPr>
            <w:tcW w:w="2126" w:type="dxa"/>
            <w:tcBorders>
              <w:left w:val="nil"/>
              <w:bottom w:val="single" w:sz="4" w:space="0" w:color="auto"/>
            </w:tcBorders>
            <w:shd w:val="clear" w:color="auto" w:fill="D9D9D9" w:themeFill="background1" w:themeFillShade="D9"/>
          </w:tcPr>
          <w:p w14:paraId="7E2A2B23" w14:textId="77777777" w:rsidR="00454B5D" w:rsidRPr="004903B2" w:rsidRDefault="00454B5D" w:rsidP="00454B5D">
            <w:pPr>
              <w:jc w:val="center"/>
              <w:rPr>
                <w:lang w:val="en-US"/>
              </w:rPr>
            </w:pPr>
          </w:p>
        </w:tc>
      </w:tr>
      <w:tr w:rsidR="00454B5D" w:rsidRPr="004903B2" w14:paraId="0B04F980" w14:textId="77777777" w:rsidTr="00454B5D">
        <w:tc>
          <w:tcPr>
            <w:tcW w:w="2127" w:type="dxa"/>
            <w:tcBorders>
              <w:bottom w:val="nil"/>
              <w:right w:val="nil"/>
            </w:tcBorders>
          </w:tcPr>
          <w:p w14:paraId="69C2EA6E" w14:textId="77777777" w:rsidR="00454B5D" w:rsidRPr="004903B2" w:rsidRDefault="00454B5D" w:rsidP="00454B5D">
            <w:pPr>
              <w:rPr>
                <w:lang w:val="en-US"/>
              </w:rPr>
            </w:pPr>
            <w:r w:rsidRPr="004903B2">
              <w:rPr>
                <w:lang w:val="en-US"/>
              </w:rPr>
              <w:t>AIC</w:t>
            </w:r>
          </w:p>
        </w:tc>
        <w:tc>
          <w:tcPr>
            <w:tcW w:w="2031" w:type="dxa"/>
            <w:tcBorders>
              <w:left w:val="nil"/>
              <w:bottom w:val="nil"/>
              <w:right w:val="nil"/>
            </w:tcBorders>
          </w:tcPr>
          <w:p w14:paraId="75A865CF" w14:textId="77777777" w:rsidR="00454B5D" w:rsidRPr="004903B2" w:rsidRDefault="00454B5D" w:rsidP="00454B5D">
            <w:pPr>
              <w:jc w:val="center"/>
              <w:rPr>
                <w:lang w:val="en-US"/>
              </w:rPr>
            </w:pPr>
            <w:r w:rsidRPr="004903B2">
              <w:rPr>
                <w:lang w:val="en-US"/>
              </w:rPr>
              <w:t>7819.071</w:t>
            </w:r>
          </w:p>
        </w:tc>
        <w:tc>
          <w:tcPr>
            <w:tcW w:w="2031" w:type="dxa"/>
            <w:tcBorders>
              <w:left w:val="nil"/>
              <w:bottom w:val="nil"/>
              <w:right w:val="nil"/>
            </w:tcBorders>
          </w:tcPr>
          <w:p w14:paraId="5856ACF6" w14:textId="77777777" w:rsidR="00454B5D" w:rsidRPr="004903B2" w:rsidRDefault="00454B5D" w:rsidP="00454B5D">
            <w:pPr>
              <w:jc w:val="center"/>
              <w:rPr>
                <w:lang w:val="en-US"/>
              </w:rPr>
            </w:pPr>
            <w:r w:rsidRPr="004903B2">
              <w:rPr>
                <w:lang w:val="en-US"/>
              </w:rPr>
              <w:t>7188.439</w:t>
            </w:r>
          </w:p>
        </w:tc>
        <w:tc>
          <w:tcPr>
            <w:tcW w:w="2410" w:type="dxa"/>
            <w:tcBorders>
              <w:left w:val="nil"/>
              <w:bottom w:val="nil"/>
              <w:right w:val="nil"/>
            </w:tcBorders>
          </w:tcPr>
          <w:p w14:paraId="10362F77" w14:textId="77777777" w:rsidR="00454B5D" w:rsidRPr="004903B2" w:rsidRDefault="00454B5D" w:rsidP="00454B5D">
            <w:pPr>
              <w:jc w:val="center"/>
              <w:rPr>
                <w:lang w:val="en-US"/>
              </w:rPr>
            </w:pPr>
            <w:r w:rsidRPr="004903B2">
              <w:rPr>
                <w:lang w:val="en-US"/>
              </w:rPr>
              <w:t>6995.689</w:t>
            </w:r>
          </w:p>
        </w:tc>
        <w:tc>
          <w:tcPr>
            <w:tcW w:w="2126" w:type="dxa"/>
            <w:tcBorders>
              <w:left w:val="nil"/>
              <w:bottom w:val="nil"/>
              <w:right w:val="nil"/>
            </w:tcBorders>
          </w:tcPr>
          <w:p w14:paraId="09C79065" w14:textId="77777777" w:rsidR="00454B5D" w:rsidRPr="004903B2" w:rsidRDefault="00454B5D" w:rsidP="00454B5D">
            <w:pPr>
              <w:jc w:val="center"/>
              <w:rPr>
                <w:lang w:val="en-US"/>
              </w:rPr>
            </w:pPr>
            <w:r w:rsidRPr="004903B2">
              <w:rPr>
                <w:lang w:val="en-US"/>
              </w:rPr>
              <w:t>6877.281</w:t>
            </w:r>
          </w:p>
        </w:tc>
        <w:tc>
          <w:tcPr>
            <w:tcW w:w="2126" w:type="dxa"/>
            <w:tcBorders>
              <w:left w:val="nil"/>
              <w:bottom w:val="nil"/>
            </w:tcBorders>
            <w:shd w:val="clear" w:color="auto" w:fill="D9D9D9" w:themeFill="background1" w:themeFillShade="D9"/>
          </w:tcPr>
          <w:p w14:paraId="47FB33F4" w14:textId="77777777" w:rsidR="00454B5D" w:rsidRPr="004903B2" w:rsidRDefault="00454B5D" w:rsidP="00454B5D">
            <w:pPr>
              <w:jc w:val="center"/>
              <w:rPr>
                <w:lang w:val="en-US"/>
              </w:rPr>
            </w:pPr>
          </w:p>
        </w:tc>
      </w:tr>
      <w:tr w:rsidR="00454B5D" w:rsidRPr="004903B2" w14:paraId="17EA3845" w14:textId="77777777" w:rsidTr="00454B5D">
        <w:tc>
          <w:tcPr>
            <w:tcW w:w="2127" w:type="dxa"/>
            <w:tcBorders>
              <w:top w:val="nil"/>
              <w:bottom w:val="nil"/>
              <w:right w:val="nil"/>
            </w:tcBorders>
          </w:tcPr>
          <w:p w14:paraId="58E45F84" w14:textId="77777777" w:rsidR="00454B5D" w:rsidRPr="004903B2" w:rsidRDefault="00454B5D" w:rsidP="00454B5D">
            <w:pPr>
              <w:rPr>
                <w:lang w:val="en-US"/>
              </w:rPr>
            </w:pPr>
            <w:r w:rsidRPr="004903B2">
              <w:rPr>
                <w:lang w:val="en-US"/>
              </w:rPr>
              <w:t>BIC</w:t>
            </w:r>
          </w:p>
        </w:tc>
        <w:tc>
          <w:tcPr>
            <w:tcW w:w="2031" w:type="dxa"/>
            <w:tcBorders>
              <w:top w:val="nil"/>
              <w:left w:val="nil"/>
              <w:bottom w:val="nil"/>
              <w:right w:val="nil"/>
            </w:tcBorders>
          </w:tcPr>
          <w:p w14:paraId="4C3137C0" w14:textId="77777777" w:rsidR="00454B5D" w:rsidRPr="004903B2" w:rsidRDefault="00454B5D" w:rsidP="00454B5D">
            <w:pPr>
              <w:jc w:val="center"/>
              <w:rPr>
                <w:lang w:val="en-US"/>
              </w:rPr>
            </w:pPr>
            <w:r w:rsidRPr="004903B2">
              <w:rPr>
                <w:lang w:val="en-US"/>
              </w:rPr>
              <w:t>7868.315</w:t>
            </w:r>
          </w:p>
        </w:tc>
        <w:tc>
          <w:tcPr>
            <w:tcW w:w="2031" w:type="dxa"/>
            <w:tcBorders>
              <w:top w:val="nil"/>
              <w:left w:val="nil"/>
              <w:bottom w:val="nil"/>
              <w:right w:val="nil"/>
            </w:tcBorders>
          </w:tcPr>
          <w:p w14:paraId="173490B4" w14:textId="77777777" w:rsidR="00454B5D" w:rsidRPr="004903B2" w:rsidRDefault="00454B5D" w:rsidP="00454B5D">
            <w:pPr>
              <w:jc w:val="center"/>
              <w:rPr>
                <w:lang w:val="en-US"/>
              </w:rPr>
            </w:pPr>
            <w:r w:rsidRPr="004903B2">
              <w:rPr>
                <w:lang w:val="en-US"/>
              </w:rPr>
              <w:t>8265.823</w:t>
            </w:r>
          </w:p>
        </w:tc>
        <w:tc>
          <w:tcPr>
            <w:tcW w:w="2410" w:type="dxa"/>
            <w:tcBorders>
              <w:top w:val="nil"/>
              <w:left w:val="nil"/>
              <w:bottom w:val="nil"/>
              <w:right w:val="nil"/>
            </w:tcBorders>
          </w:tcPr>
          <w:p w14:paraId="569FF599" w14:textId="77777777" w:rsidR="00454B5D" w:rsidRPr="004903B2" w:rsidRDefault="00454B5D" w:rsidP="00454B5D">
            <w:pPr>
              <w:jc w:val="center"/>
              <w:rPr>
                <w:lang w:val="en-US"/>
              </w:rPr>
            </w:pPr>
            <w:r w:rsidRPr="004903B2">
              <w:rPr>
                <w:lang w:val="en-US"/>
              </w:rPr>
              <w:t>7101.213</w:t>
            </w:r>
          </w:p>
        </w:tc>
        <w:tc>
          <w:tcPr>
            <w:tcW w:w="2126" w:type="dxa"/>
            <w:tcBorders>
              <w:top w:val="nil"/>
              <w:left w:val="nil"/>
              <w:bottom w:val="nil"/>
              <w:right w:val="nil"/>
            </w:tcBorders>
          </w:tcPr>
          <w:p w14:paraId="519DCEDD" w14:textId="77777777" w:rsidR="00454B5D" w:rsidRPr="004903B2" w:rsidRDefault="00454B5D" w:rsidP="00454B5D">
            <w:pPr>
              <w:jc w:val="center"/>
              <w:rPr>
                <w:lang w:val="en-US"/>
              </w:rPr>
            </w:pPr>
            <w:r w:rsidRPr="004903B2">
              <w:rPr>
                <w:lang w:val="en-US"/>
              </w:rPr>
              <w:t>7010.945</w:t>
            </w:r>
          </w:p>
        </w:tc>
        <w:tc>
          <w:tcPr>
            <w:tcW w:w="2126" w:type="dxa"/>
            <w:tcBorders>
              <w:top w:val="nil"/>
              <w:left w:val="nil"/>
              <w:bottom w:val="nil"/>
            </w:tcBorders>
            <w:shd w:val="clear" w:color="auto" w:fill="D9D9D9" w:themeFill="background1" w:themeFillShade="D9"/>
          </w:tcPr>
          <w:p w14:paraId="2E15DDC9" w14:textId="77777777" w:rsidR="00454B5D" w:rsidRPr="004903B2" w:rsidRDefault="00454B5D" w:rsidP="00454B5D">
            <w:pPr>
              <w:jc w:val="center"/>
              <w:rPr>
                <w:lang w:val="en-US"/>
              </w:rPr>
            </w:pPr>
          </w:p>
        </w:tc>
      </w:tr>
      <w:tr w:rsidR="00454B5D" w:rsidRPr="004903B2" w14:paraId="3CA4025F" w14:textId="77777777" w:rsidTr="00454B5D">
        <w:tc>
          <w:tcPr>
            <w:tcW w:w="2127" w:type="dxa"/>
            <w:tcBorders>
              <w:top w:val="nil"/>
              <w:bottom w:val="nil"/>
              <w:right w:val="nil"/>
            </w:tcBorders>
          </w:tcPr>
          <w:p w14:paraId="0F7D7727" w14:textId="77777777" w:rsidR="00454B5D" w:rsidRPr="004903B2" w:rsidRDefault="00454B5D" w:rsidP="00454B5D">
            <w:pPr>
              <w:rPr>
                <w:lang w:val="en-US"/>
              </w:rPr>
            </w:pPr>
            <w:r w:rsidRPr="004903B2">
              <w:rPr>
                <w:lang w:val="en-US"/>
              </w:rPr>
              <w:t>Adjusted-AIC</w:t>
            </w:r>
          </w:p>
        </w:tc>
        <w:tc>
          <w:tcPr>
            <w:tcW w:w="2031" w:type="dxa"/>
            <w:tcBorders>
              <w:top w:val="nil"/>
              <w:left w:val="nil"/>
              <w:bottom w:val="nil"/>
              <w:right w:val="nil"/>
            </w:tcBorders>
          </w:tcPr>
          <w:p w14:paraId="5B50BC9A" w14:textId="77777777" w:rsidR="00454B5D" w:rsidRPr="004903B2" w:rsidRDefault="00454B5D" w:rsidP="00454B5D">
            <w:pPr>
              <w:jc w:val="center"/>
              <w:rPr>
                <w:lang w:val="en-US"/>
              </w:rPr>
            </w:pPr>
            <w:r w:rsidRPr="004903B2">
              <w:rPr>
                <w:lang w:val="en-US"/>
              </w:rPr>
              <w:t>7823.934</w:t>
            </w:r>
          </w:p>
        </w:tc>
        <w:tc>
          <w:tcPr>
            <w:tcW w:w="2031" w:type="dxa"/>
            <w:tcBorders>
              <w:top w:val="nil"/>
              <w:left w:val="nil"/>
              <w:bottom w:val="nil"/>
              <w:right w:val="nil"/>
            </w:tcBorders>
          </w:tcPr>
          <w:p w14:paraId="43604AF1" w14:textId="77777777" w:rsidR="00454B5D" w:rsidRPr="004903B2" w:rsidRDefault="00454B5D" w:rsidP="00454B5D">
            <w:pPr>
              <w:jc w:val="center"/>
              <w:rPr>
                <w:lang w:val="en-US"/>
              </w:rPr>
            </w:pPr>
            <w:r w:rsidRPr="004903B2">
              <w:rPr>
                <w:lang w:val="en-US"/>
              </w:rPr>
              <w:t>7196.082</w:t>
            </w:r>
          </w:p>
        </w:tc>
        <w:tc>
          <w:tcPr>
            <w:tcW w:w="2410" w:type="dxa"/>
            <w:tcBorders>
              <w:top w:val="nil"/>
              <w:left w:val="nil"/>
              <w:bottom w:val="nil"/>
              <w:right w:val="nil"/>
            </w:tcBorders>
          </w:tcPr>
          <w:p w14:paraId="6027E813" w14:textId="77777777" w:rsidR="00454B5D" w:rsidRPr="004903B2" w:rsidRDefault="00454B5D" w:rsidP="00454B5D">
            <w:pPr>
              <w:jc w:val="center"/>
              <w:rPr>
                <w:lang w:val="en-US"/>
              </w:rPr>
            </w:pPr>
            <w:r w:rsidRPr="004903B2">
              <w:rPr>
                <w:lang w:val="en-US"/>
              </w:rPr>
              <w:t>7006.111</w:t>
            </w:r>
          </w:p>
        </w:tc>
        <w:tc>
          <w:tcPr>
            <w:tcW w:w="2126" w:type="dxa"/>
            <w:tcBorders>
              <w:top w:val="nil"/>
              <w:left w:val="nil"/>
              <w:bottom w:val="nil"/>
              <w:right w:val="nil"/>
            </w:tcBorders>
          </w:tcPr>
          <w:p w14:paraId="75FF09A6" w14:textId="77777777" w:rsidR="00454B5D" w:rsidRPr="004903B2" w:rsidRDefault="00454B5D" w:rsidP="00454B5D">
            <w:pPr>
              <w:jc w:val="center"/>
              <w:rPr>
                <w:lang w:val="en-US"/>
              </w:rPr>
            </w:pPr>
            <w:r w:rsidRPr="004903B2">
              <w:rPr>
                <w:lang w:val="en-US"/>
              </w:rPr>
              <w:t>6890.483</w:t>
            </w:r>
          </w:p>
        </w:tc>
        <w:tc>
          <w:tcPr>
            <w:tcW w:w="2126" w:type="dxa"/>
            <w:tcBorders>
              <w:top w:val="nil"/>
              <w:left w:val="nil"/>
              <w:bottom w:val="nil"/>
            </w:tcBorders>
            <w:shd w:val="clear" w:color="auto" w:fill="D9D9D9" w:themeFill="background1" w:themeFillShade="D9"/>
          </w:tcPr>
          <w:p w14:paraId="542222F5" w14:textId="77777777" w:rsidR="00454B5D" w:rsidRPr="004903B2" w:rsidRDefault="00454B5D" w:rsidP="00454B5D">
            <w:pPr>
              <w:jc w:val="center"/>
              <w:rPr>
                <w:lang w:val="en-US"/>
              </w:rPr>
            </w:pPr>
          </w:p>
        </w:tc>
      </w:tr>
      <w:tr w:rsidR="00454B5D" w:rsidRPr="004903B2" w14:paraId="04B60A5A" w14:textId="77777777" w:rsidTr="00454B5D">
        <w:tc>
          <w:tcPr>
            <w:tcW w:w="2127" w:type="dxa"/>
            <w:tcBorders>
              <w:top w:val="nil"/>
              <w:bottom w:val="nil"/>
              <w:right w:val="nil"/>
            </w:tcBorders>
          </w:tcPr>
          <w:p w14:paraId="7AFBC987" w14:textId="77777777" w:rsidR="00454B5D" w:rsidRPr="004903B2" w:rsidRDefault="00454B5D" w:rsidP="00454B5D">
            <w:pPr>
              <w:rPr>
                <w:lang w:val="en-US"/>
              </w:rPr>
            </w:pPr>
            <w:r w:rsidRPr="004903B2">
              <w:rPr>
                <w:lang w:val="en-US"/>
              </w:rPr>
              <w:t>Entropy</w:t>
            </w:r>
          </w:p>
        </w:tc>
        <w:tc>
          <w:tcPr>
            <w:tcW w:w="2031" w:type="dxa"/>
            <w:tcBorders>
              <w:top w:val="nil"/>
              <w:left w:val="nil"/>
              <w:bottom w:val="nil"/>
              <w:right w:val="nil"/>
            </w:tcBorders>
          </w:tcPr>
          <w:p w14:paraId="286F4A23"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tcPr>
          <w:p w14:paraId="507BF190" w14:textId="77777777" w:rsidR="00454B5D" w:rsidRPr="004903B2" w:rsidRDefault="00454B5D" w:rsidP="00454B5D">
            <w:pPr>
              <w:jc w:val="center"/>
              <w:rPr>
                <w:lang w:val="en-US"/>
              </w:rPr>
            </w:pPr>
            <w:r w:rsidRPr="004903B2">
              <w:rPr>
                <w:lang w:val="en-US"/>
              </w:rPr>
              <w:t>0.965</w:t>
            </w:r>
          </w:p>
        </w:tc>
        <w:tc>
          <w:tcPr>
            <w:tcW w:w="2410" w:type="dxa"/>
            <w:tcBorders>
              <w:top w:val="nil"/>
              <w:left w:val="nil"/>
              <w:bottom w:val="nil"/>
              <w:right w:val="nil"/>
            </w:tcBorders>
          </w:tcPr>
          <w:p w14:paraId="3DEEFAC7" w14:textId="77777777" w:rsidR="00454B5D" w:rsidRPr="004903B2" w:rsidRDefault="00454B5D" w:rsidP="00454B5D">
            <w:pPr>
              <w:jc w:val="center"/>
              <w:rPr>
                <w:lang w:val="en-US"/>
              </w:rPr>
            </w:pPr>
            <w:r w:rsidRPr="004903B2">
              <w:rPr>
                <w:lang w:val="en-US"/>
              </w:rPr>
              <w:t>0.961</w:t>
            </w:r>
          </w:p>
        </w:tc>
        <w:tc>
          <w:tcPr>
            <w:tcW w:w="2126" w:type="dxa"/>
            <w:tcBorders>
              <w:top w:val="nil"/>
              <w:left w:val="nil"/>
              <w:bottom w:val="nil"/>
              <w:right w:val="nil"/>
            </w:tcBorders>
          </w:tcPr>
          <w:p w14:paraId="1417797D" w14:textId="77777777" w:rsidR="00454B5D" w:rsidRPr="004903B2" w:rsidRDefault="00454B5D" w:rsidP="00454B5D">
            <w:pPr>
              <w:jc w:val="center"/>
              <w:rPr>
                <w:lang w:val="en-US"/>
              </w:rPr>
            </w:pPr>
            <w:r w:rsidRPr="004903B2">
              <w:rPr>
                <w:lang w:val="en-US"/>
              </w:rPr>
              <w:t>0.967</w:t>
            </w:r>
          </w:p>
        </w:tc>
        <w:tc>
          <w:tcPr>
            <w:tcW w:w="2126" w:type="dxa"/>
            <w:tcBorders>
              <w:top w:val="nil"/>
              <w:left w:val="nil"/>
              <w:bottom w:val="nil"/>
            </w:tcBorders>
            <w:shd w:val="clear" w:color="auto" w:fill="D9D9D9" w:themeFill="background1" w:themeFillShade="D9"/>
          </w:tcPr>
          <w:p w14:paraId="639C780A" w14:textId="77777777" w:rsidR="00454B5D" w:rsidRPr="004903B2" w:rsidRDefault="00454B5D" w:rsidP="00454B5D">
            <w:pPr>
              <w:jc w:val="center"/>
              <w:rPr>
                <w:lang w:val="en-US"/>
              </w:rPr>
            </w:pPr>
          </w:p>
        </w:tc>
      </w:tr>
      <w:tr w:rsidR="00454B5D" w:rsidRPr="004903B2" w14:paraId="3D7226CC" w14:textId="77777777" w:rsidTr="00454B5D">
        <w:tc>
          <w:tcPr>
            <w:tcW w:w="2127" w:type="dxa"/>
            <w:tcBorders>
              <w:top w:val="nil"/>
              <w:bottom w:val="nil"/>
              <w:right w:val="nil"/>
            </w:tcBorders>
          </w:tcPr>
          <w:p w14:paraId="56B7D5B1" w14:textId="77777777" w:rsidR="00454B5D" w:rsidRPr="004903B2" w:rsidRDefault="00454B5D" w:rsidP="00454B5D">
            <w:pPr>
              <w:rPr>
                <w:lang w:val="en-US"/>
              </w:rPr>
            </w:pPr>
            <w:r w:rsidRPr="004903B2">
              <w:rPr>
                <w:lang w:val="en-US"/>
              </w:rPr>
              <w:t>LMR-A</w:t>
            </w:r>
          </w:p>
          <w:p w14:paraId="658DCD93" w14:textId="77777777" w:rsidR="00454B5D" w:rsidRPr="004903B2" w:rsidRDefault="00454B5D" w:rsidP="00454B5D">
            <w:pPr>
              <w:jc w:val="right"/>
              <w:rPr>
                <w:lang w:val="en-US"/>
              </w:rPr>
            </w:pPr>
            <w:r w:rsidRPr="004903B2">
              <w:rPr>
                <w:lang w:val="en-US"/>
              </w:rPr>
              <w:t>Value</w:t>
            </w:r>
            <w:r w:rsidRPr="004903B2">
              <w:rPr>
                <w:lang w:val="en-US"/>
              </w:rPr>
              <w:br/>
            </w:r>
            <w:r w:rsidRPr="004903B2">
              <w:rPr>
                <w:i/>
                <w:lang w:val="en-US"/>
              </w:rPr>
              <w:t>p</w:t>
            </w:r>
            <w:r w:rsidRPr="004903B2">
              <w:rPr>
                <w:lang w:val="en-US"/>
              </w:rPr>
              <w:t>-value</w:t>
            </w:r>
          </w:p>
        </w:tc>
        <w:tc>
          <w:tcPr>
            <w:tcW w:w="2031" w:type="dxa"/>
            <w:tcBorders>
              <w:top w:val="nil"/>
              <w:left w:val="nil"/>
              <w:bottom w:val="nil"/>
              <w:right w:val="nil"/>
            </w:tcBorders>
          </w:tcPr>
          <w:p w14:paraId="0C147E49" w14:textId="77777777" w:rsidR="00454B5D" w:rsidRPr="004903B2" w:rsidRDefault="00454B5D" w:rsidP="00454B5D">
            <w:pPr>
              <w:jc w:val="center"/>
              <w:rPr>
                <w:lang w:val="en-US"/>
              </w:rPr>
            </w:pPr>
          </w:p>
          <w:p w14:paraId="093D6FFE" w14:textId="77777777" w:rsidR="00454B5D" w:rsidRPr="004903B2" w:rsidRDefault="00454B5D" w:rsidP="00454B5D">
            <w:pPr>
              <w:jc w:val="center"/>
              <w:rPr>
                <w:lang w:val="en-US"/>
              </w:rPr>
            </w:pPr>
            <w:r w:rsidRPr="004903B2">
              <w:rPr>
                <w:lang w:val="en-US"/>
              </w:rPr>
              <w:t>-</w:t>
            </w:r>
          </w:p>
          <w:p w14:paraId="14FE22F7"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tcPr>
          <w:p w14:paraId="74902057" w14:textId="77777777" w:rsidR="00454B5D" w:rsidRPr="004903B2" w:rsidRDefault="00454B5D" w:rsidP="00454B5D">
            <w:pPr>
              <w:jc w:val="center"/>
              <w:rPr>
                <w:lang w:val="en-US"/>
              </w:rPr>
            </w:pPr>
          </w:p>
          <w:p w14:paraId="583595CD" w14:textId="77777777" w:rsidR="00454B5D" w:rsidRPr="004903B2" w:rsidRDefault="00454B5D" w:rsidP="00454B5D">
            <w:pPr>
              <w:jc w:val="center"/>
              <w:rPr>
                <w:lang w:val="en-US"/>
              </w:rPr>
            </w:pPr>
            <w:r w:rsidRPr="004903B2">
              <w:rPr>
                <w:lang w:val="en-US"/>
              </w:rPr>
              <w:t>632.307</w:t>
            </w:r>
          </w:p>
          <w:p w14:paraId="1AC0BE67" w14:textId="77777777" w:rsidR="00454B5D" w:rsidRPr="004903B2" w:rsidRDefault="00454B5D" w:rsidP="00454B5D">
            <w:pPr>
              <w:jc w:val="center"/>
              <w:rPr>
                <w:lang w:val="en-US"/>
              </w:rPr>
            </w:pPr>
            <w:r w:rsidRPr="004903B2">
              <w:rPr>
                <w:lang w:val="en-US"/>
              </w:rPr>
              <w:t>.0069</w:t>
            </w:r>
          </w:p>
        </w:tc>
        <w:tc>
          <w:tcPr>
            <w:tcW w:w="2410" w:type="dxa"/>
            <w:tcBorders>
              <w:top w:val="nil"/>
              <w:left w:val="nil"/>
              <w:bottom w:val="nil"/>
              <w:right w:val="nil"/>
            </w:tcBorders>
          </w:tcPr>
          <w:p w14:paraId="6F554297" w14:textId="77777777" w:rsidR="00454B5D" w:rsidRPr="004903B2" w:rsidRDefault="00454B5D" w:rsidP="00454B5D">
            <w:pPr>
              <w:jc w:val="center"/>
              <w:rPr>
                <w:lang w:val="en-US"/>
              </w:rPr>
            </w:pPr>
          </w:p>
          <w:p w14:paraId="34E89E81" w14:textId="77777777" w:rsidR="00454B5D" w:rsidRPr="004903B2" w:rsidRDefault="00454B5D" w:rsidP="00454B5D">
            <w:pPr>
              <w:jc w:val="center"/>
              <w:rPr>
                <w:lang w:val="en-US"/>
              </w:rPr>
            </w:pPr>
            <w:r w:rsidRPr="004903B2">
              <w:rPr>
                <w:lang w:val="en-US"/>
              </w:rPr>
              <w:t>204.125</w:t>
            </w:r>
          </w:p>
          <w:p w14:paraId="5B159A3F" w14:textId="77777777" w:rsidR="00454B5D" w:rsidRPr="004903B2" w:rsidRDefault="00454B5D" w:rsidP="00454B5D">
            <w:pPr>
              <w:jc w:val="center"/>
              <w:rPr>
                <w:lang w:val="en-US"/>
              </w:rPr>
            </w:pPr>
            <w:r w:rsidRPr="004903B2">
              <w:rPr>
                <w:lang w:val="en-US"/>
              </w:rPr>
              <w:t>.1481</w:t>
            </w:r>
          </w:p>
        </w:tc>
        <w:tc>
          <w:tcPr>
            <w:tcW w:w="2126" w:type="dxa"/>
            <w:tcBorders>
              <w:top w:val="nil"/>
              <w:left w:val="nil"/>
              <w:bottom w:val="nil"/>
              <w:right w:val="nil"/>
            </w:tcBorders>
          </w:tcPr>
          <w:p w14:paraId="66CB457E" w14:textId="77777777" w:rsidR="00454B5D" w:rsidRPr="004903B2" w:rsidRDefault="00454B5D" w:rsidP="00454B5D">
            <w:pPr>
              <w:jc w:val="center"/>
              <w:rPr>
                <w:lang w:val="en-US"/>
              </w:rPr>
            </w:pPr>
          </w:p>
          <w:p w14:paraId="1F35CE1D" w14:textId="77777777" w:rsidR="00454B5D" w:rsidRPr="004903B2" w:rsidRDefault="00454B5D" w:rsidP="00454B5D">
            <w:pPr>
              <w:jc w:val="center"/>
              <w:rPr>
                <w:lang w:val="en-US"/>
              </w:rPr>
            </w:pPr>
            <w:r w:rsidRPr="004903B2">
              <w:rPr>
                <w:lang w:val="en-US"/>
              </w:rPr>
              <w:t>131.430</w:t>
            </w:r>
          </w:p>
          <w:p w14:paraId="6E30F21E" w14:textId="77777777" w:rsidR="00454B5D" w:rsidRPr="004903B2" w:rsidRDefault="00454B5D" w:rsidP="00454B5D">
            <w:pPr>
              <w:jc w:val="center"/>
              <w:rPr>
                <w:lang w:val="en-US"/>
              </w:rPr>
            </w:pPr>
            <w:r w:rsidRPr="004903B2">
              <w:rPr>
                <w:lang w:val="en-US"/>
              </w:rPr>
              <w:t>.7597</w:t>
            </w:r>
          </w:p>
        </w:tc>
        <w:tc>
          <w:tcPr>
            <w:tcW w:w="2126" w:type="dxa"/>
            <w:tcBorders>
              <w:top w:val="nil"/>
              <w:left w:val="nil"/>
              <w:bottom w:val="nil"/>
            </w:tcBorders>
            <w:shd w:val="clear" w:color="auto" w:fill="D9D9D9" w:themeFill="background1" w:themeFillShade="D9"/>
          </w:tcPr>
          <w:p w14:paraId="66C562F4" w14:textId="77777777" w:rsidR="00454B5D" w:rsidRPr="004903B2" w:rsidRDefault="00454B5D" w:rsidP="00454B5D">
            <w:pPr>
              <w:jc w:val="center"/>
              <w:rPr>
                <w:lang w:val="en-US"/>
              </w:rPr>
            </w:pPr>
          </w:p>
        </w:tc>
      </w:tr>
      <w:tr w:rsidR="00454B5D" w:rsidRPr="004903B2" w14:paraId="4E11FD7C" w14:textId="77777777" w:rsidTr="00454B5D">
        <w:tc>
          <w:tcPr>
            <w:tcW w:w="2127" w:type="dxa"/>
            <w:tcBorders>
              <w:top w:val="nil"/>
              <w:bottom w:val="single" w:sz="4" w:space="0" w:color="auto"/>
              <w:right w:val="nil"/>
            </w:tcBorders>
          </w:tcPr>
          <w:p w14:paraId="5F47391F" w14:textId="77777777" w:rsidR="00454B5D" w:rsidRPr="004903B2" w:rsidRDefault="00454B5D" w:rsidP="00454B5D">
            <w:pPr>
              <w:rPr>
                <w:lang w:val="en-US"/>
              </w:rPr>
            </w:pPr>
            <w:r w:rsidRPr="004903B2">
              <w:rPr>
                <w:lang w:val="en-US"/>
              </w:rPr>
              <w:t>BLRT</w:t>
            </w:r>
          </w:p>
          <w:p w14:paraId="4A67525F" w14:textId="77777777" w:rsidR="00454B5D" w:rsidRPr="004903B2" w:rsidRDefault="00454B5D" w:rsidP="00454B5D">
            <w:pPr>
              <w:jc w:val="right"/>
              <w:rPr>
                <w:lang w:val="en-US"/>
              </w:rPr>
            </w:pPr>
            <w:r w:rsidRPr="004903B2">
              <w:rPr>
                <w:lang w:val="en-US"/>
              </w:rPr>
              <w:t>-2LL difference</w:t>
            </w:r>
          </w:p>
          <w:p w14:paraId="78CFE6DE" w14:textId="77777777" w:rsidR="00454B5D" w:rsidRPr="004903B2" w:rsidRDefault="00454B5D" w:rsidP="00454B5D">
            <w:pPr>
              <w:jc w:val="right"/>
              <w:rPr>
                <w:lang w:val="en-US"/>
              </w:rPr>
            </w:pPr>
            <w:r w:rsidRPr="004903B2">
              <w:rPr>
                <w:i/>
                <w:lang w:val="en-US"/>
              </w:rPr>
              <w:t>p</w:t>
            </w:r>
            <w:r w:rsidRPr="004903B2">
              <w:rPr>
                <w:lang w:val="en-US"/>
              </w:rPr>
              <w:t>-value</w:t>
            </w:r>
          </w:p>
        </w:tc>
        <w:tc>
          <w:tcPr>
            <w:tcW w:w="2031" w:type="dxa"/>
            <w:tcBorders>
              <w:top w:val="nil"/>
              <w:left w:val="nil"/>
              <w:bottom w:val="single" w:sz="4" w:space="0" w:color="auto"/>
              <w:right w:val="nil"/>
            </w:tcBorders>
          </w:tcPr>
          <w:p w14:paraId="5AD8C31D" w14:textId="77777777" w:rsidR="00454B5D" w:rsidRPr="004903B2" w:rsidRDefault="00454B5D" w:rsidP="00454B5D">
            <w:pPr>
              <w:jc w:val="center"/>
              <w:rPr>
                <w:lang w:val="en-US"/>
              </w:rPr>
            </w:pPr>
          </w:p>
          <w:p w14:paraId="48C2221A" w14:textId="77777777" w:rsidR="00454B5D" w:rsidRPr="004903B2" w:rsidRDefault="00454B5D" w:rsidP="00454B5D">
            <w:pPr>
              <w:jc w:val="center"/>
              <w:rPr>
                <w:lang w:val="en-US"/>
              </w:rPr>
            </w:pPr>
            <w:r w:rsidRPr="004903B2">
              <w:rPr>
                <w:lang w:val="en-US"/>
              </w:rPr>
              <w:t>-</w:t>
            </w:r>
          </w:p>
          <w:p w14:paraId="5AA30EDE" w14:textId="77777777" w:rsidR="00454B5D" w:rsidRPr="004903B2" w:rsidRDefault="00454B5D" w:rsidP="00454B5D">
            <w:pPr>
              <w:jc w:val="center"/>
              <w:rPr>
                <w:lang w:val="en-US"/>
              </w:rPr>
            </w:pPr>
            <w:r w:rsidRPr="004903B2">
              <w:rPr>
                <w:lang w:val="en-US"/>
              </w:rPr>
              <w:t>-</w:t>
            </w:r>
          </w:p>
        </w:tc>
        <w:tc>
          <w:tcPr>
            <w:tcW w:w="2031" w:type="dxa"/>
            <w:tcBorders>
              <w:top w:val="nil"/>
              <w:left w:val="nil"/>
              <w:bottom w:val="single" w:sz="4" w:space="0" w:color="auto"/>
              <w:right w:val="nil"/>
            </w:tcBorders>
          </w:tcPr>
          <w:p w14:paraId="3C7E492B" w14:textId="77777777" w:rsidR="00454B5D" w:rsidRPr="004903B2" w:rsidRDefault="00454B5D" w:rsidP="00454B5D">
            <w:pPr>
              <w:jc w:val="center"/>
              <w:rPr>
                <w:lang w:val="en-US"/>
              </w:rPr>
            </w:pPr>
          </w:p>
          <w:p w14:paraId="53C9CD63" w14:textId="77777777" w:rsidR="00454B5D" w:rsidRPr="004903B2" w:rsidRDefault="00454B5D" w:rsidP="00454B5D">
            <w:pPr>
              <w:jc w:val="center"/>
              <w:rPr>
                <w:lang w:val="en-US"/>
              </w:rPr>
            </w:pPr>
            <w:r w:rsidRPr="004903B2">
              <w:rPr>
                <w:lang w:val="en-US"/>
              </w:rPr>
              <w:t>646.632</w:t>
            </w:r>
          </w:p>
          <w:p w14:paraId="7FD935D6" w14:textId="77777777" w:rsidR="00454B5D" w:rsidRPr="004903B2" w:rsidRDefault="00454B5D" w:rsidP="00454B5D">
            <w:pPr>
              <w:jc w:val="center"/>
              <w:rPr>
                <w:lang w:val="en-US"/>
              </w:rPr>
            </w:pPr>
            <w:r w:rsidRPr="004903B2">
              <w:rPr>
                <w:lang w:val="en-US"/>
              </w:rPr>
              <w:t>&lt;.001</w:t>
            </w:r>
          </w:p>
        </w:tc>
        <w:tc>
          <w:tcPr>
            <w:tcW w:w="2410" w:type="dxa"/>
            <w:tcBorders>
              <w:top w:val="nil"/>
              <w:left w:val="nil"/>
              <w:bottom w:val="single" w:sz="4" w:space="0" w:color="auto"/>
              <w:right w:val="nil"/>
            </w:tcBorders>
          </w:tcPr>
          <w:p w14:paraId="4AF36201" w14:textId="77777777" w:rsidR="00454B5D" w:rsidRPr="004903B2" w:rsidRDefault="00454B5D" w:rsidP="00454B5D">
            <w:pPr>
              <w:jc w:val="center"/>
              <w:rPr>
                <w:lang w:val="en-US"/>
              </w:rPr>
            </w:pPr>
          </w:p>
          <w:p w14:paraId="7603A597" w14:textId="77777777" w:rsidR="00454B5D" w:rsidRPr="004903B2" w:rsidRDefault="00454B5D" w:rsidP="00454B5D">
            <w:pPr>
              <w:jc w:val="center"/>
              <w:rPr>
                <w:lang w:val="en-US"/>
              </w:rPr>
            </w:pPr>
            <w:r w:rsidRPr="004903B2">
              <w:rPr>
                <w:lang w:val="en-US"/>
              </w:rPr>
              <w:t>208.749</w:t>
            </w:r>
          </w:p>
          <w:p w14:paraId="04F47AE9" w14:textId="77777777" w:rsidR="00454B5D" w:rsidRPr="004903B2" w:rsidRDefault="00454B5D" w:rsidP="00454B5D">
            <w:pPr>
              <w:jc w:val="center"/>
              <w:rPr>
                <w:lang w:val="en-US"/>
              </w:rPr>
            </w:pPr>
            <w:r w:rsidRPr="004903B2">
              <w:rPr>
                <w:lang w:val="en-US"/>
              </w:rPr>
              <w:t>&lt;.001</w:t>
            </w:r>
          </w:p>
        </w:tc>
        <w:tc>
          <w:tcPr>
            <w:tcW w:w="2126" w:type="dxa"/>
            <w:tcBorders>
              <w:top w:val="nil"/>
              <w:left w:val="nil"/>
              <w:bottom w:val="single" w:sz="4" w:space="0" w:color="auto"/>
              <w:right w:val="nil"/>
            </w:tcBorders>
          </w:tcPr>
          <w:p w14:paraId="321BE33C" w14:textId="77777777" w:rsidR="00454B5D" w:rsidRPr="004903B2" w:rsidRDefault="00454B5D" w:rsidP="00454B5D">
            <w:pPr>
              <w:jc w:val="center"/>
              <w:rPr>
                <w:lang w:val="en-US"/>
              </w:rPr>
            </w:pPr>
          </w:p>
          <w:p w14:paraId="72E93D2D" w14:textId="77777777" w:rsidR="00454B5D" w:rsidRPr="004903B2" w:rsidRDefault="00454B5D" w:rsidP="00454B5D">
            <w:pPr>
              <w:jc w:val="center"/>
              <w:rPr>
                <w:lang w:val="en-US"/>
              </w:rPr>
            </w:pPr>
            <w:r w:rsidRPr="004903B2">
              <w:rPr>
                <w:lang w:val="en-US"/>
              </w:rPr>
              <w:t>134.408</w:t>
            </w:r>
          </w:p>
          <w:p w14:paraId="78DCD304" w14:textId="77777777" w:rsidR="00454B5D" w:rsidRPr="004903B2" w:rsidRDefault="00454B5D" w:rsidP="00454B5D">
            <w:pPr>
              <w:jc w:val="center"/>
              <w:rPr>
                <w:lang w:val="en-US"/>
              </w:rPr>
            </w:pPr>
            <w:r w:rsidRPr="004903B2">
              <w:rPr>
                <w:lang w:val="en-US"/>
              </w:rPr>
              <w:t>&lt;.001</w:t>
            </w:r>
          </w:p>
        </w:tc>
        <w:tc>
          <w:tcPr>
            <w:tcW w:w="2126" w:type="dxa"/>
            <w:tcBorders>
              <w:top w:val="nil"/>
              <w:left w:val="nil"/>
              <w:bottom w:val="single" w:sz="4" w:space="0" w:color="auto"/>
            </w:tcBorders>
            <w:shd w:val="clear" w:color="auto" w:fill="D9D9D9" w:themeFill="background1" w:themeFillShade="D9"/>
          </w:tcPr>
          <w:p w14:paraId="4A984168" w14:textId="77777777" w:rsidR="00454B5D" w:rsidRPr="004903B2" w:rsidRDefault="00454B5D" w:rsidP="00454B5D">
            <w:pPr>
              <w:jc w:val="center"/>
              <w:rPr>
                <w:lang w:val="en-US"/>
              </w:rPr>
            </w:pPr>
          </w:p>
        </w:tc>
      </w:tr>
      <w:tr w:rsidR="00454B5D" w:rsidRPr="004903B2" w14:paraId="660A7563" w14:textId="77777777" w:rsidTr="00F61A30">
        <w:tc>
          <w:tcPr>
            <w:tcW w:w="2127" w:type="dxa"/>
            <w:tcBorders>
              <w:top w:val="single" w:sz="4" w:space="0" w:color="auto"/>
              <w:bottom w:val="single" w:sz="4" w:space="0" w:color="auto"/>
              <w:right w:val="nil"/>
            </w:tcBorders>
            <w:shd w:val="clear" w:color="auto" w:fill="D9D9D9" w:themeFill="background1" w:themeFillShade="D9"/>
          </w:tcPr>
          <w:p w14:paraId="23365B8F" w14:textId="77777777" w:rsidR="00454B5D" w:rsidRPr="004903B2" w:rsidRDefault="00454B5D" w:rsidP="00454B5D">
            <w:pPr>
              <w:rPr>
                <w:b/>
                <w:lang w:val="en-US"/>
              </w:rPr>
            </w:pPr>
            <w:r w:rsidRPr="004903B2">
              <w:rPr>
                <w:b/>
                <w:lang w:val="en-US"/>
              </w:rPr>
              <w:t>Women (</w:t>
            </w:r>
            <w:r w:rsidRPr="004903B2">
              <w:rPr>
                <w:b/>
                <w:i/>
                <w:lang w:val="en-US"/>
              </w:rPr>
              <w:t>n</w:t>
            </w:r>
            <w:r w:rsidRPr="004903B2">
              <w:rPr>
                <w:b/>
                <w:lang w:val="en-US"/>
              </w:rPr>
              <w:t>=277)</w:t>
            </w:r>
          </w:p>
        </w:tc>
        <w:tc>
          <w:tcPr>
            <w:tcW w:w="2031" w:type="dxa"/>
            <w:tcBorders>
              <w:top w:val="single" w:sz="4" w:space="0" w:color="auto"/>
              <w:left w:val="nil"/>
              <w:bottom w:val="single" w:sz="4" w:space="0" w:color="auto"/>
              <w:right w:val="nil"/>
            </w:tcBorders>
            <w:shd w:val="clear" w:color="auto" w:fill="D9D9D9" w:themeFill="background1" w:themeFillShade="D9"/>
          </w:tcPr>
          <w:p w14:paraId="77634ACC" w14:textId="77777777" w:rsidR="00454B5D" w:rsidRPr="004903B2" w:rsidRDefault="00454B5D" w:rsidP="00454B5D">
            <w:pPr>
              <w:jc w:val="center"/>
              <w:rPr>
                <w:lang w:val="en-US"/>
              </w:rPr>
            </w:pPr>
          </w:p>
        </w:tc>
        <w:tc>
          <w:tcPr>
            <w:tcW w:w="2031" w:type="dxa"/>
            <w:tcBorders>
              <w:top w:val="single" w:sz="4" w:space="0" w:color="auto"/>
              <w:left w:val="nil"/>
              <w:bottom w:val="single" w:sz="4" w:space="0" w:color="auto"/>
              <w:right w:val="nil"/>
            </w:tcBorders>
            <w:shd w:val="clear" w:color="auto" w:fill="D9D9D9" w:themeFill="background1" w:themeFillShade="D9"/>
          </w:tcPr>
          <w:p w14:paraId="373969BF" w14:textId="77777777" w:rsidR="00454B5D" w:rsidRPr="004903B2" w:rsidRDefault="00454B5D" w:rsidP="00454B5D">
            <w:pPr>
              <w:jc w:val="center"/>
              <w:rPr>
                <w:lang w:val="en-US"/>
              </w:rPr>
            </w:pPr>
          </w:p>
        </w:tc>
        <w:tc>
          <w:tcPr>
            <w:tcW w:w="2410" w:type="dxa"/>
            <w:tcBorders>
              <w:top w:val="single" w:sz="4" w:space="0" w:color="auto"/>
              <w:left w:val="nil"/>
              <w:bottom w:val="single" w:sz="4" w:space="0" w:color="auto"/>
              <w:right w:val="nil"/>
            </w:tcBorders>
            <w:shd w:val="clear" w:color="auto" w:fill="D9D9D9" w:themeFill="background1" w:themeFillShade="D9"/>
          </w:tcPr>
          <w:p w14:paraId="309AA51F" w14:textId="77777777" w:rsidR="00454B5D" w:rsidRPr="004903B2" w:rsidRDefault="00454B5D" w:rsidP="00454B5D">
            <w:pPr>
              <w:jc w:val="center"/>
              <w:rPr>
                <w:lang w:val="en-US"/>
              </w:rPr>
            </w:pPr>
          </w:p>
        </w:tc>
        <w:tc>
          <w:tcPr>
            <w:tcW w:w="2126" w:type="dxa"/>
            <w:tcBorders>
              <w:top w:val="single" w:sz="4" w:space="0" w:color="auto"/>
              <w:left w:val="nil"/>
              <w:bottom w:val="single" w:sz="4" w:space="0" w:color="auto"/>
              <w:right w:val="nil"/>
            </w:tcBorders>
            <w:shd w:val="clear" w:color="auto" w:fill="D9D9D9" w:themeFill="background1" w:themeFillShade="D9"/>
          </w:tcPr>
          <w:p w14:paraId="37BD5CD8" w14:textId="77777777" w:rsidR="00454B5D" w:rsidRPr="004903B2" w:rsidRDefault="00454B5D" w:rsidP="00454B5D">
            <w:pPr>
              <w:jc w:val="center"/>
              <w:rPr>
                <w:lang w:val="en-US"/>
              </w:rPr>
            </w:pPr>
          </w:p>
        </w:tc>
        <w:tc>
          <w:tcPr>
            <w:tcW w:w="2126" w:type="dxa"/>
            <w:tcBorders>
              <w:top w:val="single" w:sz="4" w:space="0" w:color="auto"/>
              <w:left w:val="nil"/>
              <w:bottom w:val="single" w:sz="4" w:space="0" w:color="auto"/>
            </w:tcBorders>
            <w:shd w:val="clear" w:color="auto" w:fill="D9D9D9" w:themeFill="background1" w:themeFillShade="D9"/>
          </w:tcPr>
          <w:p w14:paraId="769FA85A" w14:textId="77777777" w:rsidR="00454B5D" w:rsidRPr="004903B2" w:rsidRDefault="00454B5D" w:rsidP="00454B5D">
            <w:pPr>
              <w:jc w:val="center"/>
              <w:rPr>
                <w:lang w:val="en-US"/>
              </w:rPr>
            </w:pPr>
          </w:p>
        </w:tc>
      </w:tr>
      <w:tr w:rsidR="00454B5D" w:rsidRPr="004903B2" w14:paraId="0F261B11" w14:textId="77777777" w:rsidTr="00F61A30">
        <w:tc>
          <w:tcPr>
            <w:tcW w:w="2127" w:type="dxa"/>
            <w:tcBorders>
              <w:top w:val="single" w:sz="4" w:space="0" w:color="auto"/>
              <w:bottom w:val="nil"/>
              <w:right w:val="nil"/>
            </w:tcBorders>
            <w:shd w:val="clear" w:color="auto" w:fill="FFFFFF" w:themeFill="background1"/>
          </w:tcPr>
          <w:p w14:paraId="3A4637FF" w14:textId="77777777" w:rsidR="00454B5D" w:rsidRPr="004903B2" w:rsidRDefault="00454B5D" w:rsidP="00454B5D">
            <w:pPr>
              <w:rPr>
                <w:lang w:val="en-US"/>
              </w:rPr>
            </w:pPr>
            <w:r w:rsidRPr="004903B2">
              <w:rPr>
                <w:lang w:val="en-US"/>
              </w:rPr>
              <w:t>AIC</w:t>
            </w:r>
          </w:p>
        </w:tc>
        <w:tc>
          <w:tcPr>
            <w:tcW w:w="2031" w:type="dxa"/>
            <w:tcBorders>
              <w:top w:val="single" w:sz="4" w:space="0" w:color="auto"/>
              <w:left w:val="nil"/>
              <w:bottom w:val="nil"/>
              <w:right w:val="nil"/>
            </w:tcBorders>
            <w:shd w:val="clear" w:color="auto" w:fill="FFFFFF" w:themeFill="background1"/>
          </w:tcPr>
          <w:p w14:paraId="32DF1418" w14:textId="77777777" w:rsidR="00454B5D" w:rsidRPr="004903B2" w:rsidRDefault="00454B5D" w:rsidP="00454B5D">
            <w:pPr>
              <w:jc w:val="center"/>
              <w:rPr>
                <w:lang w:val="en-US"/>
              </w:rPr>
            </w:pPr>
            <w:r w:rsidRPr="004903B2">
              <w:rPr>
                <w:lang w:val="en-US"/>
              </w:rPr>
              <w:t>9649.041</w:t>
            </w:r>
          </w:p>
        </w:tc>
        <w:tc>
          <w:tcPr>
            <w:tcW w:w="2031" w:type="dxa"/>
            <w:tcBorders>
              <w:top w:val="single" w:sz="4" w:space="0" w:color="auto"/>
              <w:left w:val="nil"/>
              <w:bottom w:val="nil"/>
              <w:right w:val="nil"/>
            </w:tcBorders>
            <w:shd w:val="clear" w:color="auto" w:fill="FFFFFF" w:themeFill="background1"/>
          </w:tcPr>
          <w:p w14:paraId="3312AA1F" w14:textId="77777777" w:rsidR="00454B5D" w:rsidRPr="004903B2" w:rsidRDefault="00454B5D" w:rsidP="00454B5D">
            <w:pPr>
              <w:jc w:val="center"/>
              <w:rPr>
                <w:lang w:val="en-US"/>
              </w:rPr>
            </w:pPr>
            <w:r w:rsidRPr="004903B2">
              <w:rPr>
                <w:lang w:val="en-US"/>
              </w:rPr>
              <w:t>8824.544</w:t>
            </w:r>
          </w:p>
        </w:tc>
        <w:tc>
          <w:tcPr>
            <w:tcW w:w="2410" w:type="dxa"/>
            <w:tcBorders>
              <w:top w:val="single" w:sz="4" w:space="0" w:color="auto"/>
              <w:left w:val="nil"/>
              <w:bottom w:val="nil"/>
              <w:right w:val="nil"/>
            </w:tcBorders>
            <w:shd w:val="clear" w:color="auto" w:fill="FFFFFF" w:themeFill="background1"/>
          </w:tcPr>
          <w:p w14:paraId="6E153316" w14:textId="77777777" w:rsidR="00454B5D" w:rsidRPr="004903B2" w:rsidRDefault="00454B5D" w:rsidP="00454B5D">
            <w:pPr>
              <w:jc w:val="center"/>
              <w:rPr>
                <w:lang w:val="en-US"/>
              </w:rPr>
            </w:pPr>
            <w:r w:rsidRPr="004903B2">
              <w:rPr>
                <w:lang w:val="en-US"/>
              </w:rPr>
              <w:t>8428.428</w:t>
            </w:r>
          </w:p>
        </w:tc>
        <w:tc>
          <w:tcPr>
            <w:tcW w:w="2126" w:type="dxa"/>
            <w:tcBorders>
              <w:top w:val="single" w:sz="4" w:space="0" w:color="auto"/>
              <w:left w:val="nil"/>
              <w:bottom w:val="nil"/>
              <w:right w:val="nil"/>
            </w:tcBorders>
            <w:shd w:val="clear" w:color="auto" w:fill="FFFFFF" w:themeFill="background1"/>
          </w:tcPr>
          <w:p w14:paraId="3E55CC4D" w14:textId="77777777" w:rsidR="00454B5D" w:rsidRPr="004903B2" w:rsidRDefault="00454B5D" w:rsidP="00454B5D">
            <w:pPr>
              <w:jc w:val="center"/>
              <w:rPr>
                <w:lang w:val="en-US"/>
              </w:rPr>
            </w:pPr>
            <w:r w:rsidRPr="004903B2">
              <w:rPr>
                <w:lang w:val="en-US"/>
              </w:rPr>
              <w:t>8335.714</w:t>
            </w:r>
          </w:p>
        </w:tc>
        <w:tc>
          <w:tcPr>
            <w:tcW w:w="2126" w:type="dxa"/>
            <w:tcBorders>
              <w:top w:val="single" w:sz="4" w:space="0" w:color="auto"/>
              <w:left w:val="nil"/>
              <w:bottom w:val="nil"/>
            </w:tcBorders>
            <w:shd w:val="clear" w:color="auto" w:fill="FFFFFF" w:themeFill="background1"/>
          </w:tcPr>
          <w:p w14:paraId="7C8B82CE" w14:textId="77777777" w:rsidR="00454B5D" w:rsidRPr="004903B2" w:rsidRDefault="00454B5D" w:rsidP="00454B5D">
            <w:pPr>
              <w:jc w:val="center"/>
              <w:rPr>
                <w:lang w:val="en-US"/>
              </w:rPr>
            </w:pPr>
            <w:r w:rsidRPr="004903B2">
              <w:rPr>
                <w:lang w:val="en-US"/>
              </w:rPr>
              <w:t>8230.576</w:t>
            </w:r>
          </w:p>
        </w:tc>
      </w:tr>
      <w:tr w:rsidR="00454B5D" w:rsidRPr="004903B2" w14:paraId="599B0E75" w14:textId="77777777" w:rsidTr="00F61A30">
        <w:tc>
          <w:tcPr>
            <w:tcW w:w="2127" w:type="dxa"/>
            <w:tcBorders>
              <w:top w:val="nil"/>
              <w:bottom w:val="nil"/>
              <w:right w:val="nil"/>
            </w:tcBorders>
            <w:shd w:val="clear" w:color="auto" w:fill="FFFFFF" w:themeFill="background1"/>
          </w:tcPr>
          <w:p w14:paraId="43E902F6" w14:textId="77777777" w:rsidR="00454B5D" w:rsidRPr="004903B2" w:rsidRDefault="00454B5D" w:rsidP="00454B5D">
            <w:pPr>
              <w:rPr>
                <w:lang w:val="en-US"/>
              </w:rPr>
            </w:pPr>
            <w:r w:rsidRPr="004903B2">
              <w:rPr>
                <w:lang w:val="en-US"/>
              </w:rPr>
              <w:t>BIC</w:t>
            </w:r>
          </w:p>
        </w:tc>
        <w:tc>
          <w:tcPr>
            <w:tcW w:w="2031" w:type="dxa"/>
            <w:tcBorders>
              <w:top w:val="nil"/>
              <w:left w:val="nil"/>
              <w:bottom w:val="nil"/>
              <w:right w:val="nil"/>
            </w:tcBorders>
            <w:shd w:val="clear" w:color="auto" w:fill="FFFFFF" w:themeFill="background1"/>
          </w:tcPr>
          <w:p w14:paraId="5D238283" w14:textId="77777777" w:rsidR="00454B5D" w:rsidRPr="004903B2" w:rsidRDefault="00454B5D" w:rsidP="00454B5D">
            <w:pPr>
              <w:jc w:val="center"/>
              <w:rPr>
                <w:lang w:val="en-US"/>
              </w:rPr>
            </w:pPr>
            <w:r w:rsidRPr="004903B2">
              <w:rPr>
                <w:lang w:val="en-US"/>
              </w:rPr>
              <w:t>9699.777</w:t>
            </w:r>
          </w:p>
        </w:tc>
        <w:tc>
          <w:tcPr>
            <w:tcW w:w="2031" w:type="dxa"/>
            <w:tcBorders>
              <w:top w:val="nil"/>
              <w:left w:val="nil"/>
              <w:bottom w:val="nil"/>
              <w:right w:val="nil"/>
            </w:tcBorders>
            <w:shd w:val="clear" w:color="auto" w:fill="FFFFFF" w:themeFill="background1"/>
          </w:tcPr>
          <w:p w14:paraId="3652D20D" w14:textId="77777777" w:rsidR="00454B5D" w:rsidRPr="004903B2" w:rsidRDefault="00454B5D" w:rsidP="00454B5D">
            <w:pPr>
              <w:jc w:val="center"/>
              <w:rPr>
                <w:lang w:val="en-US"/>
              </w:rPr>
            </w:pPr>
            <w:r w:rsidRPr="004903B2">
              <w:rPr>
                <w:lang w:val="en-US"/>
              </w:rPr>
              <w:t>8904.272</w:t>
            </w:r>
          </w:p>
        </w:tc>
        <w:tc>
          <w:tcPr>
            <w:tcW w:w="2410" w:type="dxa"/>
            <w:tcBorders>
              <w:top w:val="nil"/>
              <w:left w:val="nil"/>
              <w:bottom w:val="nil"/>
              <w:right w:val="nil"/>
            </w:tcBorders>
            <w:shd w:val="clear" w:color="auto" w:fill="FFFFFF" w:themeFill="background1"/>
          </w:tcPr>
          <w:p w14:paraId="22511D3C" w14:textId="77777777" w:rsidR="00454B5D" w:rsidRPr="004903B2" w:rsidRDefault="00454B5D" w:rsidP="00454B5D">
            <w:pPr>
              <w:jc w:val="center"/>
              <w:rPr>
                <w:lang w:val="en-US"/>
              </w:rPr>
            </w:pPr>
            <w:r w:rsidRPr="004903B2">
              <w:rPr>
                <w:lang w:val="en-US"/>
              </w:rPr>
              <w:t>8537.149</w:t>
            </w:r>
          </w:p>
        </w:tc>
        <w:tc>
          <w:tcPr>
            <w:tcW w:w="2126" w:type="dxa"/>
            <w:tcBorders>
              <w:top w:val="nil"/>
              <w:left w:val="nil"/>
              <w:bottom w:val="nil"/>
              <w:right w:val="nil"/>
            </w:tcBorders>
            <w:shd w:val="clear" w:color="auto" w:fill="FFFFFF" w:themeFill="background1"/>
          </w:tcPr>
          <w:p w14:paraId="1CDB387A" w14:textId="77777777" w:rsidR="00454B5D" w:rsidRPr="004903B2" w:rsidRDefault="00454B5D" w:rsidP="00454B5D">
            <w:pPr>
              <w:jc w:val="center"/>
              <w:rPr>
                <w:lang w:val="en-US"/>
              </w:rPr>
            </w:pPr>
            <w:r w:rsidRPr="004903B2">
              <w:rPr>
                <w:lang w:val="en-US"/>
              </w:rPr>
              <w:t>8473.427</w:t>
            </w:r>
          </w:p>
        </w:tc>
        <w:tc>
          <w:tcPr>
            <w:tcW w:w="2126" w:type="dxa"/>
            <w:tcBorders>
              <w:top w:val="nil"/>
              <w:left w:val="nil"/>
              <w:bottom w:val="nil"/>
            </w:tcBorders>
            <w:shd w:val="clear" w:color="auto" w:fill="FFFFFF" w:themeFill="background1"/>
          </w:tcPr>
          <w:p w14:paraId="21126435" w14:textId="77777777" w:rsidR="00454B5D" w:rsidRPr="004903B2" w:rsidRDefault="00454B5D" w:rsidP="00454B5D">
            <w:pPr>
              <w:jc w:val="center"/>
              <w:rPr>
                <w:lang w:val="en-US"/>
              </w:rPr>
            </w:pPr>
            <w:r w:rsidRPr="004903B2">
              <w:rPr>
                <w:lang w:val="en-US"/>
              </w:rPr>
              <w:t>8397.280</w:t>
            </w:r>
          </w:p>
        </w:tc>
      </w:tr>
      <w:tr w:rsidR="00454B5D" w:rsidRPr="004903B2" w14:paraId="5EAA2D72" w14:textId="77777777" w:rsidTr="00F61A30">
        <w:tc>
          <w:tcPr>
            <w:tcW w:w="2127" w:type="dxa"/>
            <w:tcBorders>
              <w:top w:val="nil"/>
              <w:bottom w:val="nil"/>
              <w:right w:val="nil"/>
            </w:tcBorders>
            <w:shd w:val="clear" w:color="auto" w:fill="FFFFFF" w:themeFill="background1"/>
          </w:tcPr>
          <w:p w14:paraId="2C868A1A" w14:textId="77777777" w:rsidR="00454B5D" w:rsidRPr="004903B2" w:rsidRDefault="00454B5D" w:rsidP="00454B5D">
            <w:pPr>
              <w:rPr>
                <w:lang w:val="en-US"/>
              </w:rPr>
            </w:pPr>
            <w:r w:rsidRPr="004903B2">
              <w:rPr>
                <w:lang w:val="en-US"/>
              </w:rPr>
              <w:t>Adjusted-AIC</w:t>
            </w:r>
          </w:p>
        </w:tc>
        <w:tc>
          <w:tcPr>
            <w:tcW w:w="2031" w:type="dxa"/>
            <w:tcBorders>
              <w:top w:val="nil"/>
              <w:left w:val="nil"/>
              <w:bottom w:val="nil"/>
              <w:right w:val="nil"/>
            </w:tcBorders>
            <w:shd w:val="clear" w:color="auto" w:fill="FFFFFF" w:themeFill="background1"/>
          </w:tcPr>
          <w:p w14:paraId="406CDAFE" w14:textId="77777777" w:rsidR="00454B5D" w:rsidRPr="004903B2" w:rsidRDefault="00454B5D" w:rsidP="00454B5D">
            <w:pPr>
              <w:jc w:val="center"/>
              <w:rPr>
                <w:lang w:val="en-US"/>
              </w:rPr>
            </w:pPr>
            <w:r w:rsidRPr="004903B2">
              <w:rPr>
                <w:lang w:val="en-US"/>
              </w:rPr>
              <w:t>9655.385</w:t>
            </w:r>
          </w:p>
        </w:tc>
        <w:tc>
          <w:tcPr>
            <w:tcW w:w="2031" w:type="dxa"/>
            <w:tcBorders>
              <w:top w:val="nil"/>
              <w:left w:val="nil"/>
              <w:bottom w:val="nil"/>
              <w:right w:val="nil"/>
            </w:tcBorders>
            <w:shd w:val="clear" w:color="auto" w:fill="FFFFFF" w:themeFill="background1"/>
          </w:tcPr>
          <w:p w14:paraId="2B1A0A0E" w14:textId="77777777" w:rsidR="00454B5D" w:rsidRPr="004903B2" w:rsidRDefault="00454B5D" w:rsidP="00454B5D">
            <w:pPr>
              <w:jc w:val="center"/>
              <w:rPr>
                <w:lang w:val="en-US"/>
              </w:rPr>
            </w:pPr>
            <w:r w:rsidRPr="004903B2">
              <w:rPr>
                <w:lang w:val="en-US"/>
              </w:rPr>
              <w:t>8834.513</w:t>
            </w:r>
          </w:p>
        </w:tc>
        <w:tc>
          <w:tcPr>
            <w:tcW w:w="2410" w:type="dxa"/>
            <w:tcBorders>
              <w:top w:val="nil"/>
              <w:left w:val="nil"/>
              <w:bottom w:val="nil"/>
              <w:right w:val="nil"/>
            </w:tcBorders>
            <w:shd w:val="clear" w:color="auto" w:fill="FFFFFF" w:themeFill="background1"/>
          </w:tcPr>
          <w:p w14:paraId="21009560" w14:textId="77777777" w:rsidR="00454B5D" w:rsidRPr="004903B2" w:rsidRDefault="00454B5D" w:rsidP="00454B5D">
            <w:pPr>
              <w:jc w:val="center"/>
              <w:rPr>
                <w:lang w:val="en-US"/>
              </w:rPr>
            </w:pPr>
            <w:r w:rsidRPr="004903B2">
              <w:rPr>
                <w:lang w:val="en-US"/>
              </w:rPr>
              <w:t>8442.023</w:t>
            </w:r>
          </w:p>
        </w:tc>
        <w:tc>
          <w:tcPr>
            <w:tcW w:w="2126" w:type="dxa"/>
            <w:tcBorders>
              <w:top w:val="nil"/>
              <w:left w:val="nil"/>
              <w:bottom w:val="nil"/>
              <w:right w:val="nil"/>
            </w:tcBorders>
            <w:shd w:val="clear" w:color="auto" w:fill="FFFFFF" w:themeFill="background1"/>
          </w:tcPr>
          <w:p w14:paraId="2E6F58FF" w14:textId="77777777" w:rsidR="00454B5D" w:rsidRPr="004903B2" w:rsidRDefault="00454B5D" w:rsidP="00454B5D">
            <w:pPr>
              <w:jc w:val="center"/>
              <w:rPr>
                <w:lang w:val="en-US"/>
              </w:rPr>
            </w:pPr>
            <w:r w:rsidRPr="004903B2">
              <w:rPr>
                <w:lang w:val="en-US"/>
              </w:rPr>
              <w:t>8352.934</w:t>
            </w:r>
          </w:p>
        </w:tc>
        <w:tc>
          <w:tcPr>
            <w:tcW w:w="2126" w:type="dxa"/>
            <w:tcBorders>
              <w:top w:val="nil"/>
              <w:left w:val="nil"/>
              <w:bottom w:val="nil"/>
            </w:tcBorders>
            <w:shd w:val="clear" w:color="auto" w:fill="FFFFFF" w:themeFill="background1"/>
          </w:tcPr>
          <w:p w14:paraId="00B5EF4E" w14:textId="77777777" w:rsidR="00454B5D" w:rsidRPr="004903B2" w:rsidRDefault="00454B5D" w:rsidP="00454B5D">
            <w:pPr>
              <w:jc w:val="center"/>
              <w:rPr>
                <w:lang w:val="en-US"/>
              </w:rPr>
            </w:pPr>
            <w:r w:rsidRPr="004903B2">
              <w:rPr>
                <w:lang w:val="en-US"/>
              </w:rPr>
              <w:t>8251.421</w:t>
            </w:r>
          </w:p>
        </w:tc>
      </w:tr>
      <w:tr w:rsidR="00454B5D" w:rsidRPr="004903B2" w14:paraId="698DD3A8" w14:textId="77777777" w:rsidTr="00F61A30">
        <w:tc>
          <w:tcPr>
            <w:tcW w:w="2127" w:type="dxa"/>
            <w:tcBorders>
              <w:top w:val="nil"/>
              <w:bottom w:val="nil"/>
              <w:right w:val="nil"/>
            </w:tcBorders>
            <w:shd w:val="clear" w:color="auto" w:fill="FFFFFF" w:themeFill="background1"/>
          </w:tcPr>
          <w:p w14:paraId="419E4B67" w14:textId="77777777" w:rsidR="00454B5D" w:rsidRPr="004903B2" w:rsidRDefault="00454B5D" w:rsidP="00454B5D">
            <w:pPr>
              <w:rPr>
                <w:lang w:val="en-US"/>
              </w:rPr>
            </w:pPr>
            <w:r w:rsidRPr="004903B2">
              <w:rPr>
                <w:lang w:val="en-US"/>
              </w:rPr>
              <w:t>Entropy</w:t>
            </w:r>
          </w:p>
        </w:tc>
        <w:tc>
          <w:tcPr>
            <w:tcW w:w="2031" w:type="dxa"/>
            <w:tcBorders>
              <w:top w:val="nil"/>
              <w:left w:val="nil"/>
              <w:bottom w:val="nil"/>
              <w:right w:val="nil"/>
            </w:tcBorders>
            <w:shd w:val="clear" w:color="auto" w:fill="FFFFFF" w:themeFill="background1"/>
          </w:tcPr>
          <w:p w14:paraId="70BF7D51"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shd w:val="clear" w:color="auto" w:fill="FFFFFF" w:themeFill="background1"/>
          </w:tcPr>
          <w:p w14:paraId="7D377087" w14:textId="77777777" w:rsidR="00454B5D" w:rsidRPr="004903B2" w:rsidRDefault="00454B5D" w:rsidP="00454B5D">
            <w:pPr>
              <w:jc w:val="center"/>
              <w:rPr>
                <w:lang w:val="en-US"/>
              </w:rPr>
            </w:pPr>
            <w:r w:rsidRPr="004903B2">
              <w:rPr>
                <w:lang w:val="en-US"/>
              </w:rPr>
              <w:t>0.950</w:t>
            </w:r>
          </w:p>
        </w:tc>
        <w:tc>
          <w:tcPr>
            <w:tcW w:w="2410" w:type="dxa"/>
            <w:tcBorders>
              <w:top w:val="nil"/>
              <w:left w:val="nil"/>
              <w:bottom w:val="nil"/>
              <w:right w:val="nil"/>
            </w:tcBorders>
            <w:shd w:val="clear" w:color="auto" w:fill="FFFFFF" w:themeFill="background1"/>
          </w:tcPr>
          <w:p w14:paraId="52E4DEA8" w14:textId="77777777" w:rsidR="00454B5D" w:rsidRPr="004903B2" w:rsidRDefault="00454B5D" w:rsidP="00454B5D">
            <w:pPr>
              <w:jc w:val="center"/>
              <w:rPr>
                <w:lang w:val="en-US"/>
              </w:rPr>
            </w:pPr>
            <w:r w:rsidRPr="004903B2">
              <w:rPr>
                <w:lang w:val="en-US"/>
              </w:rPr>
              <w:t>0.962</w:t>
            </w:r>
          </w:p>
        </w:tc>
        <w:tc>
          <w:tcPr>
            <w:tcW w:w="2126" w:type="dxa"/>
            <w:tcBorders>
              <w:top w:val="nil"/>
              <w:left w:val="nil"/>
              <w:bottom w:val="nil"/>
              <w:right w:val="nil"/>
            </w:tcBorders>
            <w:shd w:val="clear" w:color="auto" w:fill="FFFFFF" w:themeFill="background1"/>
          </w:tcPr>
          <w:p w14:paraId="313EB75D" w14:textId="77777777" w:rsidR="00454B5D" w:rsidRPr="004903B2" w:rsidRDefault="00454B5D" w:rsidP="00454B5D">
            <w:pPr>
              <w:jc w:val="center"/>
              <w:rPr>
                <w:lang w:val="en-US"/>
              </w:rPr>
            </w:pPr>
            <w:r w:rsidRPr="004903B2">
              <w:rPr>
                <w:lang w:val="en-US"/>
              </w:rPr>
              <w:t>0.936</w:t>
            </w:r>
          </w:p>
        </w:tc>
        <w:tc>
          <w:tcPr>
            <w:tcW w:w="2126" w:type="dxa"/>
            <w:tcBorders>
              <w:top w:val="nil"/>
              <w:left w:val="nil"/>
              <w:bottom w:val="nil"/>
            </w:tcBorders>
            <w:shd w:val="clear" w:color="auto" w:fill="FFFFFF" w:themeFill="background1"/>
          </w:tcPr>
          <w:p w14:paraId="4E0D2694" w14:textId="77777777" w:rsidR="00454B5D" w:rsidRPr="004903B2" w:rsidRDefault="00454B5D" w:rsidP="00454B5D">
            <w:pPr>
              <w:jc w:val="center"/>
              <w:rPr>
                <w:lang w:val="en-US"/>
              </w:rPr>
            </w:pPr>
            <w:r w:rsidRPr="004903B2">
              <w:rPr>
                <w:lang w:val="en-US"/>
              </w:rPr>
              <w:t>0.972</w:t>
            </w:r>
          </w:p>
        </w:tc>
      </w:tr>
      <w:tr w:rsidR="00454B5D" w:rsidRPr="004903B2" w14:paraId="02A69F50" w14:textId="77777777" w:rsidTr="00F61A30">
        <w:tc>
          <w:tcPr>
            <w:tcW w:w="2127" w:type="dxa"/>
            <w:tcBorders>
              <w:top w:val="nil"/>
              <w:bottom w:val="nil"/>
              <w:right w:val="nil"/>
            </w:tcBorders>
            <w:shd w:val="clear" w:color="auto" w:fill="FFFFFF" w:themeFill="background1"/>
          </w:tcPr>
          <w:p w14:paraId="00FDB059" w14:textId="77777777" w:rsidR="00454B5D" w:rsidRPr="004903B2" w:rsidRDefault="00454B5D" w:rsidP="00454B5D">
            <w:pPr>
              <w:rPr>
                <w:lang w:val="en-US"/>
              </w:rPr>
            </w:pPr>
            <w:r w:rsidRPr="004903B2">
              <w:rPr>
                <w:lang w:val="en-US"/>
              </w:rPr>
              <w:t>LMR-A</w:t>
            </w:r>
          </w:p>
        </w:tc>
        <w:tc>
          <w:tcPr>
            <w:tcW w:w="2031" w:type="dxa"/>
            <w:tcBorders>
              <w:top w:val="nil"/>
              <w:left w:val="nil"/>
              <w:bottom w:val="nil"/>
              <w:right w:val="nil"/>
            </w:tcBorders>
            <w:shd w:val="clear" w:color="auto" w:fill="FFFFFF" w:themeFill="background1"/>
          </w:tcPr>
          <w:p w14:paraId="1F62F16B" w14:textId="77777777" w:rsidR="00454B5D" w:rsidRPr="004903B2" w:rsidRDefault="00454B5D" w:rsidP="00454B5D">
            <w:pPr>
              <w:jc w:val="center"/>
              <w:rPr>
                <w:lang w:val="en-US"/>
              </w:rPr>
            </w:pPr>
          </w:p>
        </w:tc>
        <w:tc>
          <w:tcPr>
            <w:tcW w:w="2031" w:type="dxa"/>
            <w:tcBorders>
              <w:top w:val="nil"/>
              <w:left w:val="nil"/>
              <w:bottom w:val="nil"/>
              <w:right w:val="nil"/>
            </w:tcBorders>
            <w:shd w:val="clear" w:color="auto" w:fill="FFFFFF" w:themeFill="background1"/>
          </w:tcPr>
          <w:p w14:paraId="31D45A5C" w14:textId="77777777" w:rsidR="00454B5D" w:rsidRPr="004903B2" w:rsidRDefault="00454B5D" w:rsidP="00454B5D">
            <w:pPr>
              <w:rPr>
                <w:lang w:val="en-US"/>
              </w:rPr>
            </w:pPr>
          </w:p>
        </w:tc>
        <w:tc>
          <w:tcPr>
            <w:tcW w:w="2410" w:type="dxa"/>
            <w:tcBorders>
              <w:top w:val="nil"/>
              <w:left w:val="nil"/>
              <w:bottom w:val="nil"/>
              <w:right w:val="nil"/>
            </w:tcBorders>
            <w:shd w:val="clear" w:color="auto" w:fill="FFFFFF" w:themeFill="background1"/>
          </w:tcPr>
          <w:p w14:paraId="3A9B3B26" w14:textId="77777777" w:rsidR="00454B5D" w:rsidRPr="004903B2" w:rsidRDefault="00454B5D" w:rsidP="00454B5D">
            <w:pPr>
              <w:jc w:val="center"/>
              <w:rPr>
                <w:lang w:val="en-US"/>
              </w:rPr>
            </w:pPr>
          </w:p>
        </w:tc>
        <w:tc>
          <w:tcPr>
            <w:tcW w:w="2126" w:type="dxa"/>
            <w:tcBorders>
              <w:top w:val="nil"/>
              <w:left w:val="nil"/>
              <w:bottom w:val="nil"/>
              <w:right w:val="nil"/>
            </w:tcBorders>
            <w:shd w:val="clear" w:color="auto" w:fill="FFFFFF" w:themeFill="background1"/>
          </w:tcPr>
          <w:p w14:paraId="7038FA14" w14:textId="77777777" w:rsidR="00454B5D" w:rsidRPr="004903B2" w:rsidRDefault="00454B5D" w:rsidP="00454B5D">
            <w:pPr>
              <w:jc w:val="center"/>
              <w:rPr>
                <w:lang w:val="en-US"/>
              </w:rPr>
            </w:pPr>
          </w:p>
        </w:tc>
        <w:tc>
          <w:tcPr>
            <w:tcW w:w="2126" w:type="dxa"/>
            <w:tcBorders>
              <w:top w:val="nil"/>
              <w:left w:val="nil"/>
              <w:bottom w:val="nil"/>
            </w:tcBorders>
            <w:shd w:val="clear" w:color="auto" w:fill="FFFFFF" w:themeFill="background1"/>
          </w:tcPr>
          <w:p w14:paraId="54DECE8B" w14:textId="77777777" w:rsidR="00454B5D" w:rsidRPr="004903B2" w:rsidRDefault="00454B5D" w:rsidP="00454B5D">
            <w:pPr>
              <w:jc w:val="center"/>
              <w:rPr>
                <w:lang w:val="en-US"/>
              </w:rPr>
            </w:pPr>
          </w:p>
        </w:tc>
      </w:tr>
      <w:tr w:rsidR="00454B5D" w:rsidRPr="004903B2" w14:paraId="665D050F" w14:textId="77777777" w:rsidTr="00F61A30">
        <w:tc>
          <w:tcPr>
            <w:tcW w:w="2127" w:type="dxa"/>
            <w:tcBorders>
              <w:top w:val="nil"/>
              <w:bottom w:val="nil"/>
              <w:right w:val="nil"/>
            </w:tcBorders>
            <w:shd w:val="clear" w:color="auto" w:fill="FFFFFF" w:themeFill="background1"/>
          </w:tcPr>
          <w:p w14:paraId="4D3A7A5B" w14:textId="77777777" w:rsidR="00454B5D" w:rsidRPr="004903B2" w:rsidRDefault="00454B5D" w:rsidP="00454B5D">
            <w:pPr>
              <w:jc w:val="right"/>
              <w:rPr>
                <w:lang w:val="en-US"/>
              </w:rPr>
            </w:pPr>
            <w:r w:rsidRPr="004903B2">
              <w:rPr>
                <w:lang w:val="en-US"/>
              </w:rPr>
              <w:t>Value</w:t>
            </w:r>
          </w:p>
        </w:tc>
        <w:tc>
          <w:tcPr>
            <w:tcW w:w="2031" w:type="dxa"/>
            <w:tcBorders>
              <w:top w:val="nil"/>
              <w:left w:val="nil"/>
              <w:bottom w:val="nil"/>
              <w:right w:val="nil"/>
            </w:tcBorders>
            <w:shd w:val="clear" w:color="auto" w:fill="FFFFFF" w:themeFill="background1"/>
          </w:tcPr>
          <w:p w14:paraId="5774DB0A"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shd w:val="clear" w:color="auto" w:fill="FFFFFF" w:themeFill="background1"/>
          </w:tcPr>
          <w:p w14:paraId="3903E148" w14:textId="77777777" w:rsidR="00454B5D" w:rsidRPr="004903B2" w:rsidRDefault="00454B5D" w:rsidP="00454B5D">
            <w:pPr>
              <w:jc w:val="center"/>
              <w:rPr>
                <w:lang w:val="en-US"/>
              </w:rPr>
            </w:pPr>
            <w:r w:rsidRPr="004903B2">
              <w:rPr>
                <w:lang w:val="en-US"/>
              </w:rPr>
              <w:t>822.223</w:t>
            </w:r>
          </w:p>
        </w:tc>
        <w:tc>
          <w:tcPr>
            <w:tcW w:w="2410" w:type="dxa"/>
            <w:tcBorders>
              <w:top w:val="nil"/>
              <w:left w:val="nil"/>
              <w:bottom w:val="nil"/>
              <w:right w:val="nil"/>
            </w:tcBorders>
            <w:shd w:val="clear" w:color="auto" w:fill="FFFFFF" w:themeFill="background1"/>
          </w:tcPr>
          <w:p w14:paraId="64E6480B" w14:textId="77777777" w:rsidR="00454B5D" w:rsidRPr="004903B2" w:rsidRDefault="00454B5D" w:rsidP="00454B5D">
            <w:pPr>
              <w:jc w:val="center"/>
              <w:rPr>
                <w:lang w:val="en-US"/>
              </w:rPr>
            </w:pPr>
            <w:r w:rsidRPr="004903B2">
              <w:rPr>
                <w:lang w:val="en-US"/>
              </w:rPr>
              <w:t>403.155</w:t>
            </w:r>
          </w:p>
        </w:tc>
        <w:tc>
          <w:tcPr>
            <w:tcW w:w="2126" w:type="dxa"/>
            <w:tcBorders>
              <w:top w:val="nil"/>
              <w:left w:val="nil"/>
              <w:bottom w:val="nil"/>
              <w:right w:val="nil"/>
            </w:tcBorders>
            <w:shd w:val="clear" w:color="auto" w:fill="FFFFFF" w:themeFill="background1"/>
          </w:tcPr>
          <w:p w14:paraId="7166B35F" w14:textId="77777777" w:rsidR="00454B5D" w:rsidRPr="004903B2" w:rsidRDefault="00454B5D" w:rsidP="00454B5D">
            <w:pPr>
              <w:jc w:val="center"/>
              <w:rPr>
                <w:lang w:val="en-US"/>
              </w:rPr>
            </w:pPr>
            <w:r w:rsidRPr="004903B2">
              <w:rPr>
                <w:lang w:val="en-US"/>
              </w:rPr>
              <w:t>106.350</w:t>
            </w:r>
          </w:p>
        </w:tc>
        <w:tc>
          <w:tcPr>
            <w:tcW w:w="2126" w:type="dxa"/>
            <w:tcBorders>
              <w:top w:val="nil"/>
              <w:left w:val="nil"/>
              <w:bottom w:val="nil"/>
            </w:tcBorders>
            <w:shd w:val="clear" w:color="auto" w:fill="FFFFFF" w:themeFill="background1"/>
          </w:tcPr>
          <w:p w14:paraId="0BFC3A80" w14:textId="77777777" w:rsidR="00454B5D" w:rsidRPr="004903B2" w:rsidRDefault="00454B5D" w:rsidP="00454B5D">
            <w:pPr>
              <w:jc w:val="center"/>
              <w:rPr>
                <w:lang w:val="en-US"/>
              </w:rPr>
            </w:pPr>
            <w:r w:rsidRPr="004903B2">
              <w:rPr>
                <w:lang w:val="en-US"/>
              </w:rPr>
              <w:t>118.505</w:t>
            </w:r>
          </w:p>
        </w:tc>
      </w:tr>
      <w:tr w:rsidR="00454B5D" w:rsidRPr="004903B2" w14:paraId="4FD6191F" w14:textId="77777777" w:rsidTr="00F61A30">
        <w:tc>
          <w:tcPr>
            <w:tcW w:w="2127" w:type="dxa"/>
            <w:tcBorders>
              <w:top w:val="nil"/>
              <w:bottom w:val="nil"/>
              <w:right w:val="nil"/>
            </w:tcBorders>
            <w:shd w:val="clear" w:color="auto" w:fill="FFFFFF" w:themeFill="background1"/>
          </w:tcPr>
          <w:p w14:paraId="1997F202" w14:textId="77777777" w:rsidR="00454B5D" w:rsidRPr="004903B2" w:rsidRDefault="00454B5D" w:rsidP="00454B5D">
            <w:pPr>
              <w:jc w:val="right"/>
              <w:rPr>
                <w:lang w:val="en-US"/>
              </w:rPr>
            </w:pPr>
            <w:r w:rsidRPr="004903B2">
              <w:rPr>
                <w:i/>
                <w:lang w:val="en-US"/>
              </w:rPr>
              <w:t>p</w:t>
            </w:r>
            <w:r w:rsidRPr="004903B2">
              <w:rPr>
                <w:lang w:val="en-US"/>
              </w:rPr>
              <w:t>-value</w:t>
            </w:r>
          </w:p>
        </w:tc>
        <w:tc>
          <w:tcPr>
            <w:tcW w:w="2031" w:type="dxa"/>
            <w:tcBorders>
              <w:top w:val="nil"/>
              <w:left w:val="nil"/>
              <w:bottom w:val="nil"/>
              <w:right w:val="nil"/>
            </w:tcBorders>
            <w:shd w:val="clear" w:color="auto" w:fill="FFFFFF" w:themeFill="background1"/>
          </w:tcPr>
          <w:p w14:paraId="752BFD3B"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shd w:val="clear" w:color="auto" w:fill="FFFFFF" w:themeFill="background1"/>
          </w:tcPr>
          <w:p w14:paraId="339EBDB7" w14:textId="77777777" w:rsidR="00454B5D" w:rsidRPr="004903B2" w:rsidRDefault="00454B5D" w:rsidP="00454B5D">
            <w:pPr>
              <w:jc w:val="center"/>
              <w:rPr>
                <w:lang w:val="en-US"/>
              </w:rPr>
            </w:pPr>
            <w:r w:rsidRPr="004903B2">
              <w:rPr>
                <w:lang w:val="en-US"/>
              </w:rPr>
              <w:t>.1323</w:t>
            </w:r>
          </w:p>
        </w:tc>
        <w:tc>
          <w:tcPr>
            <w:tcW w:w="2410" w:type="dxa"/>
            <w:tcBorders>
              <w:top w:val="nil"/>
              <w:left w:val="nil"/>
              <w:bottom w:val="nil"/>
              <w:right w:val="nil"/>
            </w:tcBorders>
            <w:shd w:val="clear" w:color="auto" w:fill="FFFFFF" w:themeFill="background1"/>
          </w:tcPr>
          <w:p w14:paraId="6BE0E3EE" w14:textId="77777777" w:rsidR="00454B5D" w:rsidRPr="004903B2" w:rsidRDefault="00454B5D" w:rsidP="00454B5D">
            <w:pPr>
              <w:jc w:val="center"/>
              <w:rPr>
                <w:lang w:val="en-US"/>
              </w:rPr>
            </w:pPr>
            <w:r w:rsidRPr="004903B2">
              <w:rPr>
                <w:lang w:val="en-US"/>
              </w:rPr>
              <w:t>.0014</w:t>
            </w:r>
          </w:p>
        </w:tc>
        <w:tc>
          <w:tcPr>
            <w:tcW w:w="2126" w:type="dxa"/>
            <w:tcBorders>
              <w:top w:val="nil"/>
              <w:left w:val="nil"/>
              <w:bottom w:val="nil"/>
              <w:right w:val="nil"/>
            </w:tcBorders>
            <w:shd w:val="clear" w:color="auto" w:fill="FFFFFF" w:themeFill="background1"/>
          </w:tcPr>
          <w:p w14:paraId="2D95021F" w14:textId="77777777" w:rsidR="00454B5D" w:rsidRPr="004903B2" w:rsidRDefault="00454B5D" w:rsidP="00454B5D">
            <w:pPr>
              <w:jc w:val="center"/>
              <w:rPr>
                <w:lang w:val="en-US"/>
              </w:rPr>
            </w:pPr>
            <w:r w:rsidRPr="004903B2">
              <w:rPr>
                <w:lang w:val="en-US"/>
              </w:rPr>
              <w:t>.5293</w:t>
            </w:r>
          </w:p>
        </w:tc>
        <w:tc>
          <w:tcPr>
            <w:tcW w:w="2126" w:type="dxa"/>
            <w:tcBorders>
              <w:top w:val="nil"/>
              <w:left w:val="nil"/>
              <w:bottom w:val="nil"/>
            </w:tcBorders>
            <w:shd w:val="clear" w:color="auto" w:fill="FFFFFF" w:themeFill="background1"/>
          </w:tcPr>
          <w:p w14:paraId="487F1F07" w14:textId="77777777" w:rsidR="00454B5D" w:rsidRPr="004903B2" w:rsidRDefault="00454B5D" w:rsidP="00454B5D">
            <w:pPr>
              <w:jc w:val="center"/>
              <w:rPr>
                <w:lang w:val="en-US"/>
              </w:rPr>
            </w:pPr>
            <w:r w:rsidRPr="004903B2">
              <w:rPr>
                <w:lang w:val="en-US"/>
              </w:rPr>
              <w:t>.2301</w:t>
            </w:r>
          </w:p>
        </w:tc>
      </w:tr>
      <w:tr w:rsidR="00454B5D" w:rsidRPr="004903B2" w14:paraId="43498C56" w14:textId="77777777" w:rsidTr="00F61A30">
        <w:tc>
          <w:tcPr>
            <w:tcW w:w="2127" w:type="dxa"/>
            <w:tcBorders>
              <w:top w:val="nil"/>
              <w:bottom w:val="nil"/>
              <w:right w:val="nil"/>
            </w:tcBorders>
            <w:shd w:val="clear" w:color="auto" w:fill="FFFFFF" w:themeFill="background1"/>
          </w:tcPr>
          <w:p w14:paraId="638EA256" w14:textId="77777777" w:rsidR="00454B5D" w:rsidRPr="004903B2" w:rsidRDefault="00454B5D" w:rsidP="00454B5D">
            <w:pPr>
              <w:rPr>
                <w:lang w:val="en-US"/>
              </w:rPr>
            </w:pPr>
            <w:r w:rsidRPr="004903B2">
              <w:rPr>
                <w:lang w:val="en-US"/>
              </w:rPr>
              <w:t>BLRT</w:t>
            </w:r>
          </w:p>
        </w:tc>
        <w:tc>
          <w:tcPr>
            <w:tcW w:w="2031" w:type="dxa"/>
            <w:tcBorders>
              <w:top w:val="nil"/>
              <w:left w:val="nil"/>
              <w:bottom w:val="nil"/>
              <w:right w:val="nil"/>
            </w:tcBorders>
            <w:shd w:val="clear" w:color="auto" w:fill="FFFFFF" w:themeFill="background1"/>
          </w:tcPr>
          <w:p w14:paraId="71F6A28B" w14:textId="77777777" w:rsidR="00454B5D" w:rsidRPr="004903B2" w:rsidRDefault="00454B5D" w:rsidP="00454B5D">
            <w:pPr>
              <w:jc w:val="center"/>
              <w:rPr>
                <w:lang w:val="en-US"/>
              </w:rPr>
            </w:pPr>
          </w:p>
        </w:tc>
        <w:tc>
          <w:tcPr>
            <w:tcW w:w="2031" w:type="dxa"/>
            <w:tcBorders>
              <w:top w:val="nil"/>
              <w:left w:val="nil"/>
              <w:bottom w:val="nil"/>
              <w:right w:val="nil"/>
            </w:tcBorders>
            <w:shd w:val="clear" w:color="auto" w:fill="FFFFFF" w:themeFill="background1"/>
          </w:tcPr>
          <w:p w14:paraId="1DC69E84" w14:textId="77777777" w:rsidR="00454B5D" w:rsidRPr="004903B2" w:rsidRDefault="00454B5D" w:rsidP="00454B5D">
            <w:pPr>
              <w:jc w:val="center"/>
              <w:rPr>
                <w:lang w:val="en-US"/>
              </w:rPr>
            </w:pPr>
          </w:p>
        </w:tc>
        <w:tc>
          <w:tcPr>
            <w:tcW w:w="2410" w:type="dxa"/>
            <w:tcBorders>
              <w:top w:val="nil"/>
              <w:left w:val="nil"/>
              <w:bottom w:val="nil"/>
              <w:right w:val="nil"/>
            </w:tcBorders>
            <w:shd w:val="clear" w:color="auto" w:fill="FFFFFF" w:themeFill="background1"/>
          </w:tcPr>
          <w:p w14:paraId="67BBF6B5" w14:textId="77777777" w:rsidR="00454B5D" w:rsidRPr="004903B2" w:rsidRDefault="00454B5D" w:rsidP="00454B5D">
            <w:pPr>
              <w:jc w:val="center"/>
              <w:rPr>
                <w:lang w:val="en-US"/>
              </w:rPr>
            </w:pPr>
          </w:p>
        </w:tc>
        <w:tc>
          <w:tcPr>
            <w:tcW w:w="2126" w:type="dxa"/>
            <w:tcBorders>
              <w:top w:val="nil"/>
              <w:left w:val="nil"/>
              <w:bottom w:val="nil"/>
              <w:right w:val="nil"/>
            </w:tcBorders>
            <w:shd w:val="clear" w:color="auto" w:fill="FFFFFF" w:themeFill="background1"/>
          </w:tcPr>
          <w:p w14:paraId="30F465E8" w14:textId="77777777" w:rsidR="00454B5D" w:rsidRPr="004903B2" w:rsidRDefault="00454B5D" w:rsidP="00454B5D">
            <w:pPr>
              <w:jc w:val="center"/>
              <w:rPr>
                <w:lang w:val="en-US"/>
              </w:rPr>
            </w:pPr>
          </w:p>
        </w:tc>
        <w:tc>
          <w:tcPr>
            <w:tcW w:w="2126" w:type="dxa"/>
            <w:tcBorders>
              <w:top w:val="nil"/>
              <w:left w:val="nil"/>
              <w:bottom w:val="nil"/>
            </w:tcBorders>
            <w:shd w:val="clear" w:color="auto" w:fill="FFFFFF" w:themeFill="background1"/>
          </w:tcPr>
          <w:p w14:paraId="2AF63B31" w14:textId="77777777" w:rsidR="00454B5D" w:rsidRPr="004903B2" w:rsidRDefault="00454B5D" w:rsidP="00454B5D">
            <w:pPr>
              <w:jc w:val="center"/>
              <w:rPr>
                <w:lang w:val="en-US"/>
              </w:rPr>
            </w:pPr>
          </w:p>
        </w:tc>
      </w:tr>
      <w:tr w:rsidR="00454B5D" w:rsidRPr="004903B2" w14:paraId="4539774E" w14:textId="77777777" w:rsidTr="00F61A30">
        <w:tc>
          <w:tcPr>
            <w:tcW w:w="2127" w:type="dxa"/>
            <w:tcBorders>
              <w:top w:val="nil"/>
              <w:bottom w:val="nil"/>
              <w:right w:val="nil"/>
            </w:tcBorders>
            <w:shd w:val="clear" w:color="auto" w:fill="FFFFFF" w:themeFill="background1"/>
          </w:tcPr>
          <w:p w14:paraId="7799884B" w14:textId="77777777" w:rsidR="00454B5D" w:rsidRPr="004903B2" w:rsidRDefault="00454B5D" w:rsidP="00454B5D">
            <w:pPr>
              <w:jc w:val="right"/>
              <w:rPr>
                <w:lang w:val="en-US"/>
              </w:rPr>
            </w:pPr>
            <w:r w:rsidRPr="004903B2">
              <w:rPr>
                <w:lang w:val="en-US"/>
              </w:rPr>
              <w:t>-2LL difference</w:t>
            </w:r>
          </w:p>
        </w:tc>
        <w:tc>
          <w:tcPr>
            <w:tcW w:w="2031" w:type="dxa"/>
            <w:tcBorders>
              <w:top w:val="nil"/>
              <w:left w:val="nil"/>
              <w:bottom w:val="nil"/>
              <w:right w:val="nil"/>
            </w:tcBorders>
            <w:shd w:val="clear" w:color="auto" w:fill="FFFFFF" w:themeFill="background1"/>
          </w:tcPr>
          <w:p w14:paraId="580EA945" w14:textId="77777777" w:rsidR="00454B5D" w:rsidRPr="004903B2" w:rsidRDefault="00454B5D" w:rsidP="00454B5D">
            <w:pPr>
              <w:jc w:val="center"/>
              <w:rPr>
                <w:lang w:val="en-US"/>
              </w:rPr>
            </w:pPr>
            <w:r w:rsidRPr="004903B2">
              <w:rPr>
                <w:lang w:val="en-US"/>
              </w:rPr>
              <w:t>-</w:t>
            </w:r>
          </w:p>
        </w:tc>
        <w:tc>
          <w:tcPr>
            <w:tcW w:w="2031" w:type="dxa"/>
            <w:tcBorders>
              <w:top w:val="nil"/>
              <w:left w:val="nil"/>
              <w:bottom w:val="nil"/>
              <w:right w:val="nil"/>
            </w:tcBorders>
            <w:shd w:val="clear" w:color="auto" w:fill="FFFFFF" w:themeFill="background1"/>
          </w:tcPr>
          <w:p w14:paraId="45809801" w14:textId="77777777" w:rsidR="00454B5D" w:rsidRPr="004903B2" w:rsidRDefault="00454B5D" w:rsidP="00454B5D">
            <w:pPr>
              <w:jc w:val="center"/>
              <w:rPr>
                <w:lang w:val="en-US"/>
              </w:rPr>
            </w:pPr>
            <w:r w:rsidRPr="004903B2">
              <w:rPr>
                <w:lang w:val="en-US"/>
              </w:rPr>
              <w:t>840.497</w:t>
            </w:r>
          </w:p>
        </w:tc>
        <w:tc>
          <w:tcPr>
            <w:tcW w:w="2410" w:type="dxa"/>
            <w:tcBorders>
              <w:top w:val="nil"/>
              <w:left w:val="nil"/>
              <w:bottom w:val="nil"/>
              <w:right w:val="nil"/>
            </w:tcBorders>
            <w:shd w:val="clear" w:color="auto" w:fill="FFFFFF" w:themeFill="background1"/>
          </w:tcPr>
          <w:p w14:paraId="71543354" w14:textId="77777777" w:rsidR="00454B5D" w:rsidRPr="004903B2" w:rsidRDefault="00454B5D" w:rsidP="00454B5D">
            <w:pPr>
              <w:jc w:val="center"/>
              <w:rPr>
                <w:lang w:val="en-US"/>
              </w:rPr>
            </w:pPr>
            <w:r w:rsidRPr="004903B2">
              <w:rPr>
                <w:lang w:val="en-US"/>
              </w:rPr>
              <w:t>412.115</w:t>
            </w:r>
          </w:p>
        </w:tc>
        <w:tc>
          <w:tcPr>
            <w:tcW w:w="2126" w:type="dxa"/>
            <w:tcBorders>
              <w:top w:val="nil"/>
              <w:left w:val="nil"/>
              <w:bottom w:val="nil"/>
              <w:right w:val="nil"/>
            </w:tcBorders>
            <w:shd w:val="clear" w:color="auto" w:fill="FFFFFF" w:themeFill="background1"/>
          </w:tcPr>
          <w:p w14:paraId="46421CF8" w14:textId="77777777" w:rsidR="00454B5D" w:rsidRPr="004903B2" w:rsidRDefault="00454B5D" w:rsidP="00454B5D">
            <w:pPr>
              <w:jc w:val="center"/>
              <w:rPr>
                <w:lang w:val="en-US"/>
              </w:rPr>
            </w:pPr>
            <w:r w:rsidRPr="004903B2">
              <w:rPr>
                <w:lang w:val="en-US"/>
              </w:rPr>
              <w:t>108.714</w:t>
            </w:r>
          </w:p>
        </w:tc>
        <w:tc>
          <w:tcPr>
            <w:tcW w:w="2126" w:type="dxa"/>
            <w:tcBorders>
              <w:top w:val="nil"/>
              <w:left w:val="nil"/>
              <w:bottom w:val="nil"/>
            </w:tcBorders>
            <w:shd w:val="clear" w:color="auto" w:fill="FFFFFF" w:themeFill="background1"/>
          </w:tcPr>
          <w:p w14:paraId="715E2EE2" w14:textId="77777777" w:rsidR="00454B5D" w:rsidRPr="004903B2" w:rsidRDefault="00454B5D" w:rsidP="00454B5D">
            <w:pPr>
              <w:jc w:val="center"/>
              <w:rPr>
                <w:lang w:val="en-US"/>
              </w:rPr>
            </w:pPr>
            <w:r w:rsidRPr="004903B2">
              <w:rPr>
                <w:lang w:val="en-US"/>
              </w:rPr>
              <w:t>121.139</w:t>
            </w:r>
          </w:p>
        </w:tc>
      </w:tr>
      <w:tr w:rsidR="00454B5D" w:rsidRPr="004903B2" w14:paraId="78BB008F" w14:textId="77777777" w:rsidTr="00F61A30">
        <w:tc>
          <w:tcPr>
            <w:tcW w:w="2127" w:type="dxa"/>
            <w:tcBorders>
              <w:top w:val="nil"/>
              <w:right w:val="nil"/>
            </w:tcBorders>
            <w:shd w:val="clear" w:color="auto" w:fill="FFFFFF" w:themeFill="background1"/>
          </w:tcPr>
          <w:p w14:paraId="48A2D80F" w14:textId="77777777" w:rsidR="00454B5D" w:rsidRPr="004903B2" w:rsidRDefault="00454B5D" w:rsidP="00454B5D">
            <w:pPr>
              <w:jc w:val="right"/>
              <w:rPr>
                <w:lang w:val="en-US"/>
              </w:rPr>
            </w:pPr>
            <w:r w:rsidRPr="004903B2">
              <w:rPr>
                <w:i/>
                <w:lang w:val="en-US"/>
              </w:rPr>
              <w:t>p</w:t>
            </w:r>
            <w:r w:rsidRPr="004903B2">
              <w:rPr>
                <w:lang w:val="en-US"/>
              </w:rPr>
              <w:t>-value</w:t>
            </w:r>
          </w:p>
        </w:tc>
        <w:tc>
          <w:tcPr>
            <w:tcW w:w="2031" w:type="dxa"/>
            <w:tcBorders>
              <w:top w:val="nil"/>
              <w:left w:val="nil"/>
              <w:right w:val="nil"/>
            </w:tcBorders>
            <w:shd w:val="clear" w:color="auto" w:fill="FFFFFF" w:themeFill="background1"/>
          </w:tcPr>
          <w:p w14:paraId="2A47806E" w14:textId="77777777" w:rsidR="00454B5D" w:rsidRPr="004903B2" w:rsidRDefault="00454B5D" w:rsidP="00454B5D">
            <w:pPr>
              <w:jc w:val="center"/>
              <w:rPr>
                <w:lang w:val="en-US"/>
              </w:rPr>
            </w:pPr>
            <w:r w:rsidRPr="004903B2">
              <w:rPr>
                <w:lang w:val="en-US"/>
              </w:rPr>
              <w:t>-</w:t>
            </w:r>
          </w:p>
        </w:tc>
        <w:tc>
          <w:tcPr>
            <w:tcW w:w="2031" w:type="dxa"/>
            <w:tcBorders>
              <w:top w:val="nil"/>
              <w:left w:val="nil"/>
              <w:right w:val="nil"/>
            </w:tcBorders>
            <w:shd w:val="clear" w:color="auto" w:fill="FFFFFF" w:themeFill="background1"/>
          </w:tcPr>
          <w:p w14:paraId="1416D2A8" w14:textId="77777777" w:rsidR="00454B5D" w:rsidRPr="004903B2" w:rsidRDefault="00454B5D" w:rsidP="00454B5D">
            <w:pPr>
              <w:jc w:val="center"/>
              <w:rPr>
                <w:lang w:val="en-US"/>
              </w:rPr>
            </w:pPr>
            <w:r w:rsidRPr="004903B2">
              <w:rPr>
                <w:lang w:val="en-US"/>
              </w:rPr>
              <w:t>&lt;.001</w:t>
            </w:r>
          </w:p>
        </w:tc>
        <w:tc>
          <w:tcPr>
            <w:tcW w:w="2410" w:type="dxa"/>
            <w:tcBorders>
              <w:top w:val="nil"/>
              <w:left w:val="nil"/>
              <w:right w:val="nil"/>
            </w:tcBorders>
            <w:shd w:val="clear" w:color="auto" w:fill="FFFFFF" w:themeFill="background1"/>
          </w:tcPr>
          <w:p w14:paraId="4A9C3093" w14:textId="77777777" w:rsidR="00454B5D" w:rsidRPr="004903B2" w:rsidRDefault="00454B5D" w:rsidP="00454B5D">
            <w:pPr>
              <w:jc w:val="center"/>
              <w:rPr>
                <w:lang w:val="en-US"/>
              </w:rPr>
            </w:pPr>
            <w:r w:rsidRPr="004903B2">
              <w:rPr>
                <w:lang w:val="en-US"/>
              </w:rPr>
              <w:t>&lt;.001</w:t>
            </w:r>
          </w:p>
        </w:tc>
        <w:tc>
          <w:tcPr>
            <w:tcW w:w="2126" w:type="dxa"/>
            <w:tcBorders>
              <w:top w:val="nil"/>
              <w:left w:val="nil"/>
              <w:right w:val="nil"/>
            </w:tcBorders>
            <w:shd w:val="clear" w:color="auto" w:fill="FFFFFF" w:themeFill="background1"/>
          </w:tcPr>
          <w:p w14:paraId="6500646C" w14:textId="77777777" w:rsidR="00454B5D" w:rsidRPr="004903B2" w:rsidRDefault="00454B5D" w:rsidP="00454B5D">
            <w:pPr>
              <w:jc w:val="center"/>
              <w:rPr>
                <w:lang w:val="en-US"/>
              </w:rPr>
            </w:pPr>
            <w:r w:rsidRPr="004903B2">
              <w:rPr>
                <w:lang w:val="en-US"/>
              </w:rPr>
              <w:t>&lt;.001</w:t>
            </w:r>
          </w:p>
        </w:tc>
        <w:tc>
          <w:tcPr>
            <w:tcW w:w="2126" w:type="dxa"/>
            <w:tcBorders>
              <w:top w:val="nil"/>
              <w:left w:val="nil"/>
            </w:tcBorders>
            <w:shd w:val="clear" w:color="auto" w:fill="FFFFFF" w:themeFill="background1"/>
          </w:tcPr>
          <w:p w14:paraId="5B196816" w14:textId="77777777" w:rsidR="00454B5D" w:rsidRPr="004903B2" w:rsidRDefault="00454B5D" w:rsidP="00454B5D">
            <w:pPr>
              <w:jc w:val="center"/>
              <w:rPr>
                <w:lang w:val="en-US"/>
              </w:rPr>
            </w:pPr>
            <w:r w:rsidRPr="004903B2">
              <w:rPr>
                <w:lang w:val="en-US"/>
              </w:rPr>
              <w:t>&lt;.001</w:t>
            </w:r>
          </w:p>
        </w:tc>
      </w:tr>
    </w:tbl>
    <w:p w14:paraId="391175B8" w14:textId="77777777" w:rsidR="00454B5D" w:rsidRPr="004903B2" w:rsidRDefault="00454B5D" w:rsidP="00454B5D">
      <w:pPr>
        <w:spacing w:after="0"/>
        <w:rPr>
          <w:lang w:val="en-US"/>
        </w:rPr>
      </w:pPr>
    </w:p>
    <w:p w14:paraId="6DDDF2C7" w14:textId="77777777" w:rsidR="00454B5D" w:rsidRPr="004903B2" w:rsidRDefault="00454B5D" w:rsidP="00454B5D">
      <w:pPr>
        <w:rPr>
          <w:lang w:val="en-US"/>
        </w:rPr>
      </w:pPr>
    </w:p>
    <w:p w14:paraId="76B79B73" w14:textId="77777777" w:rsidR="00454B5D" w:rsidRPr="004903B2" w:rsidRDefault="00454B5D" w:rsidP="00454B5D">
      <w:pPr>
        <w:rPr>
          <w:lang w:val="en-US"/>
        </w:rPr>
      </w:pPr>
    </w:p>
    <w:p w14:paraId="7CD37EFD" w14:textId="77777777" w:rsidR="00454B5D" w:rsidRPr="004903B2" w:rsidRDefault="00454B5D" w:rsidP="00454B5D">
      <w:pPr>
        <w:rPr>
          <w:lang w:val="en-US"/>
        </w:rPr>
      </w:pPr>
    </w:p>
    <w:p w14:paraId="58BBA59F" w14:textId="77777777" w:rsidR="00454B5D" w:rsidRPr="004903B2" w:rsidRDefault="00454B5D" w:rsidP="00454B5D">
      <w:pPr>
        <w:spacing w:after="0"/>
        <w:rPr>
          <w:lang w:val="en-US"/>
        </w:rPr>
      </w:pPr>
    </w:p>
    <w:p w14:paraId="31CDAC64" w14:textId="77777777" w:rsidR="00F2311A" w:rsidRPr="004903B2" w:rsidRDefault="00F2311A" w:rsidP="00454B5D">
      <w:pPr>
        <w:spacing w:after="0"/>
        <w:rPr>
          <w:lang w:val="en-US"/>
        </w:rPr>
      </w:pPr>
    </w:p>
    <w:p w14:paraId="37212CCD" w14:textId="77777777" w:rsidR="00B3338D" w:rsidRPr="004903B2" w:rsidRDefault="00B3338D" w:rsidP="00454B5D">
      <w:pPr>
        <w:spacing w:after="0"/>
        <w:rPr>
          <w:sz w:val="18"/>
          <w:szCs w:val="18"/>
          <w:lang w:val="en-US"/>
        </w:rPr>
      </w:pPr>
    </w:p>
    <w:p w14:paraId="0EC08938" w14:textId="77777777" w:rsidR="00B3338D" w:rsidRPr="004903B2" w:rsidRDefault="00B3338D" w:rsidP="00454B5D">
      <w:pPr>
        <w:spacing w:after="0"/>
        <w:rPr>
          <w:sz w:val="18"/>
          <w:szCs w:val="18"/>
          <w:lang w:val="en-US"/>
        </w:rPr>
      </w:pPr>
    </w:p>
    <w:p w14:paraId="0B5CED88" w14:textId="77777777" w:rsidR="00B3338D" w:rsidRPr="004903B2" w:rsidRDefault="00B3338D" w:rsidP="00454B5D">
      <w:pPr>
        <w:spacing w:after="0"/>
        <w:rPr>
          <w:sz w:val="18"/>
          <w:szCs w:val="18"/>
          <w:lang w:val="en-US"/>
        </w:rPr>
      </w:pPr>
    </w:p>
    <w:p w14:paraId="07113920" w14:textId="77777777" w:rsidR="00B3338D" w:rsidRPr="004903B2" w:rsidRDefault="00B3338D" w:rsidP="00454B5D">
      <w:pPr>
        <w:spacing w:after="0"/>
        <w:rPr>
          <w:sz w:val="18"/>
          <w:szCs w:val="18"/>
          <w:lang w:val="en-US"/>
        </w:rPr>
      </w:pPr>
    </w:p>
    <w:p w14:paraId="3AC93560" w14:textId="77777777" w:rsidR="00B3338D" w:rsidRPr="004903B2" w:rsidRDefault="00B3338D" w:rsidP="00454B5D">
      <w:pPr>
        <w:spacing w:after="0"/>
        <w:rPr>
          <w:sz w:val="18"/>
          <w:szCs w:val="18"/>
          <w:lang w:val="en-US"/>
        </w:rPr>
      </w:pPr>
    </w:p>
    <w:p w14:paraId="541178EB" w14:textId="77777777" w:rsidR="00B3338D" w:rsidRPr="004903B2" w:rsidRDefault="00B3338D" w:rsidP="00454B5D">
      <w:pPr>
        <w:spacing w:after="0"/>
        <w:rPr>
          <w:sz w:val="18"/>
          <w:szCs w:val="18"/>
          <w:lang w:val="en-US"/>
        </w:rPr>
      </w:pPr>
    </w:p>
    <w:p w14:paraId="3D58AF6E" w14:textId="77777777" w:rsidR="00B3338D" w:rsidRPr="004903B2" w:rsidRDefault="00B3338D" w:rsidP="00454B5D">
      <w:pPr>
        <w:spacing w:after="0"/>
        <w:rPr>
          <w:sz w:val="18"/>
          <w:szCs w:val="18"/>
          <w:lang w:val="en-US"/>
        </w:rPr>
      </w:pPr>
    </w:p>
    <w:p w14:paraId="0E4EE38F" w14:textId="77777777" w:rsidR="00B3338D" w:rsidRPr="004903B2" w:rsidRDefault="00B3338D" w:rsidP="00454B5D">
      <w:pPr>
        <w:spacing w:after="0"/>
        <w:rPr>
          <w:sz w:val="18"/>
          <w:szCs w:val="18"/>
          <w:lang w:val="en-US"/>
        </w:rPr>
      </w:pPr>
    </w:p>
    <w:p w14:paraId="037C9B34" w14:textId="77777777" w:rsidR="00B3338D" w:rsidRPr="004903B2" w:rsidRDefault="00B3338D" w:rsidP="00454B5D">
      <w:pPr>
        <w:spacing w:after="0"/>
        <w:rPr>
          <w:sz w:val="18"/>
          <w:szCs w:val="18"/>
          <w:lang w:val="en-US"/>
        </w:rPr>
      </w:pPr>
    </w:p>
    <w:p w14:paraId="5E5ABA7C" w14:textId="77777777" w:rsidR="00B3338D" w:rsidRPr="004903B2" w:rsidRDefault="00B3338D" w:rsidP="00454B5D">
      <w:pPr>
        <w:spacing w:after="0"/>
        <w:rPr>
          <w:sz w:val="18"/>
          <w:szCs w:val="18"/>
          <w:lang w:val="en-US"/>
        </w:rPr>
      </w:pPr>
    </w:p>
    <w:p w14:paraId="59B10169" w14:textId="77777777" w:rsidR="00B3338D" w:rsidRPr="004903B2" w:rsidRDefault="00B3338D" w:rsidP="00454B5D">
      <w:pPr>
        <w:spacing w:after="0"/>
        <w:rPr>
          <w:sz w:val="18"/>
          <w:szCs w:val="18"/>
          <w:lang w:val="en-US"/>
        </w:rPr>
      </w:pPr>
    </w:p>
    <w:p w14:paraId="768FF53A" w14:textId="77777777" w:rsidR="00B3338D" w:rsidRPr="004903B2" w:rsidRDefault="00B3338D" w:rsidP="00454B5D">
      <w:pPr>
        <w:spacing w:after="0"/>
        <w:rPr>
          <w:sz w:val="18"/>
          <w:szCs w:val="18"/>
          <w:lang w:val="en-US"/>
        </w:rPr>
      </w:pPr>
    </w:p>
    <w:p w14:paraId="0BBFBB58" w14:textId="77777777" w:rsidR="00B3338D" w:rsidRPr="004903B2" w:rsidRDefault="00B3338D" w:rsidP="00454B5D">
      <w:pPr>
        <w:spacing w:after="0"/>
        <w:rPr>
          <w:sz w:val="18"/>
          <w:szCs w:val="18"/>
          <w:lang w:val="en-US"/>
        </w:rPr>
      </w:pPr>
    </w:p>
    <w:p w14:paraId="5582C974" w14:textId="77777777" w:rsidR="00B3338D" w:rsidRPr="004903B2" w:rsidRDefault="00B3338D" w:rsidP="00454B5D">
      <w:pPr>
        <w:spacing w:after="0"/>
        <w:rPr>
          <w:sz w:val="18"/>
          <w:szCs w:val="18"/>
          <w:lang w:val="en-US"/>
        </w:rPr>
      </w:pPr>
    </w:p>
    <w:p w14:paraId="1577409C" w14:textId="77777777" w:rsidR="00B3338D" w:rsidRPr="004903B2" w:rsidRDefault="00B3338D" w:rsidP="00454B5D">
      <w:pPr>
        <w:spacing w:after="0"/>
        <w:rPr>
          <w:sz w:val="18"/>
          <w:szCs w:val="18"/>
          <w:lang w:val="en-US"/>
        </w:rPr>
      </w:pPr>
    </w:p>
    <w:p w14:paraId="1AF64F81" w14:textId="77777777" w:rsidR="00B3338D" w:rsidRPr="004903B2" w:rsidRDefault="00B3338D" w:rsidP="00454B5D">
      <w:pPr>
        <w:spacing w:after="0"/>
        <w:rPr>
          <w:sz w:val="18"/>
          <w:szCs w:val="18"/>
          <w:lang w:val="en-US"/>
        </w:rPr>
      </w:pPr>
    </w:p>
    <w:p w14:paraId="3A5B33D2" w14:textId="77777777" w:rsidR="00454B5D" w:rsidRPr="004903B2" w:rsidRDefault="00454B5D" w:rsidP="00454B5D">
      <w:pPr>
        <w:spacing w:after="0"/>
        <w:rPr>
          <w:sz w:val="18"/>
          <w:szCs w:val="18"/>
          <w:lang w:val="en-US"/>
        </w:rPr>
      </w:pPr>
      <w:r w:rsidRPr="004903B2">
        <w:rPr>
          <w:sz w:val="18"/>
          <w:szCs w:val="18"/>
          <w:lang w:val="en-US"/>
        </w:rPr>
        <w:t>AIC: Akaike Information Criterion; BIC: Bayesian Information Criterion; LMR-A: Lo-</w:t>
      </w:r>
      <w:proofErr w:type="spellStart"/>
      <w:r w:rsidRPr="004903B2">
        <w:rPr>
          <w:sz w:val="18"/>
          <w:szCs w:val="18"/>
          <w:lang w:val="en-US"/>
        </w:rPr>
        <w:t>Mendell</w:t>
      </w:r>
      <w:proofErr w:type="spellEnd"/>
      <w:r w:rsidRPr="004903B2">
        <w:rPr>
          <w:sz w:val="18"/>
          <w:szCs w:val="18"/>
          <w:lang w:val="en-US"/>
        </w:rPr>
        <w:t xml:space="preserve">-Rubin-adjusted likelihood ratio test; BLRT: bootstrap likelihood ratio test; -2LL: </w:t>
      </w:r>
      <w:r w:rsidRPr="004903B2">
        <w:rPr>
          <w:rFonts w:cstheme="minorHAnsi"/>
          <w:color w:val="323232"/>
          <w:sz w:val="18"/>
          <w:szCs w:val="18"/>
          <w:lang w:val="en-US"/>
        </w:rPr>
        <w:t>-2 times log-likelihood difference between an NK class solution and K–1 class solution.</w:t>
      </w:r>
    </w:p>
    <w:p w14:paraId="57DFE1AB" w14:textId="77777777" w:rsidR="000F17A6" w:rsidRPr="004903B2" w:rsidRDefault="000F17A6" w:rsidP="000F17A6">
      <w:pPr>
        <w:spacing w:after="0" w:line="360" w:lineRule="auto"/>
        <w:jc w:val="both"/>
        <w:rPr>
          <w:b/>
          <w:lang w:val="en-US"/>
        </w:rPr>
      </w:pPr>
    </w:p>
    <w:p w14:paraId="165735EA" w14:textId="77777777" w:rsidR="00B3338D" w:rsidRPr="004903B2" w:rsidRDefault="00B3338D" w:rsidP="000F17A6">
      <w:pPr>
        <w:spacing w:after="0" w:line="360" w:lineRule="auto"/>
        <w:jc w:val="both"/>
        <w:rPr>
          <w:b/>
          <w:lang w:val="en-CA"/>
        </w:rPr>
      </w:pPr>
    </w:p>
    <w:p w14:paraId="42E149EB" w14:textId="77777777" w:rsidR="000F17A6" w:rsidRPr="004903B2" w:rsidRDefault="00267FAE" w:rsidP="000F17A6">
      <w:pPr>
        <w:spacing w:after="0" w:line="360" w:lineRule="auto"/>
        <w:jc w:val="both"/>
        <w:rPr>
          <w:b/>
          <w:lang w:val="en-US"/>
        </w:rPr>
      </w:pPr>
      <w:r w:rsidRPr="004903B2">
        <w:rPr>
          <w:b/>
          <w:lang w:val="en-CA"/>
        </w:rPr>
        <w:lastRenderedPageBreak/>
        <w:t>S</w:t>
      </w:r>
      <w:r w:rsidR="00F2311A" w:rsidRPr="004903B2">
        <w:rPr>
          <w:b/>
          <w:lang w:val="en-CA"/>
        </w:rPr>
        <w:t xml:space="preserve">3.2 </w:t>
      </w:r>
      <w:r w:rsidR="000F17A6" w:rsidRPr="004903B2">
        <w:rPr>
          <w:b/>
          <w:lang w:val="en-US"/>
        </w:rPr>
        <w:t>Final model selection and latent symptom profiles</w:t>
      </w:r>
    </w:p>
    <w:p w14:paraId="57DD8C52" w14:textId="77777777" w:rsidR="000F17A6" w:rsidRPr="004903B2" w:rsidRDefault="000F17A6" w:rsidP="000F17A6">
      <w:pPr>
        <w:spacing w:after="0" w:line="360" w:lineRule="auto"/>
        <w:ind w:firstLine="708"/>
        <w:jc w:val="both"/>
        <w:rPr>
          <w:lang w:val="en-US"/>
        </w:rPr>
      </w:pPr>
      <w:r w:rsidRPr="004903B2">
        <w:rPr>
          <w:lang w:val="en-US"/>
        </w:rPr>
        <w:t>In men, model indicators were compared across 1-, 2-, 3-, 4-, and 5-class models. However, increasing the number of classes to a 5-class model resulted in an unreliable model due to non-convergence and non-replication of the best log likelihood values and diminished gains. With the inclusion of 2-, 3- and 4-classed the model improved as increasing the number of latent classes was accompanied by significance of BLRT (</w:t>
      </w:r>
      <w:r w:rsidRPr="004903B2">
        <w:rPr>
          <w:i/>
          <w:lang w:val="en-US"/>
        </w:rPr>
        <w:t>p</w:t>
      </w:r>
      <w:r w:rsidRPr="004903B2">
        <w:rPr>
          <w:lang w:val="en-US"/>
        </w:rPr>
        <w:t>&lt;.001) and decreasing values for BIC, AIC and adjusted-BIC, with lowest values in the 4-class model</w:t>
      </w:r>
      <w:r w:rsidR="007D19C1" w:rsidRPr="004903B2">
        <w:rPr>
          <w:vertAlign w:val="superscript"/>
          <w:lang w:val="en-US"/>
        </w:rPr>
        <w:t>2,3</w:t>
      </w:r>
      <w:r w:rsidRPr="004903B2">
        <w:rPr>
          <w:lang w:val="en-US"/>
        </w:rPr>
        <w:t>. LMR-A significantly improved only with inclusion of 2 classes (</w:t>
      </w:r>
      <w:r w:rsidRPr="004903B2">
        <w:rPr>
          <w:i/>
          <w:lang w:val="en-US"/>
        </w:rPr>
        <w:t>p</w:t>
      </w:r>
      <w:r w:rsidRPr="004903B2">
        <w:rPr>
          <w:lang w:val="en-US"/>
        </w:rPr>
        <w:t>=.007) and not with inclusion of 3 or 4 classes. Classification quality according to entropy statistics was considered adequate for all classes (</w:t>
      </w:r>
      <w:r w:rsidRPr="004903B2">
        <w:rPr>
          <w:i/>
          <w:lang w:val="en-US"/>
        </w:rPr>
        <w:t>p</w:t>
      </w:r>
      <w:r w:rsidRPr="004903B2">
        <w:rPr>
          <w:lang w:val="en-US"/>
        </w:rPr>
        <w:t xml:space="preserve">&gt;0.961), indicating marginal and substantive information gain by increasing the number of latent classes. A negligible 0.4% decrease in entropy took place with inclusion of a 3- over a 2-class model and 0.6% increase in a 4- over 3-class model. In consideration of all indicators – particularly AIC, BIC, adjusted-BIC, BLRT and entropy comparisons, the 4-class model was likely the most meaningful and acceptable fit with acceptable interpretability of average assignment class-probabilities and high precision (class-1 0.955; class-2 0.934; class-3 0.995; class-4 0.996). </w:t>
      </w:r>
    </w:p>
    <w:p w14:paraId="695CF85C" w14:textId="77777777" w:rsidR="00454B5D" w:rsidRPr="004903B2" w:rsidRDefault="000F17A6" w:rsidP="000F17A6">
      <w:pPr>
        <w:spacing w:after="0" w:line="360" w:lineRule="auto"/>
        <w:ind w:firstLine="708"/>
        <w:jc w:val="both"/>
        <w:rPr>
          <w:lang w:val="en-US"/>
        </w:rPr>
      </w:pPr>
      <w:r w:rsidRPr="004903B2">
        <w:rPr>
          <w:lang w:val="en-US"/>
        </w:rPr>
        <w:t>In women, increasing the number of latent classes in a 1- till 6-class model were compared. Increasing the number of classes to a 6-class model resulted in an unreliable model due to non-convergence and non-replication of the best log likelihood values. Similarly as in men, increasing the number of classes was accompanied by decreasing values for BIC, AIC and adjusted-BIC and significance of BLRT (</w:t>
      </w:r>
      <w:r w:rsidRPr="004903B2">
        <w:rPr>
          <w:i/>
          <w:lang w:val="en-US"/>
        </w:rPr>
        <w:t>p</w:t>
      </w:r>
      <w:r w:rsidRPr="004903B2">
        <w:rPr>
          <w:lang w:val="en-US"/>
        </w:rPr>
        <w:t>&lt;.001; table 2). Entropy statistics was considered adequate for all classes (</w:t>
      </w:r>
      <w:r w:rsidRPr="004903B2">
        <w:rPr>
          <w:i/>
          <w:lang w:val="en-US"/>
        </w:rPr>
        <w:t>p</w:t>
      </w:r>
      <w:r w:rsidRPr="004903B2">
        <w:rPr>
          <w:lang w:val="en-US"/>
        </w:rPr>
        <w:t>&gt;.936), with lowest values in the 5-class model. LMR-A significantly improved only with inclusion of 3 classes (</w:t>
      </w:r>
      <w:r w:rsidRPr="004903B2">
        <w:rPr>
          <w:i/>
          <w:lang w:val="en-US"/>
        </w:rPr>
        <w:t>p</w:t>
      </w:r>
      <w:r w:rsidRPr="004903B2">
        <w:rPr>
          <w:lang w:val="en-US"/>
        </w:rPr>
        <w:t xml:space="preserve">=.001) and not with inclusion of 2, 4 or 5 classes. A negligible 1.3% increase in entropy took place with inclusion of a 3- over a 2-class model, 2.7% decrease in a 4- over 3-class model, and 3.9% increase in a 5- over 4-class model. Considering particularly AIC, BIC, adjusted-BIC, BLRT and entropy comparisons, the 5-class model was likely the most meaningful and acceptable fit with acceptable interpretability of average assignment class-probabilities and high precision (class-1 0.994; class-2 0.97; class-3 0.997; class-4 0.925; class-5 0.999). </w:t>
      </w:r>
    </w:p>
    <w:p w14:paraId="2EB0C1B5" w14:textId="77777777" w:rsidR="00526240" w:rsidRPr="004903B2" w:rsidRDefault="00526240" w:rsidP="00526240">
      <w:pPr>
        <w:spacing w:line="240" w:lineRule="auto"/>
        <w:jc w:val="both"/>
        <w:rPr>
          <w:b/>
          <w:sz w:val="18"/>
          <w:szCs w:val="18"/>
          <w:lang w:val="en-US"/>
        </w:rPr>
      </w:pPr>
    </w:p>
    <w:p w14:paraId="26E55B88" w14:textId="77777777" w:rsidR="00190158" w:rsidRPr="004903B2" w:rsidRDefault="00190158" w:rsidP="00526240">
      <w:pPr>
        <w:spacing w:line="240" w:lineRule="auto"/>
        <w:jc w:val="both"/>
        <w:rPr>
          <w:b/>
          <w:sz w:val="18"/>
          <w:szCs w:val="18"/>
          <w:lang w:val="en-US"/>
        </w:rPr>
      </w:pPr>
    </w:p>
    <w:p w14:paraId="47F52F92" w14:textId="77777777" w:rsidR="00190158" w:rsidRPr="004903B2" w:rsidRDefault="00190158" w:rsidP="00526240">
      <w:pPr>
        <w:spacing w:line="240" w:lineRule="auto"/>
        <w:jc w:val="both"/>
        <w:rPr>
          <w:b/>
          <w:sz w:val="18"/>
          <w:szCs w:val="18"/>
          <w:lang w:val="en-US"/>
        </w:rPr>
      </w:pPr>
    </w:p>
    <w:p w14:paraId="314E9161" w14:textId="77777777" w:rsidR="008C05F9" w:rsidRPr="004903B2" w:rsidRDefault="008C05F9" w:rsidP="00526240">
      <w:pPr>
        <w:spacing w:line="240" w:lineRule="auto"/>
        <w:jc w:val="both"/>
        <w:rPr>
          <w:b/>
          <w:sz w:val="18"/>
          <w:szCs w:val="18"/>
          <w:lang w:val="en-US"/>
        </w:rPr>
      </w:pPr>
    </w:p>
    <w:p w14:paraId="2E792892" w14:textId="77777777" w:rsidR="001D52B1" w:rsidRPr="004903B2" w:rsidRDefault="001D52B1" w:rsidP="001D52B1">
      <w:pPr>
        <w:pStyle w:val="Hoofdtekst"/>
        <w:tabs>
          <w:tab w:val="left" w:pos="2760"/>
        </w:tabs>
        <w:spacing w:after="0"/>
        <w:jc w:val="both"/>
        <w:rPr>
          <w:rStyle w:val="Geen"/>
          <w:b/>
          <w:bCs/>
          <w:lang w:val="en-US"/>
          <w:rPrChange w:id="1" w:author="Lynsey Rowland" w:date="2023-06-07T12:27:00Z">
            <w:rPr>
              <w:rStyle w:val="Geen"/>
              <w:b/>
              <w:bCs/>
              <w:highlight w:val="yellow"/>
              <w:lang w:val="en-US"/>
            </w:rPr>
          </w:rPrChange>
        </w:rPr>
      </w:pPr>
      <w:r w:rsidRPr="004903B2">
        <w:rPr>
          <w:rStyle w:val="Geen"/>
          <w:b/>
          <w:bCs/>
          <w:lang w:val="en-US"/>
          <w:rPrChange w:id="2" w:author="Lynsey Rowland" w:date="2023-06-07T12:27:00Z">
            <w:rPr>
              <w:rStyle w:val="Geen"/>
              <w:b/>
              <w:bCs/>
              <w:highlight w:val="yellow"/>
              <w:lang w:val="en-US"/>
            </w:rPr>
          </w:rPrChange>
        </w:rPr>
        <w:lastRenderedPageBreak/>
        <w:t>Table S4. Multinomial regression analysis for associations between life adversities and probability of profile assignment in men without covariates.</w:t>
      </w:r>
    </w:p>
    <w:tbl>
      <w:tblPr>
        <w:tblStyle w:val="TableNormal1"/>
        <w:tblW w:w="1165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885"/>
        <w:gridCol w:w="551"/>
        <w:gridCol w:w="709"/>
        <w:gridCol w:w="959"/>
        <w:gridCol w:w="600"/>
        <w:gridCol w:w="674"/>
        <w:gridCol w:w="602"/>
        <w:gridCol w:w="979"/>
        <w:gridCol w:w="580"/>
        <w:gridCol w:w="709"/>
        <w:gridCol w:w="567"/>
        <w:gridCol w:w="1128"/>
        <w:gridCol w:w="715"/>
      </w:tblGrid>
      <w:tr w:rsidR="001D52B1" w:rsidRPr="004903B2" w14:paraId="287BED98" w14:textId="77777777" w:rsidTr="00116C32">
        <w:trPr>
          <w:trHeight w:val="442"/>
        </w:trPr>
        <w:tc>
          <w:tcPr>
            <w:tcW w:w="2885" w:type="dxa"/>
            <w:tcBorders>
              <w:top w:val="single" w:sz="4" w:space="0" w:color="000000"/>
              <w:left w:val="nil"/>
              <w:bottom w:val="nil"/>
              <w:right w:val="nil"/>
            </w:tcBorders>
            <w:shd w:val="clear" w:color="auto" w:fill="auto"/>
            <w:tcMar>
              <w:top w:w="80" w:type="dxa"/>
              <w:left w:w="80" w:type="dxa"/>
              <w:bottom w:w="80" w:type="dxa"/>
              <w:right w:w="80" w:type="dxa"/>
            </w:tcMar>
          </w:tcPr>
          <w:p w14:paraId="791647F8" w14:textId="77777777" w:rsidR="001D52B1" w:rsidRPr="004903B2" w:rsidRDefault="001D52B1" w:rsidP="00116C32">
            <w:pPr>
              <w:spacing w:line="276" w:lineRule="auto"/>
              <w:rPr>
                <w:lang w:val="en-US"/>
                <w:rPrChange w:id="3" w:author="Lynsey Rowland" w:date="2023-06-07T12:27:00Z">
                  <w:rPr>
                    <w:highlight w:val="yellow"/>
                    <w:lang w:val="en-US"/>
                  </w:rPr>
                </w:rPrChange>
              </w:rPr>
            </w:pPr>
          </w:p>
        </w:tc>
        <w:tc>
          <w:tcPr>
            <w:tcW w:w="2219"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D3FA9D" w14:textId="77777777" w:rsidR="001D52B1" w:rsidRPr="004903B2" w:rsidRDefault="001D52B1" w:rsidP="00116C32">
            <w:pPr>
              <w:pStyle w:val="Hoofdtekst"/>
              <w:tabs>
                <w:tab w:val="left" w:pos="2760"/>
              </w:tabs>
              <w:rPr>
                <w:rPrChange w:id="4" w:author="Lynsey Rowland" w:date="2023-06-07T12:27:00Z">
                  <w:rPr>
                    <w:highlight w:val="yellow"/>
                  </w:rPr>
                </w:rPrChange>
              </w:rPr>
            </w:pPr>
            <w:r w:rsidRPr="004903B2">
              <w:rPr>
                <w:rStyle w:val="Geen"/>
                <w:b/>
                <w:bCs/>
                <w:lang w:val="en-US"/>
                <w:rPrChange w:id="5" w:author="Lynsey Rowland" w:date="2023-06-07T12:27:00Z">
                  <w:rPr>
                    <w:rStyle w:val="Geen"/>
                    <w:b/>
                    <w:bCs/>
                    <w:highlight w:val="yellow"/>
                    <w:lang w:val="en-US"/>
                  </w:rPr>
                </w:rPrChange>
              </w:rPr>
              <w:t>Anxiety/Depression symptoms</w:t>
            </w:r>
          </w:p>
        </w:tc>
        <w:tc>
          <w:tcPr>
            <w:tcW w:w="600" w:type="dxa"/>
            <w:tcBorders>
              <w:top w:val="single" w:sz="4" w:space="0" w:color="000000"/>
              <w:left w:val="nil"/>
              <w:bottom w:val="nil"/>
              <w:right w:val="nil"/>
            </w:tcBorders>
            <w:shd w:val="clear" w:color="auto" w:fill="auto"/>
            <w:tcMar>
              <w:top w:w="80" w:type="dxa"/>
              <w:left w:w="80" w:type="dxa"/>
              <w:bottom w:w="80" w:type="dxa"/>
              <w:right w:w="80" w:type="dxa"/>
            </w:tcMar>
          </w:tcPr>
          <w:p w14:paraId="6D424D3F" w14:textId="77777777" w:rsidR="001D52B1" w:rsidRPr="004903B2" w:rsidRDefault="001D52B1" w:rsidP="00116C32">
            <w:pPr>
              <w:spacing w:line="276" w:lineRule="auto"/>
              <w:rPr>
                <w:rPrChange w:id="6" w:author="Lynsey Rowland" w:date="2023-06-07T12:27:00Z">
                  <w:rPr>
                    <w:highlight w:val="yellow"/>
                  </w:rPr>
                </w:rPrChange>
              </w:rPr>
            </w:pPr>
          </w:p>
        </w:tc>
        <w:tc>
          <w:tcPr>
            <w:tcW w:w="2255"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39A5F87" w14:textId="77777777" w:rsidR="001D52B1" w:rsidRPr="004903B2" w:rsidRDefault="001D52B1" w:rsidP="00116C32">
            <w:pPr>
              <w:pStyle w:val="Hoofdtekst"/>
              <w:tabs>
                <w:tab w:val="left" w:pos="585"/>
                <w:tab w:val="center" w:pos="1630"/>
                <w:tab w:val="left" w:pos="2760"/>
              </w:tabs>
              <w:rPr>
                <w:rPrChange w:id="7" w:author="Lynsey Rowland" w:date="2023-06-07T12:27:00Z">
                  <w:rPr>
                    <w:highlight w:val="yellow"/>
                  </w:rPr>
                </w:rPrChange>
              </w:rPr>
            </w:pPr>
            <w:r w:rsidRPr="004903B2">
              <w:rPr>
                <w:rStyle w:val="Geen"/>
                <w:b/>
                <w:bCs/>
                <w:lang w:val="en-US"/>
                <w:rPrChange w:id="8" w:author="Lynsey Rowland" w:date="2023-06-07T12:27:00Z">
                  <w:rPr>
                    <w:rStyle w:val="Geen"/>
                    <w:b/>
                    <w:bCs/>
                    <w:highlight w:val="yellow"/>
                    <w:lang w:val="en-US"/>
                  </w:rPr>
                </w:rPrChange>
              </w:rPr>
              <w:t>Mild symptoms</w:t>
            </w:r>
          </w:p>
        </w:tc>
        <w:tc>
          <w:tcPr>
            <w:tcW w:w="580" w:type="dxa"/>
            <w:tcBorders>
              <w:top w:val="single" w:sz="4" w:space="0" w:color="000000"/>
              <w:left w:val="nil"/>
              <w:bottom w:val="nil"/>
              <w:right w:val="nil"/>
            </w:tcBorders>
            <w:shd w:val="clear" w:color="auto" w:fill="auto"/>
            <w:tcMar>
              <w:top w:w="80" w:type="dxa"/>
              <w:left w:w="80" w:type="dxa"/>
              <w:bottom w:w="80" w:type="dxa"/>
              <w:right w:w="80" w:type="dxa"/>
            </w:tcMar>
          </w:tcPr>
          <w:p w14:paraId="744F7869" w14:textId="77777777" w:rsidR="001D52B1" w:rsidRPr="004903B2" w:rsidRDefault="001D52B1" w:rsidP="00116C32">
            <w:pPr>
              <w:spacing w:line="276" w:lineRule="auto"/>
              <w:rPr>
                <w:rPrChange w:id="9" w:author="Lynsey Rowland" w:date="2023-06-07T12:27:00Z">
                  <w:rPr>
                    <w:highlight w:val="yellow"/>
                  </w:rPr>
                </w:rPrChange>
              </w:rPr>
            </w:pPr>
          </w:p>
        </w:tc>
        <w:tc>
          <w:tcPr>
            <w:tcW w:w="2404"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CB4118" w14:textId="77777777" w:rsidR="001D52B1" w:rsidRPr="004903B2" w:rsidRDefault="001D52B1" w:rsidP="00116C32">
            <w:pPr>
              <w:pStyle w:val="Hoofdtekst"/>
              <w:tabs>
                <w:tab w:val="left" w:pos="2760"/>
              </w:tabs>
              <w:jc w:val="both"/>
              <w:rPr>
                <w:rPrChange w:id="10" w:author="Lynsey Rowland" w:date="2023-06-07T12:27:00Z">
                  <w:rPr>
                    <w:highlight w:val="yellow"/>
                  </w:rPr>
                </w:rPrChange>
              </w:rPr>
            </w:pPr>
            <w:r w:rsidRPr="004903B2">
              <w:rPr>
                <w:rStyle w:val="Geen"/>
                <w:b/>
                <w:bCs/>
                <w:lang w:val="en-US"/>
                <w:rPrChange w:id="11" w:author="Lynsey Rowland" w:date="2023-06-07T12:27:00Z">
                  <w:rPr>
                    <w:rStyle w:val="Geen"/>
                    <w:b/>
                    <w:bCs/>
                    <w:highlight w:val="yellow"/>
                    <w:lang w:val="en-US"/>
                  </w:rPr>
                </w:rPrChange>
              </w:rPr>
              <w:t>High symptoms</w:t>
            </w:r>
          </w:p>
        </w:tc>
        <w:tc>
          <w:tcPr>
            <w:tcW w:w="715" w:type="dxa"/>
            <w:tcBorders>
              <w:top w:val="single" w:sz="4" w:space="0" w:color="000000"/>
              <w:left w:val="nil"/>
              <w:bottom w:val="nil"/>
              <w:right w:val="nil"/>
            </w:tcBorders>
            <w:shd w:val="clear" w:color="auto" w:fill="auto"/>
            <w:tcMar>
              <w:top w:w="80" w:type="dxa"/>
              <w:left w:w="80" w:type="dxa"/>
              <w:bottom w:w="80" w:type="dxa"/>
              <w:right w:w="80" w:type="dxa"/>
            </w:tcMar>
          </w:tcPr>
          <w:p w14:paraId="3B8CED64" w14:textId="77777777" w:rsidR="001D52B1" w:rsidRPr="004903B2" w:rsidRDefault="001D52B1" w:rsidP="00116C32">
            <w:pPr>
              <w:spacing w:line="276" w:lineRule="auto"/>
              <w:rPr>
                <w:rPrChange w:id="12" w:author="Lynsey Rowland" w:date="2023-06-07T12:27:00Z">
                  <w:rPr>
                    <w:highlight w:val="yellow"/>
                  </w:rPr>
                </w:rPrChange>
              </w:rPr>
            </w:pPr>
          </w:p>
        </w:tc>
      </w:tr>
      <w:tr w:rsidR="001D52B1" w:rsidRPr="004903B2" w14:paraId="548F1502" w14:textId="77777777" w:rsidTr="00116C32">
        <w:trPr>
          <w:trHeight w:val="231"/>
        </w:trPr>
        <w:tc>
          <w:tcPr>
            <w:tcW w:w="2885" w:type="dxa"/>
            <w:tcBorders>
              <w:top w:val="nil"/>
              <w:left w:val="nil"/>
              <w:bottom w:val="nil"/>
              <w:right w:val="nil"/>
            </w:tcBorders>
            <w:shd w:val="clear" w:color="auto" w:fill="auto"/>
            <w:tcMar>
              <w:top w:w="80" w:type="dxa"/>
              <w:left w:w="80" w:type="dxa"/>
              <w:bottom w:w="80" w:type="dxa"/>
              <w:right w:w="80" w:type="dxa"/>
            </w:tcMar>
          </w:tcPr>
          <w:p w14:paraId="3556B902" w14:textId="77777777" w:rsidR="001D52B1" w:rsidRPr="004903B2" w:rsidRDefault="001D52B1" w:rsidP="00116C32">
            <w:pPr>
              <w:pStyle w:val="Hoofdtekst"/>
              <w:tabs>
                <w:tab w:val="left" w:pos="2760"/>
              </w:tabs>
              <w:rPr>
                <w:rPrChange w:id="13" w:author="Lynsey Rowland" w:date="2023-06-07T12:27:00Z">
                  <w:rPr>
                    <w:highlight w:val="yellow"/>
                  </w:rPr>
                </w:rPrChange>
              </w:rPr>
            </w:pPr>
            <w:r w:rsidRPr="004903B2">
              <w:rPr>
                <w:rStyle w:val="Geen"/>
                <w:b/>
                <w:bCs/>
                <w:lang w:val="en-US"/>
                <w:rPrChange w:id="14" w:author="Lynsey Rowland" w:date="2023-06-07T12:27:00Z">
                  <w:rPr>
                    <w:rStyle w:val="Geen"/>
                    <w:b/>
                    <w:bCs/>
                    <w:highlight w:val="yellow"/>
                    <w:lang w:val="en-US"/>
                  </w:rPr>
                </w:rPrChange>
              </w:rPr>
              <w:t>Men (N=249)</w:t>
            </w:r>
          </w:p>
        </w:tc>
        <w:tc>
          <w:tcPr>
            <w:tcW w:w="2219"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0464EE" w14:textId="77777777" w:rsidR="001D52B1" w:rsidRPr="004903B2" w:rsidRDefault="001D52B1" w:rsidP="00116C32">
            <w:pPr>
              <w:pStyle w:val="Hoofdtekst"/>
              <w:tabs>
                <w:tab w:val="left" w:pos="2760"/>
              </w:tabs>
              <w:rPr>
                <w:rPrChange w:id="15" w:author="Lynsey Rowland" w:date="2023-06-07T12:27:00Z">
                  <w:rPr>
                    <w:highlight w:val="yellow"/>
                  </w:rPr>
                </w:rPrChange>
              </w:rPr>
            </w:pPr>
            <w:r w:rsidRPr="004903B2">
              <w:rPr>
                <w:rStyle w:val="Geen"/>
                <w:lang w:val="en-US"/>
                <w:rPrChange w:id="16" w:author="Lynsey Rowland" w:date="2023-06-07T12:27:00Z">
                  <w:rPr>
                    <w:rStyle w:val="Geen"/>
                    <w:highlight w:val="yellow"/>
                    <w:lang w:val="en-US"/>
                  </w:rPr>
                </w:rPrChange>
              </w:rPr>
              <w:t>Versus low symptoms</w:t>
            </w:r>
          </w:p>
        </w:tc>
        <w:tc>
          <w:tcPr>
            <w:tcW w:w="600" w:type="dxa"/>
            <w:tcBorders>
              <w:top w:val="nil"/>
              <w:left w:val="nil"/>
              <w:bottom w:val="nil"/>
              <w:right w:val="nil"/>
            </w:tcBorders>
            <w:shd w:val="clear" w:color="auto" w:fill="auto"/>
            <w:tcMar>
              <w:top w:w="80" w:type="dxa"/>
              <w:left w:w="80" w:type="dxa"/>
              <w:bottom w:w="80" w:type="dxa"/>
              <w:right w:w="80" w:type="dxa"/>
            </w:tcMar>
          </w:tcPr>
          <w:p w14:paraId="52A0EB2E" w14:textId="77777777" w:rsidR="001D52B1" w:rsidRPr="004903B2" w:rsidRDefault="001D52B1" w:rsidP="00116C32">
            <w:pPr>
              <w:spacing w:line="276" w:lineRule="auto"/>
              <w:rPr>
                <w:rPrChange w:id="17" w:author="Lynsey Rowland" w:date="2023-06-07T12:27:00Z">
                  <w:rPr>
                    <w:highlight w:val="yellow"/>
                  </w:rPr>
                </w:rPrChange>
              </w:rPr>
            </w:pPr>
          </w:p>
        </w:tc>
        <w:tc>
          <w:tcPr>
            <w:tcW w:w="2255"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26B330F" w14:textId="77777777" w:rsidR="001D52B1" w:rsidRPr="004903B2" w:rsidRDefault="001D52B1" w:rsidP="00116C32">
            <w:pPr>
              <w:pStyle w:val="Hoofdtekst"/>
              <w:tabs>
                <w:tab w:val="left" w:pos="2760"/>
              </w:tabs>
              <w:jc w:val="both"/>
              <w:rPr>
                <w:rPrChange w:id="18" w:author="Lynsey Rowland" w:date="2023-06-07T12:27:00Z">
                  <w:rPr>
                    <w:highlight w:val="yellow"/>
                  </w:rPr>
                </w:rPrChange>
              </w:rPr>
            </w:pPr>
            <w:r w:rsidRPr="004903B2">
              <w:rPr>
                <w:rStyle w:val="Geen"/>
                <w:lang w:val="en-US"/>
                <w:rPrChange w:id="19" w:author="Lynsey Rowland" w:date="2023-06-07T12:27:00Z">
                  <w:rPr>
                    <w:rStyle w:val="Geen"/>
                    <w:highlight w:val="yellow"/>
                    <w:lang w:val="en-US"/>
                  </w:rPr>
                </w:rPrChange>
              </w:rPr>
              <w:t>Versus low symptoms</w:t>
            </w:r>
          </w:p>
        </w:tc>
        <w:tc>
          <w:tcPr>
            <w:tcW w:w="580" w:type="dxa"/>
            <w:tcBorders>
              <w:top w:val="nil"/>
              <w:left w:val="nil"/>
              <w:bottom w:val="nil"/>
              <w:right w:val="nil"/>
            </w:tcBorders>
            <w:shd w:val="clear" w:color="auto" w:fill="auto"/>
            <w:tcMar>
              <w:top w:w="80" w:type="dxa"/>
              <w:left w:w="80" w:type="dxa"/>
              <w:bottom w:w="80" w:type="dxa"/>
              <w:right w:w="80" w:type="dxa"/>
            </w:tcMar>
          </w:tcPr>
          <w:p w14:paraId="659276C7" w14:textId="77777777" w:rsidR="001D52B1" w:rsidRPr="004903B2" w:rsidRDefault="001D52B1" w:rsidP="00116C32">
            <w:pPr>
              <w:spacing w:line="276" w:lineRule="auto"/>
              <w:rPr>
                <w:rPrChange w:id="20" w:author="Lynsey Rowland" w:date="2023-06-07T12:27:00Z">
                  <w:rPr>
                    <w:highlight w:val="yellow"/>
                  </w:rPr>
                </w:rPrChange>
              </w:rPr>
            </w:pPr>
          </w:p>
        </w:tc>
        <w:tc>
          <w:tcPr>
            <w:tcW w:w="2404"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EE39034" w14:textId="77777777" w:rsidR="001D52B1" w:rsidRPr="004903B2" w:rsidRDefault="001D52B1" w:rsidP="00116C32">
            <w:pPr>
              <w:pStyle w:val="Hoofdtekst"/>
              <w:tabs>
                <w:tab w:val="left" w:pos="2760"/>
              </w:tabs>
              <w:jc w:val="both"/>
              <w:rPr>
                <w:rPrChange w:id="21" w:author="Lynsey Rowland" w:date="2023-06-07T12:27:00Z">
                  <w:rPr>
                    <w:highlight w:val="yellow"/>
                  </w:rPr>
                </w:rPrChange>
              </w:rPr>
            </w:pPr>
            <w:r w:rsidRPr="004903B2">
              <w:rPr>
                <w:rStyle w:val="Geen"/>
                <w:lang w:val="en-US"/>
                <w:rPrChange w:id="22" w:author="Lynsey Rowland" w:date="2023-06-07T12:27:00Z">
                  <w:rPr>
                    <w:rStyle w:val="Geen"/>
                    <w:highlight w:val="yellow"/>
                    <w:lang w:val="en-US"/>
                  </w:rPr>
                </w:rPrChange>
              </w:rPr>
              <w:t>Versus low symptoms</w:t>
            </w:r>
          </w:p>
        </w:tc>
        <w:tc>
          <w:tcPr>
            <w:tcW w:w="715" w:type="dxa"/>
            <w:tcBorders>
              <w:top w:val="nil"/>
              <w:left w:val="nil"/>
              <w:bottom w:val="nil"/>
              <w:right w:val="nil"/>
            </w:tcBorders>
            <w:shd w:val="clear" w:color="auto" w:fill="auto"/>
            <w:tcMar>
              <w:top w:w="80" w:type="dxa"/>
              <w:left w:w="80" w:type="dxa"/>
              <w:bottom w:w="80" w:type="dxa"/>
              <w:right w:w="80" w:type="dxa"/>
            </w:tcMar>
          </w:tcPr>
          <w:p w14:paraId="3B1FF88D" w14:textId="77777777" w:rsidR="001D52B1" w:rsidRPr="004903B2" w:rsidRDefault="001D52B1" w:rsidP="00116C32">
            <w:pPr>
              <w:spacing w:line="276" w:lineRule="auto"/>
              <w:rPr>
                <w:rPrChange w:id="23" w:author="Lynsey Rowland" w:date="2023-06-07T12:27:00Z">
                  <w:rPr>
                    <w:highlight w:val="yellow"/>
                  </w:rPr>
                </w:rPrChange>
              </w:rPr>
            </w:pPr>
          </w:p>
        </w:tc>
      </w:tr>
      <w:tr w:rsidR="001D52B1" w:rsidRPr="004903B2" w14:paraId="73CECEB3" w14:textId="77777777" w:rsidTr="00116C32">
        <w:trPr>
          <w:trHeight w:val="624"/>
        </w:trPr>
        <w:tc>
          <w:tcPr>
            <w:tcW w:w="2885" w:type="dxa"/>
            <w:tcBorders>
              <w:top w:val="nil"/>
              <w:left w:val="nil"/>
              <w:bottom w:val="single" w:sz="4" w:space="0" w:color="000000"/>
              <w:right w:val="nil"/>
            </w:tcBorders>
            <w:shd w:val="clear" w:color="auto" w:fill="auto"/>
            <w:tcMar>
              <w:top w:w="80" w:type="dxa"/>
              <w:left w:w="80" w:type="dxa"/>
              <w:bottom w:w="80" w:type="dxa"/>
              <w:right w:w="80" w:type="dxa"/>
            </w:tcMar>
          </w:tcPr>
          <w:p w14:paraId="1025DB20" w14:textId="77777777" w:rsidR="001D52B1" w:rsidRPr="004903B2" w:rsidRDefault="001D52B1" w:rsidP="00116C32">
            <w:pPr>
              <w:spacing w:line="276" w:lineRule="auto"/>
              <w:rPr>
                <w:rPrChange w:id="24" w:author="Lynsey Rowland" w:date="2023-06-07T12:27:00Z">
                  <w:rPr>
                    <w:highlight w:val="yellow"/>
                  </w:rPr>
                </w:rPrChange>
              </w:rPr>
            </w:pPr>
          </w:p>
        </w:tc>
        <w:tc>
          <w:tcPr>
            <w:tcW w:w="551"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17541599" w14:textId="77777777" w:rsidR="001D52B1" w:rsidRPr="004903B2" w:rsidRDefault="001D52B1" w:rsidP="00116C32">
            <w:pPr>
              <w:pStyle w:val="Hoofdtekst"/>
              <w:tabs>
                <w:tab w:val="center" w:pos="391"/>
                <w:tab w:val="left" w:pos="2760"/>
              </w:tabs>
              <w:ind w:left="-96"/>
              <w:jc w:val="center"/>
              <w:rPr>
                <w:rPrChange w:id="25" w:author="Lynsey Rowland" w:date="2023-06-07T12:27:00Z">
                  <w:rPr>
                    <w:highlight w:val="yellow"/>
                  </w:rPr>
                </w:rPrChange>
              </w:rPr>
            </w:pPr>
            <w:r w:rsidRPr="004903B2">
              <w:rPr>
                <w:rStyle w:val="Geen"/>
                <w:lang w:val="en-US"/>
                <w:rPrChange w:id="26" w:author="Lynsey Rowland" w:date="2023-06-07T12:27:00Z">
                  <w:rPr>
                    <w:rStyle w:val="Geen"/>
                    <w:highlight w:val="yellow"/>
                    <w:lang w:val="en-US"/>
                  </w:rPr>
                </w:rPrChange>
              </w:rPr>
              <w:t xml:space="preserve"> Odds</w:t>
            </w:r>
          </w:p>
        </w:tc>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CD4030" w14:textId="77777777" w:rsidR="001D52B1" w:rsidRPr="004903B2" w:rsidRDefault="001D52B1" w:rsidP="00116C32">
            <w:pPr>
              <w:pStyle w:val="Hoofdtekst"/>
              <w:tabs>
                <w:tab w:val="left" w:pos="2760"/>
              </w:tabs>
              <w:jc w:val="center"/>
              <w:rPr>
                <w:rPrChange w:id="27" w:author="Lynsey Rowland" w:date="2023-06-07T12:27:00Z">
                  <w:rPr>
                    <w:highlight w:val="yellow"/>
                  </w:rPr>
                </w:rPrChange>
              </w:rPr>
            </w:pPr>
            <w:r w:rsidRPr="004903B2">
              <w:rPr>
                <w:rStyle w:val="Geen"/>
                <w:lang w:val="en-US"/>
                <w:rPrChange w:id="28" w:author="Lynsey Rowland" w:date="2023-06-07T12:27:00Z">
                  <w:rPr>
                    <w:rStyle w:val="Geen"/>
                    <w:highlight w:val="yellow"/>
                    <w:lang w:val="en-US"/>
                  </w:rPr>
                </w:rPrChange>
              </w:rPr>
              <w:t>SE Odds</w:t>
            </w:r>
          </w:p>
        </w:tc>
        <w:tc>
          <w:tcPr>
            <w:tcW w:w="959" w:type="dxa"/>
            <w:tcBorders>
              <w:top w:val="single" w:sz="4" w:space="0" w:color="000000"/>
              <w:left w:val="nil"/>
              <w:bottom w:val="single" w:sz="4" w:space="0" w:color="000000"/>
              <w:right w:val="nil"/>
            </w:tcBorders>
            <w:shd w:val="clear" w:color="auto" w:fill="auto"/>
            <w:tcMar>
              <w:top w:w="80" w:type="dxa"/>
              <w:left w:w="80" w:type="dxa"/>
              <w:bottom w:w="80" w:type="dxa"/>
              <w:right w:w="130" w:type="dxa"/>
            </w:tcMar>
          </w:tcPr>
          <w:p w14:paraId="50242E5B" w14:textId="77777777" w:rsidR="001D52B1" w:rsidRPr="004903B2" w:rsidRDefault="001D52B1" w:rsidP="00116C32">
            <w:pPr>
              <w:pStyle w:val="Hoofdtekst"/>
              <w:tabs>
                <w:tab w:val="left" w:pos="2760"/>
              </w:tabs>
              <w:ind w:right="50"/>
              <w:jc w:val="center"/>
              <w:rPr>
                <w:rPrChange w:id="29" w:author="Lynsey Rowland" w:date="2023-06-07T12:27:00Z">
                  <w:rPr>
                    <w:highlight w:val="yellow"/>
                  </w:rPr>
                </w:rPrChange>
              </w:rPr>
            </w:pPr>
            <w:r w:rsidRPr="004903B2">
              <w:rPr>
                <w:rStyle w:val="Geen"/>
                <w:lang w:val="en-US"/>
                <w:rPrChange w:id="30" w:author="Lynsey Rowland" w:date="2023-06-07T12:27:00Z">
                  <w:rPr>
                    <w:rStyle w:val="Geen"/>
                    <w:highlight w:val="yellow"/>
                    <w:lang w:val="en-US"/>
                  </w:rPr>
                </w:rPrChange>
              </w:rPr>
              <w:t>95% CI Odds</w:t>
            </w:r>
          </w:p>
        </w:tc>
        <w:tc>
          <w:tcPr>
            <w:tcW w:w="600" w:type="dxa"/>
            <w:tcBorders>
              <w:top w:val="nil"/>
              <w:left w:val="nil"/>
              <w:bottom w:val="single" w:sz="4" w:space="0" w:color="000000"/>
              <w:right w:val="nil"/>
            </w:tcBorders>
            <w:shd w:val="clear" w:color="auto" w:fill="auto"/>
            <w:tcMar>
              <w:top w:w="80" w:type="dxa"/>
              <w:left w:w="80" w:type="dxa"/>
              <w:bottom w:w="80" w:type="dxa"/>
              <w:right w:w="80" w:type="dxa"/>
            </w:tcMar>
          </w:tcPr>
          <w:p w14:paraId="17132663" w14:textId="77777777" w:rsidR="001D52B1" w:rsidRPr="004903B2" w:rsidRDefault="001D52B1" w:rsidP="00116C32">
            <w:pPr>
              <w:pStyle w:val="Hoofdtekst"/>
              <w:tabs>
                <w:tab w:val="left" w:pos="2760"/>
              </w:tabs>
              <w:jc w:val="center"/>
              <w:rPr>
                <w:rPrChange w:id="31" w:author="Lynsey Rowland" w:date="2023-06-07T12:27:00Z">
                  <w:rPr>
                    <w:highlight w:val="yellow"/>
                  </w:rPr>
                </w:rPrChange>
              </w:rPr>
            </w:pPr>
            <w:r w:rsidRPr="004903B2">
              <w:rPr>
                <w:rStyle w:val="Geen"/>
                <w:i/>
                <w:iCs/>
                <w:lang w:val="en-US"/>
                <w:rPrChange w:id="32" w:author="Lynsey Rowland" w:date="2023-06-07T12:27:00Z">
                  <w:rPr>
                    <w:rStyle w:val="Geen"/>
                    <w:i/>
                    <w:iCs/>
                    <w:highlight w:val="yellow"/>
                    <w:lang w:val="en-US"/>
                  </w:rPr>
                </w:rPrChange>
              </w:rPr>
              <w:t>p</w:t>
            </w:r>
          </w:p>
        </w:tc>
        <w:tc>
          <w:tcPr>
            <w:tcW w:w="674"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54B468D3" w14:textId="77777777" w:rsidR="001D52B1" w:rsidRPr="004903B2" w:rsidRDefault="001D52B1" w:rsidP="00116C32">
            <w:pPr>
              <w:pStyle w:val="Hoofdtekst"/>
              <w:tabs>
                <w:tab w:val="left" w:pos="2760"/>
              </w:tabs>
              <w:jc w:val="center"/>
              <w:rPr>
                <w:rPrChange w:id="33" w:author="Lynsey Rowland" w:date="2023-06-07T12:27:00Z">
                  <w:rPr>
                    <w:highlight w:val="yellow"/>
                  </w:rPr>
                </w:rPrChange>
              </w:rPr>
            </w:pPr>
            <w:r w:rsidRPr="004903B2">
              <w:rPr>
                <w:rStyle w:val="Geen"/>
                <w:lang w:val="en-US"/>
                <w:rPrChange w:id="34" w:author="Lynsey Rowland" w:date="2023-06-07T12:27:00Z">
                  <w:rPr>
                    <w:rStyle w:val="Geen"/>
                    <w:highlight w:val="yellow"/>
                    <w:lang w:val="en-US"/>
                  </w:rPr>
                </w:rPrChange>
              </w:rPr>
              <w:t>Odds</w:t>
            </w:r>
          </w:p>
        </w:tc>
        <w:tc>
          <w:tcPr>
            <w:tcW w:w="6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263DB9" w14:textId="77777777" w:rsidR="001D52B1" w:rsidRPr="004903B2" w:rsidRDefault="001D52B1" w:rsidP="00116C32">
            <w:pPr>
              <w:pStyle w:val="Hoofdtekst"/>
              <w:tabs>
                <w:tab w:val="left" w:pos="2760"/>
              </w:tabs>
              <w:jc w:val="center"/>
              <w:rPr>
                <w:rStyle w:val="Geen"/>
                <w:rPrChange w:id="35" w:author="Lynsey Rowland" w:date="2023-06-07T12:27:00Z">
                  <w:rPr>
                    <w:rStyle w:val="Geen"/>
                    <w:highlight w:val="yellow"/>
                  </w:rPr>
                </w:rPrChange>
              </w:rPr>
            </w:pPr>
            <w:r w:rsidRPr="004903B2">
              <w:rPr>
                <w:rStyle w:val="Geen"/>
                <w:lang w:val="en-US"/>
                <w:rPrChange w:id="36" w:author="Lynsey Rowland" w:date="2023-06-07T12:27:00Z">
                  <w:rPr>
                    <w:rStyle w:val="Geen"/>
                    <w:highlight w:val="yellow"/>
                    <w:lang w:val="en-US"/>
                  </w:rPr>
                </w:rPrChange>
              </w:rPr>
              <w:t>SE</w:t>
            </w:r>
          </w:p>
          <w:p w14:paraId="5E1A983B" w14:textId="77777777" w:rsidR="001D52B1" w:rsidRPr="004903B2" w:rsidRDefault="001D52B1" w:rsidP="00116C32">
            <w:pPr>
              <w:pStyle w:val="Hoofdtekst"/>
              <w:tabs>
                <w:tab w:val="left" w:pos="2760"/>
              </w:tabs>
              <w:jc w:val="center"/>
              <w:rPr>
                <w:rPrChange w:id="37" w:author="Lynsey Rowland" w:date="2023-06-07T12:27:00Z">
                  <w:rPr>
                    <w:highlight w:val="yellow"/>
                  </w:rPr>
                </w:rPrChange>
              </w:rPr>
            </w:pPr>
            <w:r w:rsidRPr="004903B2">
              <w:rPr>
                <w:rStyle w:val="Geen"/>
                <w:lang w:val="en-US"/>
                <w:rPrChange w:id="38" w:author="Lynsey Rowland" w:date="2023-06-07T12:27:00Z">
                  <w:rPr>
                    <w:rStyle w:val="Geen"/>
                    <w:highlight w:val="yellow"/>
                    <w:lang w:val="en-US"/>
                  </w:rPr>
                </w:rPrChange>
              </w:rPr>
              <w:t>Odds</w:t>
            </w:r>
          </w:p>
        </w:tc>
        <w:tc>
          <w:tcPr>
            <w:tcW w:w="97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D4EE7D9" w14:textId="77777777" w:rsidR="001D52B1" w:rsidRPr="004903B2" w:rsidRDefault="001D52B1" w:rsidP="00116C32">
            <w:pPr>
              <w:pStyle w:val="Hoofdtekst"/>
              <w:tabs>
                <w:tab w:val="left" w:pos="2760"/>
              </w:tabs>
              <w:jc w:val="center"/>
              <w:rPr>
                <w:rPrChange w:id="39" w:author="Lynsey Rowland" w:date="2023-06-07T12:27:00Z">
                  <w:rPr>
                    <w:highlight w:val="yellow"/>
                  </w:rPr>
                </w:rPrChange>
              </w:rPr>
            </w:pPr>
            <w:r w:rsidRPr="004903B2">
              <w:rPr>
                <w:rStyle w:val="Geen"/>
                <w:lang w:val="en-US"/>
                <w:rPrChange w:id="40" w:author="Lynsey Rowland" w:date="2023-06-07T12:27:00Z">
                  <w:rPr>
                    <w:rStyle w:val="Geen"/>
                    <w:highlight w:val="yellow"/>
                    <w:lang w:val="en-US"/>
                  </w:rPr>
                </w:rPrChange>
              </w:rPr>
              <w:t>95% CI Odds</w:t>
            </w:r>
          </w:p>
        </w:tc>
        <w:tc>
          <w:tcPr>
            <w:tcW w:w="580" w:type="dxa"/>
            <w:tcBorders>
              <w:top w:val="nil"/>
              <w:left w:val="nil"/>
              <w:bottom w:val="single" w:sz="4" w:space="0" w:color="000000"/>
              <w:right w:val="nil"/>
            </w:tcBorders>
            <w:shd w:val="clear" w:color="auto" w:fill="auto"/>
            <w:tcMar>
              <w:top w:w="80" w:type="dxa"/>
              <w:left w:w="80" w:type="dxa"/>
              <w:bottom w:w="80" w:type="dxa"/>
              <w:right w:w="80" w:type="dxa"/>
            </w:tcMar>
          </w:tcPr>
          <w:p w14:paraId="17215690" w14:textId="77777777" w:rsidR="001D52B1" w:rsidRPr="004903B2" w:rsidRDefault="001D52B1" w:rsidP="00116C32">
            <w:pPr>
              <w:pStyle w:val="Hoofdtekst"/>
              <w:tabs>
                <w:tab w:val="left" w:pos="2760"/>
              </w:tabs>
              <w:jc w:val="center"/>
              <w:rPr>
                <w:rPrChange w:id="41" w:author="Lynsey Rowland" w:date="2023-06-07T12:27:00Z">
                  <w:rPr>
                    <w:highlight w:val="yellow"/>
                  </w:rPr>
                </w:rPrChange>
              </w:rPr>
            </w:pPr>
            <w:r w:rsidRPr="004903B2">
              <w:rPr>
                <w:rStyle w:val="Geen"/>
                <w:i/>
                <w:iCs/>
                <w:lang w:val="en-US"/>
                <w:rPrChange w:id="42" w:author="Lynsey Rowland" w:date="2023-06-07T12:27:00Z">
                  <w:rPr>
                    <w:rStyle w:val="Geen"/>
                    <w:i/>
                    <w:iCs/>
                    <w:highlight w:val="yellow"/>
                    <w:lang w:val="en-US"/>
                  </w:rPr>
                </w:rPrChange>
              </w:rPr>
              <w:t>p</w:t>
            </w:r>
          </w:p>
        </w:tc>
        <w:tc>
          <w:tcPr>
            <w:tcW w:w="709"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750286E9" w14:textId="77777777" w:rsidR="001D52B1" w:rsidRPr="004903B2" w:rsidRDefault="001D52B1" w:rsidP="00116C32">
            <w:pPr>
              <w:pStyle w:val="Hoofdtekst"/>
              <w:tabs>
                <w:tab w:val="left" w:pos="2760"/>
              </w:tabs>
              <w:jc w:val="center"/>
              <w:rPr>
                <w:rPrChange w:id="43" w:author="Lynsey Rowland" w:date="2023-06-07T12:27:00Z">
                  <w:rPr>
                    <w:highlight w:val="yellow"/>
                  </w:rPr>
                </w:rPrChange>
              </w:rPr>
            </w:pPr>
            <w:r w:rsidRPr="004903B2">
              <w:rPr>
                <w:rStyle w:val="Geen"/>
                <w:lang w:val="en-US"/>
                <w:rPrChange w:id="44" w:author="Lynsey Rowland" w:date="2023-06-07T12:27:00Z">
                  <w:rPr>
                    <w:rStyle w:val="Geen"/>
                    <w:highlight w:val="yellow"/>
                    <w:lang w:val="en-US"/>
                  </w:rPr>
                </w:rPrChange>
              </w:rPr>
              <w:t>Odds</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FE861D" w14:textId="77777777" w:rsidR="001D52B1" w:rsidRPr="004903B2" w:rsidRDefault="001D52B1" w:rsidP="00116C32">
            <w:pPr>
              <w:pStyle w:val="Hoofdtekst"/>
              <w:tabs>
                <w:tab w:val="left" w:pos="2760"/>
              </w:tabs>
              <w:ind w:right="-80"/>
              <w:jc w:val="center"/>
              <w:rPr>
                <w:rPrChange w:id="45" w:author="Lynsey Rowland" w:date="2023-06-07T12:27:00Z">
                  <w:rPr>
                    <w:highlight w:val="yellow"/>
                  </w:rPr>
                </w:rPrChange>
              </w:rPr>
            </w:pPr>
            <w:r w:rsidRPr="004903B2">
              <w:rPr>
                <w:rStyle w:val="Geen"/>
                <w:lang w:val="en-US"/>
                <w:rPrChange w:id="46" w:author="Lynsey Rowland" w:date="2023-06-07T12:27:00Z">
                  <w:rPr>
                    <w:rStyle w:val="Geen"/>
                    <w:highlight w:val="yellow"/>
                    <w:lang w:val="en-US"/>
                  </w:rPr>
                </w:rPrChange>
              </w:rPr>
              <w:t>SE Odds</w:t>
            </w:r>
          </w:p>
        </w:tc>
        <w:tc>
          <w:tcPr>
            <w:tcW w:w="1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6BEEE9" w14:textId="77777777" w:rsidR="001D52B1" w:rsidRPr="004903B2" w:rsidRDefault="001D52B1" w:rsidP="00116C32">
            <w:pPr>
              <w:pStyle w:val="Hoofdtekst"/>
              <w:tabs>
                <w:tab w:val="left" w:pos="2760"/>
              </w:tabs>
              <w:jc w:val="center"/>
              <w:rPr>
                <w:rStyle w:val="Geen"/>
                <w:rPrChange w:id="47" w:author="Lynsey Rowland" w:date="2023-06-07T12:27:00Z">
                  <w:rPr>
                    <w:rStyle w:val="Geen"/>
                    <w:highlight w:val="yellow"/>
                  </w:rPr>
                </w:rPrChange>
              </w:rPr>
            </w:pPr>
            <w:r w:rsidRPr="004903B2">
              <w:rPr>
                <w:rStyle w:val="Geen"/>
                <w:lang w:val="en-US"/>
                <w:rPrChange w:id="48" w:author="Lynsey Rowland" w:date="2023-06-07T12:27:00Z">
                  <w:rPr>
                    <w:rStyle w:val="Geen"/>
                    <w:highlight w:val="yellow"/>
                    <w:lang w:val="en-US"/>
                  </w:rPr>
                </w:rPrChange>
              </w:rPr>
              <w:t>95% CI</w:t>
            </w:r>
          </w:p>
          <w:p w14:paraId="06B93B89" w14:textId="77777777" w:rsidR="001D52B1" w:rsidRPr="004903B2" w:rsidRDefault="001D52B1" w:rsidP="00116C32">
            <w:pPr>
              <w:pStyle w:val="Hoofdtekst"/>
              <w:tabs>
                <w:tab w:val="left" w:pos="2760"/>
              </w:tabs>
              <w:jc w:val="center"/>
              <w:rPr>
                <w:rPrChange w:id="49" w:author="Lynsey Rowland" w:date="2023-06-07T12:27:00Z">
                  <w:rPr>
                    <w:highlight w:val="yellow"/>
                  </w:rPr>
                </w:rPrChange>
              </w:rPr>
            </w:pPr>
            <w:r w:rsidRPr="004903B2">
              <w:rPr>
                <w:rStyle w:val="Geen"/>
                <w:lang w:val="en-US"/>
                <w:rPrChange w:id="50" w:author="Lynsey Rowland" w:date="2023-06-07T12:27:00Z">
                  <w:rPr>
                    <w:rStyle w:val="Geen"/>
                    <w:highlight w:val="yellow"/>
                    <w:lang w:val="en-US"/>
                  </w:rPr>
                </w:rPrChange>
              </w:rPr>
              <w:t>Odds</w:t>
            </w:r>
          </w:p>
        </w:tc>
        <w:tc>
          <w:tcPr>
            <w:tcW w:w="715" w:type="dxa"/>
            <w:tcBorders>
              <w:top w:val="nil"/>
              <w:left w:val="nil"/>
              <w:bottom w:val="single" w:sz="4" w:space="0" w:color="000000"/>
              <w:right w:val="nil"/>
            </w:tcBorders>
            <w:shd w:val="clear" w:color="auto" w:fill="auto"/>
            <w:tcMar>
              <w:top w:w="80" w:type="dxa"/>
              <w:left w:w="80" w:type="dxa"/>
              <w:bottom w:w="80" w:type="dxa"/>
              <w:right w:w="80" w:type="dxa"/>
            </w:tcMar>
          </w:tcPr>
          <w:p w14:paraId="0B2DB6E9" w14:textId="77777777" w:rsidR="001D52B1" w:rsidRPr="004903B2" w:rsidRDefault="001D52B1" w:rsidP="00116C32">
            <w:pPr>
              <w:pStyle w:val="Hoofdtekst"/>
              <w:tabs>
                <w:tab w:val="left" w:pos="2760"/>
              </w:tabs>
              <w:jc w:val="center"/>
              <w:rPr>
                <w:rPrChange w:id="51" w:author="Lynsey Rowland" w:date="2023-06-07T12:27:00Z">
                  <w:rPr>
                    <w:highlight w:val="yellow"/>
                  </w:rPr>
                </w:rPrChange>
              </w:rPr>
            </w:pPr>
            <w:r w:rsidRPr="004903B2">
              <w:rPr>
                <w:rStyle w:val="Geen"/>
                <w:i/>
                <w:iCs/>
                <w:lang w:val="en-US"/>
                <w:rPrChange w:id="52" w:author="Lynsey Rowland" w:date="2023-06-07T12:27:00Z">
                  <w:rPr>
                    <w:rStyle w:val="Geen"/>
                    <w:i/>
                    <w:iCs/>
                    <w:highlight w:val="yellow"/>
                    <w:lang w:val="en-US"/>
                  </w:rPr>
                </w:rPrChange>
              </w:rPr>
              <w:t>p</w:t>
            </w:r>
          </w:p>
        </w:tc>
      </w:tr>
      <w:tr w:rsidR="001D52B1" w:rsidRPr="004903B2" w14:paraId="4FAF923B" w14:textId="77777777" w:rsidTr="00116C32">
        <w:trPr>
          <w:trHeight w:val="195"/>
        </w:trPr>
        <w:tc>
          <w:tcPr>
            <w:tcW w:w="10943" w:type="dxa"/>
            <w:gridSpan w:val="12"/>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5FDCA2DC" w14:textId="77777777" w:rsidR="001D52B1" w:rsidRPr="004903B2" w:rsidRDefault="001D52B1" w:rsidP="00116C32">
            <w:pPr>
              <w:pStyle w:val="Hoofdtekst"/>
              <w:tabs>
                <w:tab w:val="left" w:pos="2760"/>
              </w:tabs>
              <w:rPr>
                <w:lang w:val="en-US"/>
                <w:rPrChange w:id="53" w:author="Lynsey Rowland" w:date="2023-06-07T12:27:00Z">
                  <w:rPr>
                    <w:highlight w:val="yellow"/>
                    <w:lang w:val="en-US"/>
                  </w:rPr>
                </w:rPrChange>
              </w:rPr>
            </w:pPr>
            <w:r w:rsidRPr="004903B2">
              <w:rPr>
                <w:rStyle w:val="Geen"/>
                <w:b/>
                <w:bCs/>
                <w:lang w:val="en-US"/>
                <w:rPrChange w:id="54" w:author="Lynsey Rowland" w:date="2023-06-07T12:27:00Z">
                  <w:rPr>
                    <w:rStyle w:val="Geen"/>
                    <w:b/>
                    <w:bCs/>
                    <w:highlight w:val="yellow"/>
                    <w:lang w:val="en-US"/>
                  </w:rPr>
                </w:rPrChange>
              </w:rPr>
              <w:t>Model 1 (N=249) Prenatal undernutrition due to famine exposure</w:t>
            </w:r>
          </w:p>
        </w:tc>
        <w:tc>
          <w:tcPr>
            <w:tcW w:w="715" w:type="dxa"/>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2E60B940" w14:textId="77777777" w:rsidR="001D52B1" w:rsidRPr="004903B2" w:rsidRDefault="001D52B1" w:rsidP="00116C32">
            <w:pPr>
              <w:spacing w:line="276" w:lineRule="auto"/>
              <w:rPr>
                <w:lang w:val="en-US"/>
                <w:rPrChange w:id="55" w:author="Lynsey Rowland" w:date="2023-06-07T12:27:00Z">
                  <w:rPr>
                    <w:highlight w:val="yellow"/>
                    <w:lang w:val="en-US"/>
                  </w:rPr>
                </w:rPrChange>
              </w:rPr>
            </w:pPr>
          </w:p>
        </w:tc>
      </w:tr>
      <w:tr w:rsidR="001D52B1" w:rsidRPr="004903B2" w14:paraId="260AF2E1" w14:textId="77777777" w:rsidTr="00116C32">
        <w:trPr>
          <w:trHeight w:val="71"/>
        </w:trPr>
        <w:tc>
          <w:tcPr>
            <w:tcW w:w="2885" w:type="dxa"/>
            <w:tcBorders>
              <w:top w:val="nil"/>
              <w:left w:val="nil"/>
              <w:bottom w:val="nil"/>
              <w:right w:val="nil"/>
            </w:tcBorders>
            <w:shd w:val="clear" w:color="auto" w:fill="auto"/>
            <w:tcMar>
              <w:top w:w="80" w:type="dxa"/>
              <w:left w:w="80" w:type="dxa"/>
              <w:bottom w:w="80" w:type="dxa"/>
              <w:right w:w="80" w:type="dxa"/>
            </w:tcMar>
          </w:tcPr>
          <w:p w14:paraId="1D89D44D" w14:textId="77777777" w:rsidR="001D52B1" w:rsidRPr="004903B2" w:rsidRDefault="001D52B1" w:rsidP="00116C32">
            <w:pPr>
              <w:pStyle w:val="Hoofdtekst"/>
              <w:tabs>
                <w:tab w:val="left" w:pos="2760"/>
              </w:tabs>
              <w:rPr>
                <w:rStyle w:val="Geen"/>
                <w:rFonts w:ascii="Times New Roman" w:eastAsia="Arial Unicode MS" w:hAnsi="Times New Roman" w:cs="Times New Roman"/>
                <w:b/>
                <w:bCs/>
                <w:color w:val="auto"/>
                <w:lang w:val="en-US" w:eastAsia="en-US"/>
                <w14:textOutline w14:w="0" w14:cap="rnd" w14:cmpd="sng" w14:algn="ctr">
                  <w14:noFill/>
                  <w14:prstDash w14:val="solid"/>
                  <w14:bevel/>
                </w14:textOutline>
                <w:rPrChange w:id="56" w:author="Lynsey Rowland" w:date="2023-06-07T12:27:00Z">
                  <w:rPr>
                    <w:rStyle w:val="Geen"/>
                    <w:rFonts w:ascii="Times New Roman" w:eastAsia="Arial Unicode MS" w:hAnsi="Times New Roman" w:cs="Times New Roman"/>
                    <w:b/>
                    <w:bCs/>
                    <w:color w:val="auto"/>
                    <w:highlight w:val="yellow"/>
                    <w:lang w:val="en-US" w:eastAsia="en-US"/>
                    <w14:textOutline w14:w="0" w14:cap="rnd" w14:cmpd="sng" w14:algn="ctr">
                      <w14:noFill/>
                      <w14:prstDash w14:val="solid"/>
                      <w14:bevel/>
                    </w14:textOutline>
                  </w:rPr>
                </w:rPrChange>
              </w:rPr>
            </w:pPr>
            <w:r w:rsidRPr="004903B2">
              <w:rPr>
                <w:rStyle w:val="Geen"/>
                <w:b/>
                <w:bCs/>
                <w:lang w:val="en-US"/>
                <w:rPrChange w:id="57" w:author="Lynsey Rowland" w:date="2023-06-07T12:27:00Z">
                  <w:rPr>
                    <w:rStyle w:val="Geen"/>
                    <w:b/>
                    <w:bCs/>
                    <w:highlight w:val="yellow"/>
                    <w:lang w:val="en-US"/>
                  </w:rPr>
                </w:rPrChange>
              </w:rPr>
              <w:t>Early gestation</w:t>
            </w:r>
          </w:p>
          <w:p w14:paraId="4BA252E8" w14:textId="77777777" w:rsidR="001D52B1" w:rsidRPr="004903B2" w:rsidRDefault="001D52B1" w:rsidP="00116C32">
            <w:pPr>
              <w:pStyle w:val="Hoofdtekst"/>
              <w:tabs>
                <w:tab w:val="left" w:pos="2760"/>
              </w:tabs>
              <w:rPr>
                <w:rStyle w:val="Geen"/>
                <w:b/>
                <w:bCs/>
                <w:lang w:val="en-US"/>
                <w:rPrChange w:id="58" w:author="Lynsey Rowland" w:date="2023-06-07T12:27:00Z">
                  <w:rPr>
                    <w:rStyle w:val="Geen"/>
                    <w:b/>
                    <w:bCs/>
                    <w:highlight w:val="yellow"/>
                    <w:lang w:val="en-US"/>
                  </w:rPr>
                </w:rPrChange>
              </w:rPr>
            </w:pPr>
            <w:r w:rsidRPr="004903B2">
              <w:rPr>
                <w:rStyle w:val="Geen"/>
                <w:b/>
                <w:bCs/>
                <w:lang w:val="en-US"/>
                <w:rPrChange w:id="59" w:author="Lynsey Rowland" w:date="2023-06-07T12:27:00Z">
                  <w:rPr>
                    <w:rStyle w:val="Geen"/>
                    <w:b/>
                    <w:bCs/>
                    <w:highlight w:val="yellow"/>
                    <w:lang w:val="en-US"/>
                  </w:rPr>
                </w:rPrChange>
              </w:rPr>
              <w:t>Mid gestation</w:t>
            </w:r>
          </w:p>
          <w:p w14:paraId="2D536C51" w14:textId="77777777" w:rsidR="001D52B1" w:rsidRPr="004903B2" w:rsidRDefault="001D52B1" w:rsidP="00116C32">
            <w:pPr>
              <w:pStyle w:val="Hoofdtekst"/>
              <w:tabs>
                <w:tab w:val="left" w:pos="2760"/>
              </w:tabs>
              <w:rPr>
                <w:lang w:val="en-US"/>
                <w:rPrChange w:id="60" w:author="Lynsey Rowland" w:date="2023-06-07T12:27:00Z">
                  <w:rPr>
                    <w:highlight w:val="yellow"/>
                    <w:lang w:val="en-US"/>
                  </w:rPr>
                </w:rPrChange>
              </w:rPr>
            </w:pPr>
            <w:r w:rsidRPr="004903B2">
              <w:rPr>
                <w:rStyle w:val="Geen"/>
                <w:b/>
                <w:bCs/>
                <w:lang w:val="en-US"/>
                <w:rPrChange w:id="61" w:author="Lynsey Rowland" w:date="2023-06-07T12:27:00Z">
                  <w:rPr>
                    <w:rStyle w:val="Geen"/>
                    <w:b/>
                    <w:bCs/>
                    <w:highlight w:val="yellow"/>
                    <w:lang w:val="en-US"/>
                  </w:rPr>
                </w:rPrChange>
              </w:rPr>
              <w:t>Late gestation</w:t>
            </w:r>
          </w:p>
        </w:tc>
        <w:tc>
          <w:tcPr>
            <w:tcW w:w="551" w:type="dxa"/>
            <w:tcBorders>
              <w:top w:val="nil"/>
              <w:left w:val="nil"/>
              <w:bottom w:val="nil"/>
              <w:right w:val="nil"/>
            </w:tcBorders>
            <w:shd w:val="clear" w:color="auto" w:fill="D9D9D9"/>
            <w:tcMar>
              <w:top w:w="80" w:type="dxa"/>
              <w:left w:w="80" w:type="dxa"/>
              <w:bottom w:w="80" w:type="dxa"/>
              <w:right w:w="80" w:type="dxa"/>
            </w:tcMar>
          </w:tcPr>
          <w:p w14:paraId="746F37B0" w14:textId="77777777" w:rsidR="001D52B1" w:rsidRPr="004903B2" w:rsidRDefault="001D52B1" w:rsidP="00116C32">
            <w:pPr>
              <w:pStyle w:val="Hoofdtekst"/>
              <w:tabs>
                <w:tab w:val="left" w:pos="2760"/>
              </w:tabs>
              <w:jc w:val="center"/>
              <w:rPr>
                <w:rStyle w:val="Geen"/>
                <w:rPrChange w:id="62" w:author="Lynsey Rowland" w:date="2023-06-07T12:27:00Z">
                  <w:rPr>
                    <w:rStyle w:val="Geen"/>
                    <w:highlight w:val="yellow"/>
                  </w:rPr>
                </w:rPrChange>
              </w:rPr>
            </w:pPr>
            <w:r w:rsidRPr="004903B2">
              <w:rPr>
                <w:rStyle w:val="Geen"/>
                <w:lang w:val="en-US"/>
                <w:rPrChange w:id="63" w:author="Lynsey Rowland" w:date="2023-06-07T12:27:00Z">
                  <w:rPr>
                    <w:rStyle w:val="Geen"/>
                    <w:highlight w:val="yellow"/>
                    <w:lang w:val="en-US"/>
                  </w:rPr>
                </w:rPrChange>
              </w:rPr>
              <w:t>2.9</w:t>
            </w:r>
          </w:p>
          <w:p w14:paraId="69B85A17" w14:textId="77777777" w:rsidR="001D52B1" w:rsidRPr="004903B2" w:rsidRDefault="001D52B1" w:rsidP="00116C32">
            <w:pPr>
              <w:pStyle w:val="Hoofdtekst"/>
              <w:tabs>
                <w:tab w:val="left" w:pos="2760"/>
              </w:tabs>
              <w:jc w:val="center"/>
              <w:rPr>
                <w:rStyle w:val="Geen"/>
                <w:rPrChange w:id="64" w:author="Lynsey Rowland" w:date="2023-06-07T12:27:00Z">
                  <w:rPr>
                    <w:rStyle w:val="Geen"/>
                    <w:highlight w:val="yellow"/>
                  </w:rPr>
                </w:rPrChange>
              </w:rPr>
            </w:pPr>
            <w:r w:rsidRPr="004903B2">
              <w:rPr>
                <w:rStyle w:val="Geen"/>
                <w:lang w:val="en-US"/>
                <w:rPrChange w:id="65" w:author="Lynsey Rowland" w:date="2023-06-07T12:27:00Z">
                  <w:rPr>
                    <w:rStyle w:val="Geen"/>
                    <w:highlight w:val="yellow"/>
                    <w:lang w:val="en-US"/>
                  </w:rPr>
                </w:rPrChange>
              </w:rPr>
              <w:t>0.6</w:t>
            </w:r>
          </w:p>
          <w:p w14:paraId="606507A2" w14:textId="77777777" w:rsidR="001D52B1" w:rsidRPr="004903B2" w:rsidRDefault="001D52B1" w:rsidP="00116C32">
            <w:pPr>
              <w:pStyle w:val="Hoofdtekst"/>
              <w:tabs>
                <w:tab w:val="left" w:pos="2760"/>
              </w:tabs>
              <w:jc w:val="center"/>
              <w:rPr>
                <w:rPrChange w:id="66" w:author="Lynsey Rowland" w:date="2023-06-07T12:27:00Z">
                  <w:rPr>
                    <w:highlight w:val="yellow"/>
                  </w:rPr>
                </w:rPrChange>
              </w:rPr>
            </w:pPr>
            <w:r w:rsidRPr="004903B2">
              <w:rPr>
                <w:rStyle w:val="Geen"/>
                <w:lang w:val="en-US"/>
                <w:rPrChange w:id="67" w:author="Lynsey Rowland" w:date="2023-06-07T12:27:00Z">
                  <w:rPr>
                    <w:rStyle w:val="Geen"/>
                    <w:highlight w:val="yellow"/>
                    <w:lang w:val="en-US"/>
                  </w:rPr>
                </w:rPrChange>
              </w:rPr>
              <w:t>0.3</w:t>
            </w:r>
          </w:p>
        </w:tc>
        <w:tc>
          <w:tcPr>
            <w:tcW w:w="709" w:type="dxa"/>
            <w:tcBorders>
              <w:top w:val="nil"/>
              <w:left w:val="nil"/>
              <w:bottom w:val="nil"/>
              <w:right w:val="nil"/>
            </w:tcBorders>
            <w:shd w:val="clear" w:color="auto" w:fill="auto"/>
            <w:tcMar>
              <w:top w:w="80" w:type="dxa"/>
              <w:left w:w="80" w:type="dxa"/>
              <w:bottom w:w="80" w:type="dxa"/>
              <w:right w:w="80" w:type="dxa"/>
            </w:tcMar>
          </w:tcPr>
          <w:p w14:paraId="1EE2C58B" w14:textId="77777777" w:rsidR="001D52B1" w:rsidRPr="004903B2" w:rsidRDefault="001D52B1" w:rsidP="00116C32">
            <w:pPr>
              <w:pStyle w:val="Hoofdtekst"/>
              <w:tabs>
                <w:tab w:val="left" w:pos="2760"/>
              </w:tabs>
              <w:jc w:val="center"/>
              <w:rPr>
                <w:rStyle w:val="Geen"/>
                <w:rPrChange w:id="68" w:author="Lynsey Rowland" w:date="2023-06-07T12:27:00Z">
                  <w:rPr>
                    <w:rStyle w:val="Geen"/>
                    <w:highlight w:val="yellow"/>
                  </w:rPr>
                </w:rPrChange>
              </w:rPr>
            </w:pPr>
            <w:r w:rsidRPr="004903B2">
              <w:rPr>
                <w:rStyle w:val="Geen"/>
                <w:lang w:val="en-US"/>
                <w:rPrChange w:id="69" w:author="Lynsey Rowland" w:date="2023-06-07T12:27:00Z">
                  <w:rPr>
                    <w:rStyle w:val="Geen"/>
                    <w:highlight w:val="yellow"/>
                    <w:lang w:val="en-US"/>
                  </w:rPr>
                </w:rPrChange>
              </w:rPr>
              <w:t>2.6</w:t>
            </w:r>
          </w:p>
          <w:p w14:paraId="7CC12A5A" w14:textId="77777777" w:rsidR="001D52B1" w:rsidRPr="004903B2" w:rsidRDefault="001D52B1" w:rsidP="00116C32">
            <w:pPr>
              <w:pStyle w:val="Hoofdtekst"/>
              <w:tabs>
                <w:tab w:val="left" w:pos="2760"/>
              </w:tabs>
              <w:jc w:val="center"/>
              <w:rPr>
                <w:rStyle w:val="Geen"/>
                <w:rPrChange w:id="70" w:author="Lynsey Rowland" w:date="2023-06-07T12:27:00Z">
                  <w:rPr>
                    <w:rStyle w:val="Geen"/>
                    <w:highlight w:val="yellow"/>
                  </w:rPr>
                </w:rPrChange>
              </w:rPr>
            </w:pPr>
            <w:r w:rsidRPr="004903B2">
              <w:rPr>
                <w:rStyle w:val="Geen"/>
                <w:lang w:val="en-US"/>
                <w:rPrChange w:id="71" w:author="Lynsey Rowland" w:date="2023-06-07T12:27:00Z">
                  <w:rPr>
                    <w:rStyle w:val="Geen"/>
                    <w:highlight w:val="yellow"/>
                    <w:lang w:val="en-US"/>
                  </w:rPr>
                </w:rPrChange>
              </w:rPr>
              <w:t>0.7</w:t>
            </w:r>
          </w:p>
          <w:p w14:paraId="1982BC21" w14:textId="77777777" w:rsidR="001D52B1" w:rsidRPr="004903B2" w:rsidRDefault="001D52B1" w:rsidP="00116C32">
            <w:pPr>
              <w:pStyle w:val="Hoofdtekst"/>
              <w:tabs>
                <w:tab w:val="left" w:pos="2760"/>
              </w:tabs>
              <w:jc w:val="center"/>
              <w:rPr>
                <w:rPrChange w:id="72" w:author="Lynsey Rowland" w:date="2023-06-07T12:27:00Z">
                  <w:rPr>
                    <w:highlight w:val="yellow"/>
                  </w:rPr>
                </w:rPrChange>
              </w:rPr>
            </w:pPr>
            <w:r w:rsidRPr="004903B2">
              <w:rPr>
                <w:rStyle w:val="Geen"/>
                <w:lang w:val="en-US"/>
                <w:rPrChange w:id="73" w:author="Lynsey Rowland" w:date="2023-06-07T12:27:00Z">
                  <w:rPr>
                    <w:rStyle w:val="Geen"/>
                    <w:highlight w:val="yellow"/>
                    <w:lang w:val="en-US"/>
                  </w:rPr>
                </w:rPrChange>
              </w:rPr>
              <w:t>0.4</w:t>
            </w:r>
          </w:p>
        </w:tc>
        <w:tc>
          <w:tcPr>
            <w:tcW w:w="959" w:type="dxa"/>
            <w:tcBorders>
              <w:top w:val="nil"/>
              <w:left w:val="nil"/>
              <w:bottom w:val="nil"/>
              <w:right w:val="nil"/>
            </w:tcBorders>
            <w:shd w:val="clear" w:color="auto" w:fill="auto"/>
            <w:tcMar>
              <w:top w:w="80" w:type="dxa"/>
              <w:left w:w="80" w:type="dxa"/>
              <w:bottom w:w="80" w:type="dxa"/>
              <w:right w:w="80" w:type="dxa"/>
            </w:tcMar>
          </w:tcPr>
          <w:p w14:paraId="4777F429" w14:textId="77777777" w:rsidR="001D52B1" w:rsidRPr="004903B2" w:rsidRDefault="001D52B1" w:rsidP="00116C32">
            <w:pPr>
              <w:pStyle w:val="Hoofdtekst"/>
              <w:tabs>
                <w:tab w:val="left" w:pos="2760"/>
              </w:tabs>
              <w:jc w:val="center"/>
              <w:rPr>
                <w:rStyle w:val="Geen"/>
                <w:rPrChange w:id="74" w:author="Lynsey Rowland" w:date="2023-06-07T12:27:00Z">
                  <w:rPr>
                    <w:rStyle w:val="Geen"/>
                    <w:highlight w:val="yellow"/>
                  </w:rPr>
                </w:rPrChange>
              </w:rPr>
            </w:pPr>
            <w:r w:rsidRPr="004903B2">
              <w:rPr>
                <w:rStyle w:val="Geen"/>
                <w:lang w:val="en-US"/>
                <w:rPrChange w:id="75" w:author="Lynsey Rowland" w:date="2023-06-07T12:27:00Z">
                  <w:rPr>
                    <w:rStyle w:val="Geen"/>
                    <w:highlight w:val="yellow"/>
                    <w:lang w:val="en-US"/>
                  </w:rPr>
                </w:rPrChange>
              </w:rPr>
              <w:t>0.5-16.3</w:t>
            </w:r>
          </w:p>
          <w:p w14:paraId="5FDEAF3F" w14:textId="77777777" w:rsidR="001D52B1" w:rsidRPr="004903B2" w:rsidRDefault="001D52B1" w:rsidP="00116C32">
            <w:pPr>
              <w:pStyle w:val="Hoofdtekst"/>
              <w:tabs>
                <w:tab w:val="left" w:pos="2760"/>
              </w:tabs>
              <w:jc w:val="center"/>
              <w:rPr>
                <w:rStyle w:val="Geen"/>
                <w:rPrChange w:id="76" w:author="Lynsey Rowland" w:date="2023-06-07T12:27:00Z">
                  <w:rPr>
                    <w:rStyle w:val="Geen"/>
                    <w:highlight w:val="yellow"/>
                  </w:rPr>
                </w:rPrChange>
              </w:rPr>
            </w:pPr>
            <w:r w:rsidRPr="004903B2">
              <w:rPr>
                <w:rStyle w:val="Geen"/>
                <w:lang w:val="en-US"/>
                <w:rPrChange w:id="77" w:author="Lynsey Rowland" w:date="2023-06-07T12:27:00Z">
                  <w:rPr>
                    <w:rStyle w:val="Geen"/>
                    <w:highlight w:val="yellow"/>
                    <w:lang w:val="en-US"/>
                  </w:rPr>
                </w:rPrChange>
              </w:rPr>
              <w:t>0.1-6.1</w:t>
            </w:r>
          </w:p>
          <w:p w14:paraId="7CF5E25E" w14:textId="77777777" w:rsidR="001D52B1" w:rsidRPr="004903B2" w:rsidRDefault="001D52B1" w:rsidP="00116C32">
            <w:pPr>
              <w:pStyle w:val="Hoofdtekst"/>
              <w:tabs>
                <w:tab w:val="left" w:pos="2760"/>
              </w:tabs>
              <w:jc w:val="center"/>
              <w:rPr>
                <w:rPrChange w:id="78" w:author="Lynsey Rowland" w:date="2023-06-07T12:27:00Z">
                  <w:rPr>
                    <w:highlight w:val="yellow"/>
                  </w:rPr>
                </w:rPrChange>
              </w:rPr>
            </w:pPr>
            <w:r w:rsidRPr="004903B2">
              <w:rPr>
                <w:rStyle w:val="Geen"/>
                <w:lang w:val="en-US"/>
                <w:rPrChange w:id="79" w:author="Lynsey Rowland" w:date="2023-06-07T12:27:00Z">
                  <w:rPr>
                    <w:rStyle w:val="Geen"/>
                    <w:highlight w:val="yellow"/>
                    <w:lang w:val="en-US"/>
                  </w:rPr>
                </w:rPrChange>
              </w:rPr>
              <w:t>&lt;0.1-3.2</w:t>
            </w:r>
          </w:p>
        </w:tc>
        <w:tc>
          <w:tcPr>
            <w:tcW w:w="600" w:type="dxa"/>
            <w:tcBorders>
              <w:top w:val="nil"/>
              <w:left w:val="nil"/>
              <w:bottom w:val="nil"/>
              <w:right w:val="nil"/>
            </w:tcBorders>
            <w:shd w:val="clear" w:color="auto" w:fill="auto"/>
            <w:tcMar>
              <w:top w:w="80" w:type="dxa"/>
              <w:left w:w="80" w:type="dxa"/>
              <w:bottom w:w="80" w:type="dxa"/>
              <w:right w:w="80" w:type="dxa"/>
            </w:tcMar>
          </w:tcPr>
          <w:p w14:paraId="7FFA3238" w14:textId="77777777" w:rsidR="001D52B1" w:rsidRPr="004903B2" w:rsidRDefault="001D52B1" w:rsidP="00116C32">
            <w:pPr>
              <w:pStyle w:val="Hoofdtekst"/>
              <w:tabs>
                <w:tab w:val="left" w:pos="2760"/>
              </w:tabs>
              <w:jc w:val="center"/>
              <w:rPr>
                <w:rStyle w:val="Geen"/>
                <w:rPrChange w:id="80" w:author="Lynsey Rowland" w:date="2023-06-07T12:27:00Z">
                  <w:rPr>
                    <w:rStyle w:val="Geen"/>
                    <w:highlight w:val="yellow"/>
                  </w:rPr>
                </w:rPrChange>
              </w:rPr>
            </w:pPr>
            <w:r w:rsidRPr="004903B2">
              <w:rPr>
                <w:rStyle w:val="Geen"/>
                <w:lang w:val="en-US"/>
                <w:rPrChange w:id="81" w:author="Lynsey Rowland" w:date="2023-06-07T12:27:00Z">
                  <w:rPr>
                    <w:rStyle w:val="Geen"/>
                    <w:highlight w:val="yellow"/>
                    <w:lang w:val="en-US"/>
                  </w:rPr>
                </w:rPrChange>
              </w:rPr>
              <w:t>.221</w:t>
            </w:r>
          </w:p>
          <w:p w14:paraId="3C659B22" w14:textId="77777777" w:rsidR="001D52B1" w:rsidRPr="004903B2" w:rsidRDefault="001D52B1" w:rsidP="00116C32">
            <w:pPr>
              <w:pStyle w:val="Hoofdtekst"/>
              <w:tabs>
                <w:tab w:val="left" w:pos="2760"/>
              </w:tabs>
              <w:jc w:val="center"/>
              <w:rPr>
                <w:rStyle w:val="Geen"/>
                <w:rPrChange w:id="82" w:author="Lynsey Rowland" w:date="2023-06-07T12:27:00Z">
                  <w:rPr>
                    <w:rStyle w:val="Geen"/>
                    <w:highlight w:val="yellow"/>
                  </w:rPr>
                </w:rPrChange>
              </w:rPr>
            </w:pPr>
            <w:r w:rsidRPr="004903B2">
              <w:rPr>
                <w:rStyle w:val="Geen"/>
                <w:lang w:val="en-US"/>
                <w:rPrChange w:id="83" w:author="Lynsey Rowland" w:date="2023-06-07T12:27:00Z">
                  <w:rPr>
                    <w:rStyle w:val="Geen"/>
                    <w:highlight w:val="yellow"/>
                    <w:lang w:val="en-US"/>
                  </w:rPr>
                </w:rPrChange>
              </w:rPr>
              <w:t>.705</w:t>
            </w:r>
          </w:p>
          <w:p w14:paraId="20FD4CE2" w14:textId="77777777" w:rsidR="001D52B1" w:rsidRPr="004903B2" w:rsidRDefault="001D52B1" w:rsidP="00116C32">
            <w:pPr>
              <w:pStyle w:val="Hoofdtekst"/>
              <w:tabs>
                <w:tab w:val="left" w:pos="2760"/>
              </w:tabs>
              <w:jc w:val="center"/>
              <w:rPr>
                <w:rPrChange w:id="84" w:author="Lynsey Rowland" w:date="2023-06-07T12:27:00Z">
                  <w:rPr>
                    <w:highlight w:val="yellow"/>
                  </w:rPr>
                </w:rPrChange>
              </w:rPr>
            </w:pPr>
            <w:r w:rsidRPr="004903B2">
              <w:rPr>
                <w:rStyle w:val="Geen"/>
                <w:lang w:val="en-US"/>
                <w:rPrChange w:id="85" w:author="Lynsey Rowland" w:date="2023-06-07T12:27:00Z">
                  <w:rPr>
                    <w:rStyle w:val="Geen"/>
                    <w:highlight w:val="yellow"/>
                    <w:lang w:val="en-US"/>
                  </w:rPr>
                </w:rPrChange>
              </w:rPr>
              <w:t>.321</w:t>
            </w:r>
          </w:p>
        </w:tc>
        <w:tc>
          <w:tcPr>
            <w:tcW w:w="674" w:type="dxa"/>
            <w:tcBorders>
              <w:top w:val="nil"/>
              <w:left w:val="nil"/>
              <w:bottom w:val="nil"/>
              <w:right w:val="nil"/>
            </w:tcBorders>
            <w:shd w:val="clear" w:color="auto" w:fill="D9D9D9"/>
            <w:tcMar>
              <w:top w:w="80" w:type="dxa"/>
              <w:left w:w="80" w:type="dxa"/>
              <w:bottom w:w="80" w:type="dxa"/>
              <w:right w:w="80" w:type="dxa"/>
            </w:tcMar>
          </w:tcPr>
          <w:p w14:paraId="307B324D" w14:textId="77777777" w:rsidR="001D52B1" w:rsidRPr="004903B2" w:rsidRDefault="001D52B1" w:rsidP="00116C32">
            <w:pPr>
              <w:pStyle w:val="Hoofdtekst"/>
              <w:tabs>
                <w:tab w:val="left" w:pos="2760"/>
              </w:tabs>
              <w:jc w:val="center"/>
              <w:rPr>
                <w:rStyle w:val="Geen"/>
                <w:rPrChange w:id="86" w:author="Lynsey Rowland" w:date="2023-06-07T12:27:00Z">
                  <w:rPr>
                    <w:rStyle w:val="Geen"/>
                    <w:highlight w:val="yellow"/>
                  </w:rPr>
                </w:rPrChange>
              </w:rPr>
            </w:pPr>
            <w:r w:rsidRPr="004903B2">
              <w:rPr>
                <w:rStyle w:val="Geen"/>
                <w:lang w:val="en-US"/>
                <w:rPrChange w:id="87" w:author="Lynsey Rowland" w:date="2023-06-07T12:27:00Z">
                  <w:rPr>
                    <w:rStyle w:val="Geen"/>
                    <w:highlight w:val="yellow"/>
                    <w:lang w:val="en-US"/>
                  </w:rPr>
                </w:rPrChange>
              </w:rPr>
              <w:t>3.7</w:t>
            </w:r>
          </w:p>
          <w:p w14:paraId="0145704B" w14:textId="77777777" w:rsidR="001D52B1" w:rsidRPr="004903B2" w:rsidRDefault="001D52B1" w:rsidP="00116C32">
            <w:pPr>
              <w:pStyle w:val="Hoofdtekst"/>
              <w:tabs>
                <w:tab w:val="left" w:pos="2760"/>
              </w:tabs>
              <w:jc w:val="center"/>
              <w:rPr>
                <w:rStyle w:val="Geen"/>
                <w:rPrChange w:id="88" w:author="Lynsey Rowland" w:date="2023-06-07T12:27:00Z">
                  <w:rPr>
                    <w:rStyle w:val="Geen"/>
                    <w:highlight w:val="yellow"/>
                  </w:rPr>
                </w:rPrChange>
              </w:rPr>
            </w:pPr>
            <w:r w:rsidRPr="004903B2">
              <w:rPr>
                <w:rStyle w:val="Geen"/>
                <w:lang w:val="en-US"/>
                <w:rPrChange w:id="89" w:author="Lynsey Rowland" w:date="2023-06-07T12:27:00Z">
                  <w:rPr>
                    <w:rStyle w:val="Geen"/>
                    <w:highlight w:val="yellow"/>
                    <w:lang w:val="en-US"/>
                  </w:rPr>
                </w:rPrChange>
              </w:rPr>
              <w:t>0.8</w:t>
            </w:r>
          </w:p>
          <w:p w14:paraId="5FF1A930" w14:textId="77777777" w:rsidR="001D52B1" w:rsidRPr="004903B2" w:rsidRDefault="001D52B1" w:rsidP="00116C32">
            <w:pPr>
              <w:pStyle w:val="Hoofdtekst"/>
              <w:tabs>
                <w:tab w:val="left" w:pos="2760"/>
              </w:tabs>
              <w:jc w:val="center"/>
              <w:rPr>
                <w:rPrChange w:id="90" w:author="Lynsey Rowland" w:date="2023-06-07T12:27:00Z">
                  <w:rPr>
                    <w:highlight w:val="yellow"/>
                  </w:rPr>
                </w:rPrChange>
              </w:rPr>
            </w:pPr>
            <w:r w:rsidRPr="004903B2">
              <w:rPr>
                <w:rStyle w:val="Geen"/>
                <w:lang w:val="en-US"/>
                <w:rPrChange w:id="91" w:author="Lynsey Rowland" w:date="2023-06-07T12:27:00Z">
                  <w:rPr>
                    <w:rStyle w:val="Geen"/>
                    <w:highlight w:val="yellow"/>
                    <w:lang w:val="en-US"/>
                  </w:rPr>
                </w:rPrChange>
              </w:rPr>
              <w:t>1.0</w:t>
            </w:r>
          </w:p>
        </w:tc>
        <w:tc>
          <w:tcPr>
            <w:tcW w:w="602" w:type="dxa"/>
            <w:tcBorders>
              <w:top w:val="nil"/>
              <w:left w:val="nil"/>
              <w:bottom w:val="nil"/>
              <w:right w:val="nil"/>
            </w:tcBorders>
            <w:shd w:val="clear" w:color="auto" w:fill="auto"/>
            <w:tcMar>
              <w:top w:w="80" w:type="dxa"/>
              <w:left w:w="80" w:type="dxa"/>
              <w:bottom w:w="80" w:type="dxa"/>
              <w:right w:w="80" w:type="dxa"/>
            </w:tcMar>
          </w:tcPr>
          <w:p w14:paraId="54F47C44" w14:textId="77777777" w:rsidR="001D52B1" w:rsidRPr="004903B2" w:rsidRDefault="001D52B1" w:rsidP="00116C32">
            <w:pPr>
              <w:pStyle w:val="Hoofdtekst"/>
              <w:tabs>
                <w:tab w:val="left" w:pos="2760"/>
              </w:tabs>
              <w:jc w:val="center"/>
              <w:rPr>
                <w:rStyle w:val="Geen"/>
                <w:rPrChange w:id="92" w:author="Lynsey Rowland" w:date="2023-06-07T12:27:00Z">
                  <w:rPr>
                    <w:rStyle w:val="Geen"/>
                    <w:highlight w:val="yellow"/>
                  </w:rPr>
                </w:rPrChange>
              </w:rPr>
            </w:pPr>
            <w:r w:rsidRPr="004903B2">
              <w:rPr>
                <w:rStyle w:val="Geen"/>
                <w:lang w:val="en-US"/>
                <w:rPrChange w:id="93" w:author="Lynsey Rowland" w:date="2023-06-07T12:27:00Z">
                  <w:rPr>
                    <w:rStyle w:val="Geen"/>
                    <w:highlight w:val="yellow"/>
                    <w:lang w:val="en-US"/>
                  </w:rPr>
                </w:rPrChange>
              </w:rPr>
              <w:t>2.3</w:t>
            </w:r>
          </w:p>
          <w:p w14:paraId="42501C3D" w14:textId="77777777" w:rsidR="001D52B1" w:rsidRPr="004903B2" w:rsidRDefault="001D52B1" w:rsidP="00116C32">
            <w:pPr>
              <w:pStyle w:val="Hoofdtekst"/>
              <w:tabs>
                <w:tab w:val="left" w:pos="2760"/>
              </w:tabs>
              <w:jc w:val="center"/>
              <w:rPr>
                <w:rStyle w:val="Geen"/>
                <w:rPrChange w:id="94" w:author="Lynsey Rowland" w:date="2023-06-07T12:27:00Z">
                  <w:rPr>
                    <w:rStyle w:val="Geen"/>
                    <w:highlight w:val="yellow"/>
                  </w:rPr>
                </w:rPrChange>
              </w:rPr>
            </w:pPr>
            <w:r w:rsidRPr="004903B2">
              <w:rPr>
                <w:rStyle w:val="Geen"/>
                <w:lang w:val="en-US"/>
                <w:rPrChange w:id="95" w:author="Lynsey Rowland" w:date="2023-06-07T12:27:00Z">
                  <w:rPr>
                    <w:rStyle w:val="Geen"/>
                    <w:highlight w:val="yellow"/>
                    <w:lang w:val="en-US"/>
                  </w:rPr>
                </w:rPrChange>
              </w:rPr>
              <w:t>0.6</w:t>
            </w:r>
          </w:p>
          <w:p w14:paraId="16581A58" w14:textId="77777777" w:rsidR="001D52B1" w:rsidRPr="004903B2" w:rsidRDefault="001D52B1" w:rsidP="00116C32">
            <w:pPr>
              <w:pStyle w:val="Hoofdtekst"/>
              <w:tabs>
                <w:tab w:val="left" w:pos="2760"/>
              </w:tabs>
              <w:jc w:val="center"/>
              <w:rPr>
                <w:rPrChange w:id="96" w:author="Lynsey Rowland" w:date="2023-06-07T12:27:00Z">
                  <w:rPr>
                    <w:highlight w:val="yellow"/>
                  </w:rPr>
                </w:rPrChange>
              </w:rPr>
            </w:pPr>
            <w:r w:rsidRPr="004903B2">
              <w:rPr>
                <w:rStyle w:val="Geen"/>
                <w:lang w:val="en-US"/>
                <w:rPrChange w:id="97" w:author="Lynsey Rowland" w:date="2023-06-07T12:27:00Z">
                  <w:rPr>
                    <w:rStyle w:val="Geen"/>
                    <w:highlight w:val="yellow"/>
                    <w:lang w:val="en-US"/>
                  </w:rPr>
                </w:rPrChange>
              </w:rPr>
              <w:t>0.5</w:t>
            </w:r>
          </w:p>
        </w:tc>
        <w:tc>
          <w:tcPr>
            <w:tcW w:w="979" w:type="dxa"/>
            <w:tcBorders>
              <w:top w:val="nil"/>
              <w:left w:val="nil"/>
              <w:bottom w:val="nil"/>
              <w:right w:val="nil"/>
            </w:tcBorders>
            <w:shd w:val="clear" w:color="auto" w:fill="auto"/>
            <w:tcMar>
              <w:top w:w="80" w:type="dxa"/>
              <w:left w:w="80" w:type="dxa"/>
              <w:bottom w:w="80" w:type="dxa"/>
              <w:right w:w="80" w:type="dxa"/>
            </w:tcMar>
          </w:tcPr>
          <w:p w14:paraId="4CF74EB3" w14:textId="77777777" w:rsidR="001D52B1" w:rsidRPr="004903B2" w:rsidRDefault="001D52B1" w:rsidP="00116C32">
            <w:pPr>
              <w:pStyle w:val="Hoofdtekst"/>
              <w:tabs>
                <w:tab w:val="left" w:pos="2760"/>
              </w:tabs>
              <w:jc w:val="center"/>
              <w:rPr>
                <w:rStyle w:val="Geen"/>
                <w:rPrChange w:id="98" w:author="Lynsey Rowland" w:date="2023-06-07T12:27:00Z">
                  <w:rPr>
                    <w:rStyle w:val="Geen"/>
                    <w:highlight w:val="yellow"/>
                  </w:rPr>
                </w:rPrChange>
              </w:rPr>
            </w:pPr>
            <w:r w:rsidRPr="004903B2">
              <w:rPr>
                <w:rStyle w:val="Geen"/>
                <w:lang w:val="en-US"/>
                <w:rPrChange w:id="99" w:author="Lynsey Rowland" w:date="2023-06-07T12:27:00Z">
                  <w:rPr>
                    <w:rStyle w:val="Geen"/>
                    <w:highlight w:val="yellow"/>
                    <w:lang w:val="en-US"/>
                  </w:rPr>
                </w:rPrChange>
              </w:rPr>
              <w:t>1.1-12.3</w:t>
            </w:r>
          </w:p>
          <w:p w14:paraId="469313BA" w14:textId="77777777" w:rsidR="001D52B1" w:rsidRPr="004903B2" w:rsidRDefault="001D52B1" w:rsidP="00116C32">
            <w:pPr>
              <w:pStyle w:val="Hoofdtekst"/>
              <w:tabs>
                <w:tab w:val="left" w:pos="2760"/>
              </w:tabs>
              <w:jc w:val="center"/>
              <w:rPr>
                <w:rStyle w:val="Geen"/>
                <w:rPrChange w:id="100" w:author="Lynsey Rowland" w:date="2023-06-07T12:27:00Z">
                  <w:rPr>
                    <w:rStyle w:val="Geen"/>
                    <w:highlight w:val="yellow"/>
                  </w:rPr>
                </w:rPrChange>
              </w:rPr>
            </w:pPr>
            <w:r w:rsidRPr="004903B2">
              <w:rPr>
                <w:rStyle w:val="Geen"/>
                <w:lang w:val="en-US"/>
                <w:rPrChange w:id="101" w:author="Lynsey Rowland" w:date="2023-06-07T12:27:00Z">
                  <w:rPr>
                    <w:rStyle w:val="Geen"/>
                    <w:highlight w:val="yellow"/>
                    <w:lang w:val="en-US"/>
                  </w:rPr>
                </w:rPrChange>
              </w:rPr>
              <w:t>0.2-3.4</w:t>
            </w:r>
          </w:p>
          <w:p w14:paraId="1368933A" w14:textId="77777777" w:rsidR="001D52B1" w:rsidRPr="004903B2" w:rsidRDefault="001D52B1" w:rsidP="00116C32">
            <w:pPr>
              <w:pStyle w:val="Hoofdtekst"/>
              <w:tabs>
                <w:tab w:val="left" w:pos="2760"/>
              </w:tabs>
              <w:jc w:val="center"/>
              <w:rPr>
                <w:rPrChange w:id="102" w:author="Lynsey Rowland" w:date="2023-06-07T12:27:00Z">
                  <w:rPr>
                    <w:highlight w:val="yellow"/>
                  </w:rPr>
                </w:rPrChange>
              </w:rPr>
            </w:pPr>
            <w:r w:rsidRPr="004903B2">
              <w:rPr>
                <w:rStyle w:val="Geen"/>
                <w:lang w:val="en-US"/>
                <w:rPrChange w:id="103" w:author="Lynsey Rowland" w:date="2023-06-07T12:27:00Z">
                  <w:rPr>
                    <w:rStyle w:val="Geen"/>
                    <w:highlight w:val="yellow"/>
                    <w:lang w:val="en-US"/>
                  </w:rPr>
                </w:rPrChange>
              </w:rPr>
              <w:t>0.4-2.7</w:t>
            </w:r>
          </w:p>
        </w:tc>
        <w:tc>
          <w:tcPr>
            <w:tcW w:w="580" w:type="dxa"/>
            <w:tcBorders>
              <w:top w:val="nil"/>
              <w:left w:val="nil"/>
              <w:bottom w:val="nil"/>
              <w:right w:val="nil"/>
            </w:tcBorders>
            <w:shd w:val="clear" w:color="auto" w:fill="auto"/>
            <w:tcMar>
              <w:top w:w="80" w:type="dxa"/>
              <w:left w:w="80" w:type="dxa"/>
              <w:bottom w:w="80" w:type="dxa"/>
              <w:right w:w="80" w:type="dxa"/>
            </w:tcMar>
          </w:tcPr>
          <w:p w14:paraId="2DE4C494" w14:textId="77777777" w:rsidR="001D52B1" w:rsidRPr="004903B2" w:rsidRDefault="001D52B1" w:rsidP="00116C32">
            <w:pPr>
              <w:pStyle w:val="Hoofdtekst"/>
              <w:tabs>
                <w:tab w:val="left" w:pos="2760"/>
              </w:tabs>
              <w:ind w:left="-67"/>
              <w:jc w:val="center"/>
              <w:rPr>
                <w:rStyle w:val="Geen"/>
                <w:rPrChange w:id="104" w:author="Lynsey Rowland" w:date="2023-06-07T12:27:00Z">
                  <w:rPr>
                    <w:rStyle w:val="Geen"/>
                    <w:highlight w:val="yellow"/>
                  </w:rPr>
                </w:rPrChange>
              </w:rPr>
            </w:pPr>
            <w:r w:rsidRPr="004903B2">
              <w:rPr>
                <w:rStyle w:val="Geen"/>
                <w:lang w:val="en-US"/>
                <w:rPrChange w:id="105" w:author="Lynsey Rowland" w:date="2023-06-07T12:27:00Z">
                  <w:rPr>
                    <w:rStyle w:val="Geen"/>
                    <w:highlight w:val="yellow"/>
                    <w:lang w:val="en-US"/>
                  </w:rPr>
                </w:rPrChange>
              </w:rPr>
              <w:t>.031*</w:t>
            </w:r>
          </w:p>
          <w:p w14:paraId="3C56378F" w14:textId="77777777" w:rsidR="001D52B1" w:rsidRPr="004903B2" w:rsidRDefault="001D52B1" w:rsidP="00116C32">
            <w:pPr>
              <w:pStyle w:val="Hoofdtekst"/>
              <w:tabs>
                <w:tab w:val="left" w:pos="2760"/>
              </w:tabs>
              <w:ind w:left="-67"/>
              <w:jc w:val="center"/>
              <w:rPr>
                <w:rStyle w:val="Geen"/>
                <w:rPrChange w:id="106" w:author="Lynsey Rowland" w:date="2023-06-07T12:27:00Z">
                  <w:rPr>
                    <w:rStyle w:val="Geen"/>
                    <w:highlight w:val="yellow"/>
                  </w:rPr>
                </w:rPrChange>
              </w:rPr>
            </w:pPr>
            <w:r w:rsidRPr="004903B2">
              <w:rPr>
                <w:rStyle w:val="Geen"/>
                <w:lang w:val="en-US"/>
                <w:rPrChange w:id="107" w:author="Lynsey Rowland" w:date="2023-06-07T12:27:00Z">
                  <w:rPr>
                    <w:rStyle w:val="Geen"/>
                    <w:highlight w:val="yellow"/>
                    <w:lang w:val="en-US"/>
                  </w:rPr>
                </w:rPrChange>
              </w:rPr>
              <w:t>.816</w:t>
            </w:r>
          </w:p>
          <w:p w14:paraId="529E41F7" w14:textId="77777777" w:rsidR="001D52B1" w:rsidRPr="004903B2" w:rsidRDefault="001D52B1" w:rsidP="00116C32">
            <w:pPr>
              <w:pStyle w:val="Hoofdtekst"/>
              <w:tabs>
                <w:tab w:val="left" w:pos="2760"/>
              </w:tabs>
              <w:ind w:left="-67"/>
              <w:jc w:val="center"/>
              <w:rPr>
                <w:rPrChange w:id="108" w:author="Lynsey Rowland" w:date="2023-06-07T12:27:00Z">
                  <w:rPr>
                    <w:highlight w:val="yellow"/>
                  </w:rPr>
                </w:rPrChange>
              </w:rPr>
            </w:pPr>
            <w:r w:rsidRPr="004903B2">
              <w:rPr>
                <w:rStyle w:val="Geen"/>
                <w:lang w:val="en-US"/>
                <w:rPrChange w:id="109" w:author="Lynsey Rowland" w:date="2023-06-07T12:27:00Z">
                  <w:rPr>
                    <w:rStyle w:val="Geen"/>
                    <w:highlight w:val="yellow"/>
                    <w:lang w:val="en-US"/>
                  </w:rPr>
                </w:rPrChange>
              </w:rPr>
              <w:t>.970</w:t>
            </w:r>
          </w:p>
        </w:tc>
        <w:tc>
          <w:tcPr>
            <w:tcW w:w="709" w:type="dxa"/>
            <w:tcBorders>
              <w:top w:val="nil"/>
              <w:left w:val="nil"/>
              <w:bottom w:val="nil"/>
              <w:right w:val="nil"/>
            </w:tcBorders>
            <w:shd w:val="clear" w:color="auto" w:fill="D9D9D9"/>
            <w:tcMar>
              <w:top w:w="80" w:type="dxa"/>
              <w:left w:w="80" w:type="dxa"/>
              <w:bottom w:w="80" w:type="dxa"/>
              <w:right w:w="80" w:type="dxa"/>
            </w:tcMar>
          </w:tcPr>
          <w:p w14:paraId="1C55727B" w14:textId="77777777" w:rsidR="001D52B1" w:rsidRPr="004903B2" w:rsidRDefault="001D52B1" w:rsidP="00116C32">
            <w:pPr>
              <w:pStyle w:val="Hoofdtekst"/>
              <w:tabs>
                <w:tab w:val="left" w:pos="2760"/>
              </w:tabs>
              <w:jc w:val="center"/>
              <w:rPr>
                <w:rStyle w:val="Geen"/>
                <w:rPrChange w:id="110" w:author="Lynsey Rowland" w:date="2023-06-07T12:27:00Z">
                  <w:rPr>
                    <w:rStyle w:val="Geen"/>
                    <w:highlight w:val="yellow"/>
                  </w:rPr>
                </w:rPrChange>
              </w:rPr>
            </w:pPr>
            <w:r w:rsidRPr="004903B2">
              <w:rPr>
                <w:rStyle w:val="Geen"/>
                <w:lang w:val="en-US"/>
                <w:rPrChange w:id="111" w:author="Lynsey Rowland" w:date="2023-06-07T12:27:00Z">
                  <w:rPr>
                    <w:rStyle w:val="Geen"/>
                    <w:highlight w:val="yellow"/>
                    <w:lang w:val="en-US"/>
                  </w:rPr>
                </w:rPrChange>
              </w:rPr>
              <w:t>2.6</w:t>
            </w:r>
          </w:p>
          <w:p w14:paraId="151592AE" w14:textId="77777777" w:rsidR="001D52B1" w:rsidRPr="004903B2" w:rsidRDefault="001D52B1" w:rsidP="00116C32">
            <w:pPr>
              <w:pStyle w:val="Hoofdtekst"/>
              <w:tabs>
                <w:tab w:val="left" w:pos="2760"/>
              </w:tabs>
              <w:jc w:val="center"/>
              <w:rPr>
                <w:rStyle w:val="Geen"/>
                <w:rPrChange w:id="112" w:author="Lynsey Rowland" w:date="2023-06-07T12:27:00Z">
                  <w:rPr>
                    <w:rStyle w:val="Geen"/>
                    <w:highlight w:val="yellow"/>
                  </w:rPr>
                </w:rPrChange>
              </w:rPr>
            </w:pPr>
            <w:r w:rsidRPr="004903B2">
              <w:rPr>
                <w:rStyle w:val="Geen"/>
                <w:lang w:val="en-US"/>
                <w:rPrChange w:id="113" w:author="Lynsey Rowland" w:date="2023-06-07T12:27:00Z">
                  <w:rPr>
                    <w:rStyle w:val="Geen"/>
                    <w:highlight w:val="yellow"/>
                    <w:lang w:val="en-US"/>
                  </w:rPr>
                </w:rPrChange>
              </w:rPr>
              <w:t>1.2</w:t>
            </w:r>
          </w:p>
          <w:p w14:paraId="77A8E750" w14:textId="77777777" w:rsidR="001D52B1" w:rsidRPr="004903B2" w:rsidRDefault="001D52B1" w:rsidP="00116C32">
            <w:pPr>
              <w:pStyle w:val="Hoofdtekst"/>
              <w:tabs>
                <w:tab w:val="left" w:pos="2760"/>
              </w:tabs>
              <w:jc w:val="center"/>
              <w:rPr>
                <w:rPrChange w:id="114" w:author="Lynsey Rowland" w:date="2023-06-07T12:27:00Z">
                  <w:rPr>
                    <w:highlight w:val="yellow"/>
                  </w:rPr>
                </w:rPrChange>
              </w:rPr>
            </w:pPr>
            <w:r w:rsidRPr="004903B2">
              <w:rPr>
                <w:rStyle w:val="Geen"/>
                <w:lang w:val="en-US"/>
                <w:rPrChange w:id="115" w:author="Lynsey Rowland" w:date="2023-06-07T12:27:00Z">
                  <w:rPr>
                    <w:rStyle w:val="Geen"/>
                    <w:highlight w:val="yellow"/>
                    <w:lang w:val="en-US"/>
                  </w:rPr>
                </w:rPrChange>
              </w:rPr>
              <w:t>0.6</w:t>
            </w:r>
          </w:p>
        </w:tc>
        <w:tc>
          <w:tcPr>
            <w:tcW w:w="567" w:type="dxa"/>
            <w:tcBorders>
              <w:top w:val="nil"/>
              <w:left w:val="nil"/>
              <w:bottom w:val="nil"/>
              <w:right w:val="nil"/>
            </w:tcBorders>
            <w:shd w:val="clear" w:color="auto" w:fill="auto"/>
            <w:tcMar>
              <w:top w:w="80" w:type="dxa"/>
              <w:left w:w="80" w:type="dxa"/>
              <w:bottom w:w="80" w:type="dxa"/>
              <w:right w:w="80" w:type="dxa"/>
            </w:tcMar>
          </w:tcPr>
          <w:p w14:paraId="25BEDA8E" w14:textId="77777777" w:rsidR="001D52B1" w:rsidRPr="004903B2" w:rsidRDefault="001D52B1" w:rsidP="00116C32">
            <w:pPr>
              <w:pStyle w:val="Hoofdtekst"/>
              <w:tabs>
                <w:tab w:val="left" w:pos="2760"/>
              </w:tabs>
              <w:jc w:val="center"/>
              <w:rPr>
                <w:rStyle w:val="Geen"/>
                <w:lang w:val="en-US"/>
                <w:rPrChange w:id="116" w:author="Lynsey Rowland" w:date="2023-06-07T12:27:00Z">
                  <w:rPr>
                    <w:rStyle w:val="Geen"/>
                    <w:highlight w:val="yellow"/>
                    <w:lang w:val="en-US"/>
                  </w:rPr>
                </w:rPrChange>
              </w:rPr>
            </w:pPr>
            <w:r w:rsidRPr="004903B2">
              <w:rPr>
                <w:rStyle w:val="Geen"/>
                <w:lang w:val="en-US"/>
                <w:rPrChange w:id="117" w:author="Lynsey Rowland" w:date="2023-06-07T12:27:00Z">
                  <w:rPr>
                    <w:rStyle w:val="Geen"/>
                    <w:highlight w:val="yellow"/>
                    <w:lang w:val="en-US"/>
                  </w:rPr>
                </w:rPrChange>
              </w:rPr>
              <w:t>3.0</w:t>
            </w:r>
          </w:p>
          <w:p w14:paraId="25D3420B" w14:textId="77777777" w:rsidR="001D52B1" w:rsidRPr="004903B2" w:rsidRDefault="001D52B1" w:rsidP="00116C32">
            <w:pPr>
              <w:pStyle w:val="Hoofdtekst"/>
              <w:tabs>
                <w:tab w:val="left" w:pos="2760"/>
              </w:tabs>
              <w:jc w:val="center"/>
              <w:rPr>
                <w:rStyle w:val="Geen"/>
                <w:lang w:val="en-US"/>
                <w:rPrChange w:id="118" w:author="Lynsey Rowland" w:date="2023-06-07T12:27:00Z">
                  <w:rPr>
                    <w:rStyle w:val="Geen"/>
                    <w:highlight w:val="yellow"/>
                    <w:lang w:val="en-US"/>
                  </w:rPr>
                </w:rPrChange>
              </w:rPr>
            </w:pPr>
            <w:r w:rsidRPr="004903B2">
              <w:rPr>
                <w:rStyle w:val="Geen"/>
                <w:lang w:val="en-US"/>
                <w:rPrChange w:id="119" w:author="Lynsey Rowland" w:date="2023-06-07T12:27:00Z">
                  <w:rPr>
                    <w:rStyle w:val="Geen"/>
                    <w:highlight w:val="yellow"/>
                    <w:lang w:val="en-US"/>
                  </w:rPr>
                </w:rPrChange>
              </w:rPr>
              <w:t>1.4</w:t>
            </w:r>
          </w:p>
          <w:p w14:paraId="34996C46" w14:textId="77777777" w:rsidR="001D52B1" w:rsidRPr="004903B2" w:rsidRDefault="001D52B1" w:rsidP="00116C32">
            <w:pPr>
              <w:pStyle w:val="Hoofdtekst"/>
              <w:tabs>
                <w:tab w:val="left" w:pos="2760"/>
              </w:tabs>
              <w:jc w:val="center"/>
              <w:rPr>
                <w:lang w:val="en-US"/>
                <w:rPrChange w:id="120" w:author="Lynsey Rowland" w:date="2023-06-07T12:27:00Z">
                  <w:rPr>
                    <w:highlight w:val="yellow"/>
                    <w:lang w:val="en-US"/>
                  </w:rPr>
                </w:rPrChange>
              </w:rPr>
            </w:pPr>
            <w:r w:rsidRPr="004903B2">
              <w:rPr>
                <w:rStyle w:val="Geen"/>
                <w:lang w:val="en-US"/>
                <w:rPrChange w:id="121" w:author="Lynsey Rowland" w:date="2023-06-07T12:27:00Z">
                  <w:rPr>
                    <w:rStyle w:val="Geen"/>
                    <w:highlight w:val="yellow"/>
                    <w:lang w:val="en-US"/>
                  </w:rPr>
                </w:rPrChange>
              </w:rPr>
              <w:t>0.7</w:t>
            </w:r>
          </w:p>
        </w:tc>
        <w:tc>
          <w:tcPr>
            <w:tcW w:w="1128" w:type="dxa"/>
            <w:tcBorders>
              <w:top w:val="nil"/>
              <w:left w:val="nil"/>
              <w:bottom w:val="nil"/>
              <w:right w:val="nil"/>
            </w:tcBorders>
            <w:shd w:val="clear" w:color="auto" w:fill="auto"/>
            <w:tcMar>
              <w:top w:w="80" w:type="dxa"/>
              <w:left w:w="80" w:type="dxa"/>
              <w:bottom w:w="80" w:type="dxa"/>
              <w:right w:w="80" w:type="dxa"/>
            </w:tcMar>
          </w:tcPr>
          <w:p w14:paraId="7CDB8FD2" w14:textId="77777777" w:rsidR="001D52B1" w:rsidRPr="004903B2" w:rsidRDefault="001D52B1" w:rsidP="00116C32">
            <w:pPr>
              <w:pStyle w:val="Hoofdtekst"/>
              <w:tabs>
                <w:tab w:val="left" w:pos="2760"/>
              </w:tabs>
              <w:jc w:val="center"/>
              <w:rPr>
                <w:rStyle w:val="Geen"/>
                <w:lang w:val="en-US"/>
                <w:rPrChange w:id="122" w:author="Lynsey Rowland" w:date="2023-06-07T12:27:00Z">
                  <w:rPr>
                    <w:rStyle w:val="Geen"/>
                    <w:highlight w:val="yellow"/>
                    <w:lang w:val="en-US"/>
                  </w:rPr>
                </w:rPrChange>
              </w:rPr>
            </w:pPr>
            <w:r w:rsidRPr="004903B2">
              <w:rPr>
                <w:rStyle w:val="Geen"/>
                <w:lang w:val="en-US"/>
                <w:rPrChange w:id="123" w:author="Lynsey Rowland" w:date="2023-06-07T12:27:00Z">
                  <w:rPr>
                    <w:rStyle w:val="Geen"/>
                    <w:highlight w:val="yellow"/>
                    <w:lang w:val="en-US"/>
                  </w:rPr>
                </w:rPrChange>
              </w:rPr>
              <w:t>0.3-24.7</w:t>
            </w:r>
          </w:p>
          <w:p w14:paraId="0E2955B1" w14:textId="77777777" w:rsidR="001D52B1" w:rsidRPr="004903B2" w:rsidRDefault="001D52B1" w:rsidP="00116C32">
            <w:pPr>
              <w:pStyle w:val="Hoofdtekst"/>
              <w:tabs>
                <w:tab w:val="left" w:pos="2760"/>
              </w:tabs>
              <w:jc w:val="center"/>
              <w:rPr>
                <w:rStyle w:val="Geen"/>
                <w:lang w:val="en-US"/>
                <w:rPrChange w:id="124" w:author="Lynsey Rowland" w:date="2023-06-07T12:27:00Z">
                  <w:rPr>
                    <w:rStyle w:val="Geen"/>
                    <w:highlight w:val="yellow"/>
                    <w:lang w:val="en-US"/>
                  </w:rPr>
                </w:rPrChange>
              </w:rPr>
            </w:pPr>
            <w:r w:rsidRPr="004903B2">
              <w:rPr>
                <w:rStyle w:val="Geen"/>
                <w:lang w:val="en-US"/>
                <w:rPrChange w:id="125" w:author="Lynsey Rowland" w:date="2023-06-07T12:27:00Z">
                  <w:rPr>
                    <w:rStyle w:val="Geen"/>
                    <w:highlight w:val="yellow"/>
                    <w:lang w:val="en-US"/>
                  </w:rPr>
                </w:rPrChange>
              </w:rPr>
              <w:t>0.1-10.8</w:t>
            </w:r>
          </w:p>
          <w:p w14:paraId="62C91814" w14:textId="77777777" w:rsidR="001D52B1" w:rsidRPr="004903B2" w:rsidRDefault="001D52B1" w:rsidP="00116C32">
            <w:pPr>
              <w:pStyle w:val="Hoofdtekst"/>
              <w:tabs>
                <w:tab w:val="left" w:pos="2760"/>
              </w:tabs>
              <w:jc w:val="center"/>
              <w:rPr>
                <w:lang w:val="en-US"/>
                <w:rPrChange w:id="126" w:author="Lynsey Rowland" w:date="2023-06-07T12:27:00Z">
                  <w:rPr>
                    <w:highlight w:val="yellow"/>
                    <w:lang w:val="en-US"/>
                  </w:rPr>
                </w:rPrChange>
              </w:rPr>
            </w:pPr>
            <w:r w:rsidRPr="004903B2">
              <w:rPr>
                <w:rStyle w:val="Geen"/>
                <w:lang w:val="en-US"/>
                <w:rPrChange w:id="127" w:author="Lynsey Rowland" w:date="2023-06-07T12:27:00Z">
                  <w:rPr>
                    <w:rStyle w:val="Geen"/>
                    <w:highlight w:val="yellow"/>
                    <w:lang w:val="en-US"/>
                  </w:rPr>
                </w:rPrChange>
              </w:rPr>
              <w:t>0.1-5.3</w:t>
            </w:r>
          </w:p>
        </w:tc>
        <w:tc>
          <w:tcPr>
            <w:tcW w:w="715" w:type="dxa"/>
            <w:tcBorders>
              <w:top w:val="nil"/>
              <w:left w:val="nil"/>
              <w:bottom w:val="nil"/>
              <w:right w:val="nil"/>
            </w:tcBorders>
            <w:shd w:val="clear" w:color="auto" w:fill="auto"/>
            <w:tcMar>
              <w:top w:w="80" w:type="dxa"/>
              <w:left w:w="80" w:type="dxa"/>
              <w:bottom w:w="80" w:type="dxa"/>
              <w:right w:w="80" w:type="dxa"/>
            </w:tcMar>
          </w:tcPr>
          <w:p w14:paraId="57AD9A9F" w14:textId="77777777" w:rsidR="001D52B1" w:rsidRPr="004903B2" w:rsidRDefault="001D52B1" w:rsidP="00116C32">
            <w:pPr>
              <w:pStyle w:val="Hoofdtekst"/>
              <w:tabs>
                <w:tab w:val="left" w:pos="2760"/>
              </w:tabs>
              <w:jc w:val="center"/>
              <w:rPr>
                <w:rStyle w:val="Geen"/>
                <w:lang w:val="en-US"/>
                <w:rPrChange w:id="128" w:author="Lynsey Rowland" w:date="2023-06-07T12:27:00Z">
                  <w:rPr>
                    <w:rStyle w:val="Geen"/>
                    <w:highlight w:val="yellow"/>
                    <w:lang w:val="en-US"/>
                  </w:rPr>
                </w:rPrChange>
              </w:rPr>
            </w:pPr>
            <w:r w:rsidRPr="004903B2">
              <w:rPr>
                <w:rStyle w:val="Geen"/>
                <w:lang w:val="en-US"/>
                <w:rPrChange w:id="129" w:author="Lynsey Rowland" w:date="2023-06-07T12:27:00Z">
                  <w:rPr>
                    <w:rStyle w:val="Geen"/>
                    <w:highlight w:val="yellow"/>
                    <w:lang w:val="en-US"/>
                  </w:rPr>
                </w:rPrChange>
              </w:rPr>
              <w:t>.403</w:t>
            </w:r>
          </w:p>
          <w:p w14:paraId="3A119A0F" w14:textId="77777777" w:rsidR="001D52B1" w:rsidRPr="004903B2" w:rsidRDefault="001D52B1" w:rsidP="00116C32">
            <w:pPr>
              <w:pStyle w:val="Hoofdtekst"/>
              <w:tabs>
                <w:tab w:val="left" w:pos="2760"/>
              </w:tabs>
              <w:jc w:val="center"/>
              <w:rPr>
                <w:rStyle w:val="Geen"/>
                <w:lang w:val="en-US"/>
                <w:rPrChange w:id="130" w:author="Lynsey Rowland" w:date="2023-06-07T12:27:00Z">
                  <w:rPr>
                    <w:rStyle w:val="Geen"/>
                    <w:highlight w:val="yellow"/>
                    <w:lang w:val="en-US"/>
                  </w:rPr>
                </w:rPrChange>
              </w:rPr>
            </w:pPr>
            <w:r w:rsidRPr="004903B2">
              <w:rPr>
                <w:rStyle w:val="Geen"/>
                <w:lang w:val="en-US"/>
                <w:rPrChange w:id="131" w:author="Lynsey Rowland" w:date="2023-06-07T12:27:00Z">
                  <w:rPr>
                    <w:rStyle w:val="Geen"/>
                    <w:highlight w:val="yellow"/>
                    <w:lang w:val="en-US"/>
                  </w:rPr>
                </w:rPrChange>
              </w:rPr>
              <w:t>.861</w:t>
            </w:r>
          </w:p>
          <w:p w14:paraId="504FF230" w14:textId="77777777" w:rsidR="001D52B1" w:rsidRPr="004903B2" w:rsidRDefault="001D52B1" w:rsidP="00116C32">
            <w:pPr>
              <w:pStyle w:val="Hoofdtekst"/>
              <w:tabs>
                <w:tab w:val="left" w:pos="2760"/>
              </w:tabs>
              <w:jc w:val="center"/>
              <w:rPr>
                <w:lang w:val="en-US"/>
                <w:rPrChange w:id="132" w:author="Lynsey Rowland" w:date="2023-06-07T12:27:00Z">
                  <w:rPr>
                    <w:highlight w:val="yellow"/>
                    <w:lang w:val="en-US"/>
                  </w:rPr>
                </w:rPrChange>
              </w:rPr>
            </w:pPr>
            <w:r w:rsidRPr="004903B2">
              <w:rPr>
                <w:rStyle w:val="Geen"/>
                <w:lang w:val="en-US"/>
                <w:rPrChange w:id="133" w:author="Lynsey Rowland" w:date="2023-06-07T12:27:00Z">
                  <w:rPr>
                    <w:rStyle w:val="Geen"/>
                    <w:highlight w:val="yellow"/>
                    <w:lang w:val="en-US"/>
                  </w:rPr>
                </w:rPrChange>
              </w:rPr>
              <w:t>.649</w:t>
            </w:r>
          </w:p>
        </w:tc>
      </w:tr>
      <w:tr w:rsidR="001D52B1" w:rsidRPr="004903B2" w14:paraId="65B0501E" w14:textId="77777777" w:rsidTr="00116C32">
        <w:trPr>
          <w:trHeight w:val="200"/>
        </w:trPr>
        <w:tc>
          <w:tcPr>
            <w:tcW w:w="11658" w:type="dxa"/>
            <w:gridSpan w:val="13"/>
            <w:tcBorders>
              <w:top w:val="nil"/>
              <w:left w:val="nil"/>
              <w:bottom w:val="nil"/>
              <w:right w:val="nil"/>
            </w:tcBorders>
            <w:shd w:val="clear" w:color="auto" w:fill="D9D9D9"/>
            <w:tcMar>
              <w:top w:w="80" w:type="dxa"/>
              <w:left w:w="80" w:type="dxa"/>
              <w:bottom w:w="80" w:type="dxa"/>
              <w:right w:w="80" w:type="dxa"/>
            </w:tcMar>
          </w:tcPr>
          <w:p w14:paraId="0D147A9B" w14:textId="77777777" w:rsidR="001D52B1" w:rsidRPr="004903B2" w:rsidRDefault="001D52B1" w:rsidP="00116C32">
            <w:pPr>
              <w:pStyle w:val="Hoofdtekst"/>
              <w:tabs>
                <w:tab w:val="left" w:pos="2760"/>
              </w:tabs>
              <w:rPr>
                <w:lang w:val="en-US"/>
                <w:rPrChange w:id="134" w:author="Lynsey Rowland" w:date="2023-06-07T12:27:00Z">
                  <w:rPr>
                    <w:highlight w:val="yellow"/>
                    <w:lang w:val="en-US"/>
                  </w:rPr>
                </w:rPrChange>
              </w:rPr>
            </w:pPr>
            <w:r w:rsidRPr="004903B2">
              <w:rPr>
                <w:rStyle w:val="Geen"/>
                <w:b/>
                <w:bCs/>
                <w:lang w:val="en-US"/>
                <w:rPrChange w:id="135" w:author="Lynsey Rowland" w:date="2023-06-07T12:27:00Z">
                  <w:rPr>
                    <w:rStyle w:val="Geen"/>
                    <w:b/>
                    <w:bCs/>
                    <w:highlight w:val="yellow"/>
                    <w:lang w:val="en-US"/>
                  </w:rPr>
                </w:rPrChange>
              </w:rPr>
              <w:t>Model 2 (N=248) Childhood traumatic maltreatment</w:t>
            </w:r>
          </w:p>
        </w:tc>
      </w:tr>
      <w:tr w:rsidR="001D52B1" w:rsidRPr="004903B2" w14:paraId="2FE4C516" w14:textId="77777777" w:rsidTr="00116C32">
        <w:trPr>
          <w:trHeight w:val="15"/>
        </w:trPr>
        <w:tc>
          <w:tcPr>
            <w:tcW w:w="2885" w:type="dxa"/>
            <w:tcBorders>
              <w:top w:val="nil"/>
              <w:left w:val="nil"/>
              <w:bottom w:val="nil"/>
              <w:right w:val="nil"/>
            </w:tcBorders>
            <w:shd w:val="clear" w:color="auto" w:fill="auto"/>
            <w:tcMar>
              <w:top w:w="80" w:type="dxa"/>
              <w:left w:w="80" w:type="dxa"/>
              <w:bottom w:w="80" w:type="dxa"/>
              <w:right w:w="80" w:type="dxa"/>
            </w:tcMar>
          </w:tcPr>
          <w:p w14:paraId="37FE7780" w14:textId="77777777" w:rsidR="001D52B1" w:rsidRPr="004903B2" w:rsidRDefault="001D52B1" w:rsidP="00116C32">
            <w:pPr>
              <w:pStyle w:val="Hoofdtekst"/>
              <w:tabs>
                <w:tab w:val="left" w:pos="2760"/>
              </w:tabs>
              <w:rPr>
                <w:lang w:val="en-US"/>
                <w:rPrChange w:id="136" w:author="Lynsey Rowland" w:date="2023-06-07T12:27:00Z">
                  <w:rPr>
                    <w:highlight w:val="yellow"/>
                    <w:lang w:val="en-US"/>
                  </w:rPr>
                </w:rPrChange>
              </w:rPr>
            </w:pPr>
            <w:r w:rsidRPr="004903B2">
              <w:rPr>
                <w:rStyle w:val="Geen"/>
                <w:b/>
                <w:bCs/>
                <w:lang w:val="en-US"/>
                <w:rPrChange w:id="137" w:author="Lynsey Rowland" w:date="2023-06-07T12:27:00Z">
                  <w:rPr>
                    <w:rStyle w:val="Geen"/>
                    <w:b/>
                    <w:bCs/>
                    <w:highlight w:val="yellow"/>
                    <w:lang w:val="en-US"/>
                  </w:rPr>
                </w:rPrChange>
              </w:rPr>
              <w:t>Childhood maltreatment</w:t>
            </w:r>
            <w:r w:rsidRPr="004903B2">
              <w:rPr>
                <w:rStyle w:val="Geen"/>
                <w:vertAlign w:val="superscript"/>
                <w:lang w:val="en-US"/>
                <w:rPrChange w:id="138" w:author="Lynsey Rowland" w:date="2023-06-07T12:27:00Z">
                  <w:rPr>
                    <w:rStyle w:val="Geen"/>
                    <w:highlight w:val="yellow"/>
                    <w:vertAlign w:val="superscript"/>
                    <w:lang w:val="en-US"/>
                  </w:rPr>
                </w:rPrChange>
              </w:rPr>
              <w:t>1</w:t>
            </w:r>
          </w:p>
        </w:tc>
        <w:tc>
          <w:tcPr>
            <w:tcW w:w="551" w:type="dxa"/>
            <w:tcBorders>
              <w:top w:val="nil"/>
              <w:left w:val="nil"/>
              <w:bottom w:val="nil"/>
              <w:right w:val="nil"/>
            </w:tcBorders>
            <w:shd w:val="clear" w:color="auto" w:fill="D9D9D9"/>
            <w:tcMar>
              <w:top w:w="80" w:type="dxa"/>
              <w:left w:w="80" w:type="dxa"/>
              <w:bottom w:w="80" w:type="dxa"/>
              <w:right w:w="80" w:type="dxa"/>
            </w:tcMar>
            <w:vAlign w:val="center"/>
          </w:tcPr>
          <w:p w14:paraId="383B32DB" w14:textId="77777777" w:rsidR="001D52B1" w:rsidRPr="004903B2" w:rsidRDefault="001D52B1" w:rsidP="00116C32">
            <w:pPr>
              <w:pStyle w:val="Hoofdtekst"/>
              <w:tabs>
                <w:tab w:val="left" w:pos="2760"/>
              </w:tabs>
              <w:jc w:val="center"/>
              <w:rPr>
                <w:lang w:val="en-US"/>
                <w:rPrChange w:id="139" w:author="Lynsey Rowland" w:date="2023-06-07T12:27:00Z">
                  <w:rPr>
                    <w:highlight w:val="yellow"/>
                    <w:lang w:val="en-US"/>
                  </w:rPr>
                </w:rPrChange>
              </w:rPr>
            </w:pPr>
            <w:r w:rsidRPr="004903B2">
              <w:rPr>
                <w:rStyle w:val="Geen"/>
                <w:lang w:val="en-US"/>
                <w:rPrChange w:id="140" w:author="Lynsey Rowland" w:date="2023-06-07T12:27:00Z">
                  <w:rPr>
                    <w:rStyle w:val="Geen"/>
                    <w:highlight w:val="yellow"/>
                    <w:lang w:val="en-US"/>
                  </w:rPr>
                </w:rPrChange>
              </w:rPr>
              <w:t>1.1</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521ACEBA" w14:textId="77777777" w:rsidR="001D52B1" w:rsidRPr="004903B2" w:rsidRDefault="001D52B1" w:rsidP="00116C32">
            <w:pPr>
              <w:pStyle w:val="Hoofdtekst"/>
              <w:tabs>
                <w:tab w:val="left" w:pos="2760"/>
              </w:tabs>
              <w:jc w:val="center"/>
              <w:rPr>
                <w:lang w:val="en-US"/>
                <w:rPrChange w:id="141" w:author="Lynsey Rowland" w:date="2023-06-07T12:27:00Z">
                  <w:rPr>
                    <w:highlight w:val="yellow"/>
                    <w:lang w:val="en-US"/>
                  </w:rPr>
                </w:rPrChange>
              </w:rPr>
            </w:pPr>
            <w:r w:rsidRPr="004903B2">
              <w:rPr>
                <w:rStyle w:val="Geen"/>
                <w:lang w:val="en-US"/>
                <w:rPrChange w:id="142" w:author="Lynsey Rowland" w:date="2023-06-07T12:27:00Z">
                  <w:rPr>
                    <w:rStyle w:val="Geen"/>
                    <w:highlight w:val="yellow"/>
                    <w:lang w:val="en-US"/>
                  </w:rPr>
                </w:rPrChange>
              </w:rPr>
              <w:t>&lt;0.1</w:t>
            </w:r>
          </w:p>
        </w:tc>
        <w:tc>
          <w:tcPr>
            <w:tcW w:w="959" w:type="dxa"/>
            <w:tcBorders>
              <w:top w:val="nil"/>
              <w:left w:val="nil"/>
              <w:bottom w:val="nil"/>
              <w:right w:val="nil"/>
            </w:tcBorders>
            <w:shd w:val="clear" w:color="auto" w:fill="auto"/>
            <w:tcMar>
              <w:top w:w="80" w:type="dxa"/>
              <w:left w:w="80" w:type="dxa"/>
              <w:bottom w:w="80" w:type="dxa"/>
              <w:right w:w="80" w:type="dxa"/>
            </w:tcMar>
            <w:vAlign w:val="center"/>
          </w:tcPr>
          <w:p w14:paraId="6979A73C" w14:textId="77777777" w:rsidR="001D52B1" w:rsidRPr="004903B2" w:rsidRDefault="001D52B1" w:rsidP="00116C32">
            <w:pPr>
              <w:pStyle w:val="Hoofdtekst"/>
              <w:tabs>
                <w:tab w:val="left" w:pos="2760"/>
              </w:tabs>
              <w:jc w:val="center"/>
              <w:rPr>
                <w:lang w:val="en-US"/>
                <w:rPrChange w:id="143" w:author="Lynsey Rowland" w:date="2023-06-07T12:27:00Z">
                  <w:rPr>
                    <w:highlight w:val="yellow"/>
                    <w:lang w:val="en-US"/>
                  </w:rPr>
                </w:rPrChange>
              </w:rPr>
            </w:pPr>
            <w:r w:rsidRPr="004903B2">
              <w:rPr>
                <w:rStyle w:val="Geen"/>
                <w:lang w:val="en-US"/>
                <w:rPrChange w:id="144" w:author="Lynsey Rowland" w:date="2023-06-07T12:27:00Z">
                  <w:rPr>
                    <w:rStyle w:val="Geen"/>
                    <w:highlight w:val="yellow"/>
                    <w:lang w:val="en-US"/>
                  </w:rPr>
                </w:rPrChange>
              </w:rPr>
              <w:t>1.0-1.1</w:t>
            </w:r>
          </w:p>
        </w:tc>
        <w:tc>
          <w:tcPr>
            <w:tcW w:w="600" w:type="dxa"/>
            <w:tcBorders>
              <w:top w:val="nil"/>
              <w:left w:val="nil"/>
              <w:bottom w:val="nil"/>
              <w:right w:val="nil"/>
            </w:tcBorders>
            <w:shd w:val="clear" w:color="auto" w:fill="auto"/>
            <w:tcMar>
              <w:top w:w="80" w:type="dxa"/>
              <w:left w:w="80" w:type="dxa"/>
              <w:bottom w:w="80" w:type="dxa"/>
              <w:right w:w="80" w:type="dxa"/>
            </w:tcMar>
            <w:vAlign w:val="center"/>
          </w:tcPr>
          <w:p w14:paraId="7B1197B0" w14:textId="77777777" w:rsidR="001D52B1" w:rsidRPr="004903B2" w:rsidRDefault="001D52B1" w:rsidP="00116C32">
            <w:pPr>
              <w:pStyle w:val="Hoofdtekst"/>
              <w:tabs>
                <w:tab w:val="left" w:pos="2760"/>
              </w:tabs>
              <w:ind w:left="-47"/>
              <w:jc w:val="center"/>
              <w:rPr>
                <w:lang w:val="en-US"/>
                <w:rPrChange w:id="145" w:author="Lynsey Rowland" w:date="2023-06-07T12:27:00Z">
                  <w:rPr>
                    <w:highlight w:val="yellow"/>
                    <w:lang w:val="en-US"/>
                  </w:rPr>
                </w:rPrChange>
              </w:rPr>
            </w:pPr>
            <w:r w:rsidRPr="004903B2">
              <w:rPr>
                <w:rStyle w:val="Geen"/>
                <w:lang w:val="en-US"/>
                <w:rPrChange w:id="146" w:author="Lynsey Rowland" w:date="2023-06-07T12:27:00Z">
                  <w:rPr>
                    <w:rStyle w:val="Geen"/>
                    <w:highlight w:val="yellow"/>
                    <w:lang w:val="en-US"/>
                  </w:rPr>
                </w:rPrChange>
              </w:rPr>
              <w:t>.004*</w:t>
            </w:r>
          </w:p>
        </w:tc>
        <w:tc>
          <w:tcPr>
            <w:tcW w:w="674" w:type="dxa"/>
            <w:tcBorders>
              <w:top w:val="nil"/>
              <w:left w:val="nil"/>
              <w:bottom w:val="nil"/>
              <w:right w:val="nil"/>
            </w:tcBorders>
            <w:shd w:val="clear" w:color="auto" w:fill="D9D9D9"/>
            <w:tcMar>
              <w:top w:w="80" w:type="dxa"/>
              <w:left w:w="80" w:type="dxa"/>
              <w:bottom w:w="80" w:type="dxa"/>
              <w:right w:w="80" w:type="dxa"/>
            </w:tcMar>
            <w:vAlign w:val="center"/>
          </w:tcPr>
          <w:p w14:paraId="6CF5348B" w14:textId="77777777" w:rsidR="001D52B1" w:rsidRPr="004903B2" w:rsidRDefault="001D52B1" w:rsidP="00116C32">
            <w:pPr>
              <w:pStyle w:val="Hoofdtekst"/>
              <w:tabs>
                <w:tab w:val="left" w:pos="2760"/>
              </w:tabs>
              <w:jc w:val="center"/>
              <w:rPr>
                <w:lang w:val="en-US"/>
                <w:rPrChange w:id="147" w:author="Lynsey Rowland" w:date="2023-06-07T12:27:00Z">
                  <w:rPr>
                    <w:highlight w:val="yellow"/>
                    <w:lang w:val="en-US"/>
                  </w:rPr>
                </w:rPrChange>
              </w:rPr>
            </w:pPr>
            <w:r w:rsidRPr="004903B2">
              <w:rPr>
                <w:rStyle w:val="Geen"/>
                <w:lang w:val="en-US"/>
                <w:rPrChange w:id="148" w:author="Lynsey Rowland" w:date="2023-06-07T12:27:00Z">
                  <w:rPr>
                    <w:rStyle w:val="Geen"/>
                    <w:highlight w:val="yellow"/>
                    <w:lang w:val="en-US"/>
                  </w:rPr>
                </w:rPrChange>
              </w:rPr>
              <w:t>1.1</w:t>
            </w:r>
          </w:p>
        </w:tc>
        <w:tc>
          <w:tcPr>
            <w:tcW w:w="602" w:type="dxa"/>
            <w:tcBorders>
              <w:top w:val="nil"/>
              <w:left w:val="nil"/>
              <w:bottom w:val="nil"/>
              <w:right w:val="nil"/>
            </w:tcBorders>
            <w:shd w:val="clear" w:color="auto" w:fill="auto"/>
            <w:tcMar>
              <w:top w:w="80" w:type="dxa"/>
              <w:left w:w="80" w:type="dxa"/>
              <w:bottom w:w="80" w:type="dxa"/>
              <w:right w:w="80" w:type="dxa"/>
            </w:tcMar>
            <w:vAlign w:val="center"/>
          </w:tcPr>
          <w:p w14:paraId="15EDB135" w14:textId="77777777" w:rsidR="001D52B1" w:rsidRPr="004903B2" w:rsidRDefault="001D52B1" w:rsidP="00116C32">
            <w:pPr>
              <w:pStyle w:val="Hoofdtekst"/>
              <w:tabs>
                <w:tab w:val="left" w:pos="2760"/>
              </w:tabs>
              <w:jc w:val="center"/>
              <w:rPr>
                <w:lang w:val="en-US"/>
                <w:rPrChange w:id="149" w:author="Lynsey Rowland" w:date="2023-06-07T12:27:00Z">
                  <w:rPr>
                    <w:highlight w:val="yellow"/>
                    <w:lang w:val="en-US"/>
                  </w:rPr>
                </w:rPrChange>
              </w:rPr>
            </w:pPr>
            <w:r w:rsidRPr="004903B2">
              <w:rPr>
                <w:rStyle w:val="Geen"/>
                <w:lang w:val="en-US"/>
                <w:rPrChange w:id="150" w:author="Lynsey Rowland" w:date="2023-06-07T12:27:00Z">
                  <w:rPr>
                    <w:rStyle w:val="Geen"/>
                    <w:highlight w:val="yellow"/>
                    <w:lang w:val="en-US"/>
                  </w:rPr>
                </w:rPrChange>
              </w:rPr>
              <w:t>&lt;0.1</w:t>
            </w:r>
          </w:p>
        </w:tc>
        <w:tc>
          <w:tcPr>
            <w:tcW w:w="979" w:type="dxa"/>
            <w:tcBorders>
              <w:top w:val="nil"/>
              <w:left w:val="nil"/>
              <w:bottom w:val="nil"/>
              <w:right w:val="nil"/>
            </w:tcBorders>
            <w:shd w:val="clear" w:color="auto" w:fill="auto"/>
            <w:tcMar>
              <w:top w:w="80" w:type="dxa"/>
              <w:left w:w="80" w:type="dxa"/>
              <w:bottom w:w="80" w:type="dxa"/>
              <w:right w:w="80" w:type="dxa"/>
            </w:tcMar>
            <w:vAlign w:val="center"/>
          </w:tcPr>
          <w:p w14:paraId="5AB409B5" w14:textId="77777777" w:rsidR="001D52B1" w:rsidRPr="004903B2" w:rsidRDefault="001D52B1" w:rsidP="00116C32">
            <w:pPr>
              <w:pStyle w:val="Hoofdtekst"/>
              <w:tabs>
                <w:tab w:val="left" w:pos="2760"/>
              </w:tabs>
              <w:jc w:val="center"/>
              <w:rPr>
                <w:lang w:val="en-US"/>
                <w:rPrChange w:id="151" w:author="Lynsey Rowland" w:date="2023-06-07T12:27:00Z">
                  <w:rPr>
                    <w:highlight w:val="yellow"/>
                    <w:lang w:val="en-US"/>
                  </w:rPr>
                </w:rPrChange>
              </w:rPr>
            </w:pPr>
            <w:r w:rsidRPr="004903B2">
              <w:rPr>
                <w:rStyle w:val="Geen"/>
                <w:lang w:val="en-US"/>
                <w:rPrChange w:id="152" w:author="Lynsey Rowland" w:date="2023-06-07T12:27:00Z">
                  <w:rPr>
                    <w:rStyle w:val="Geen"/>
                    <w:highlight w:val="yellow"/>
                    <w:lang w:val="en-US"/>
                  </w:rPr>
                </w:rPrChange>
              </w:rPr>
              <w:t>1.0-1.1</w:t>
            </w:r>
          </w:p>
        </w:tc>
        <w:tc>
          <w:tcPr>
            <w:tcW w:w="580" w:type="dxa"/>
            <w:tcBorders>
              <w:top w:val="nil"/>
              <w:left w:val="nil"/>
              <w:bottom w:val="nil"/>
              <w:right w:val="nil"/>
            </w:tcBorders>
            <w:shd w:val="clear" w:color="auto" w:fill="auto"/>
            <w:tcMar>
              <w:top w:w="80" w:type="dxa"/>
              <w:left w:w="80" w:type="dxa"/>
              <w:bottom w:w="80" w:type="dxa"/>
              <w:right w:w="80" w:type="dxa"/>
            </w:tcMar>
            <w:vAlign w:val="center"/>
          </w:tcPr>
          <w:p w14:paraId="47E53B39" w14:textId="77777777" w:rsidR="001D52B1" w:rsidRPr="004903B2" w:rsidRDefault="001D52B1" w:rsidP="00116C32">
            <w:pPr>
              <w:pStyle w:val="Hoofdtekst"/>
              <w:tabs>
                <w:tab w:val="left" w:pos="2760"/>
              </w:tabs>
              <w:ind w:right="-80"/>
              <w:jc w:val="center"/>
              <w:rPr>
                <w:lang w:val="en-US"/>
                <w:rPrChange w:id="153" w:author="Lynsey Rowland" w:date="2023-06-07T12:27:00Z">
                  <w:rPr>
                    <w:highlight w:val="yellow"/>
                    <w:lang w:val="en-US"/>
                  </w:rPr>
                </w:rPrChange>
              </w:rPr>
            </w:pPr>
            <w:r w:rsidRPr="004903B2">
              <w:rPr>
                <w:rStyle w:val="Geen"/>
                <w:lang w:val="en-US"/>
                <w:rPrChange w:id="154" w:author="Lynsey Rowland" w:date="2023-06-07T12:27:00Z">
                  <w:rPr>
                    <w:rStyle w:val="Geen"/>
                    <w:highlight w:val="yellow"/>
                    <w:lang w:val="en-US"/>
                  </w:rPr>
                </w:rPrChange>
              </w:rPr>
              <w:t>.001*</w:t>
            </w:r>
          </w:p>
        </w:tc>
        <w:tc>
          <w:tcPr>
            <w:tcW w:w="709" w:type="dxa"/>
            <w:tcBorders>
              <w:top w:val="nil"/>
              <w:left w:val="nil"/>
              <w:bottom w:val="nil"/>
              <w:right w:val="nil"/>
            </w:tcBorders>
            <w:shd w:val="clear" w:color="auto" w:fill="D9D9D9"/>
            <w:tcMar>
              <w:top w:w="80" w:type="dxa"/>
              <w:left w:w="80" w:type="dxa"/>
              <w:bottom w:w="80" w:type="dxa"/>
              <w:right w:w="80" w:type="dxa"/>
            </w:tcMar>
            <w:vAlign w:val="center"/>
          </w:tcPr>
          <w:p w14:paraId="401DC4B6" w14:textId="77777777" w:rsidR="001D52B1" w:rsidRPr="004903B2" w:rsidRDefault="001D52B1" w:rsidP="00116C32">
            <w:pPr>
              <w:pStyle w:val="Hoofdtekst"/>
              <w:tabs>
                <w:tab w:val="left" w:pos="2760"/>
              </w:tabs>
              <w:jc w:val="center"/>
              <w:rPr>
                <w:lang w:val="en-US"/>
                <w:rPrChange w:id="155" w:author="Lynsey Rowland" w:date="2023-06-07T12:27:00Z">
                  <w:rPr>
                    <w:highlight w:val="yellow"/>
                    <w:lang w:val="en-US"/>
                  </w:rPr>
                </w:rPrChange>
              </w:rPr>
            </w:pPr>
            <w:r w:rsidRPr="004903B2">
              <w:rPr>
                <w:rStyle w:val="Geen"/>
                <w:lang w:val="en-US"/>
                <w:rPrChange w:id="156" w:author="Lynsey Rowland" w:date="2023-06-07T12:27:00Z">
                  <w:rPr>
                    <w:rStyle w:val="Geen"/>
                    <w:highlight w:val="yellow"/>
                    <w:lang w:val="en-US"/>
                  </w:rPr>
                </w:rPrChange>
              </w:rPr>
              <w:t>1.1</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51104D23" w14:textId="77777777" w:rsidR="001D52B1" w:rsidRPr="004903B2" w:rsidRDefault="001D52B1" w:rsidP="00116C32">
            <w:pPr>
              <w:pStyle w:val="Hoofdtekst"/>
              <w:tabs>
                <w:tab w:val="left" w:pos="2760"/>
              </w:tabs>
              <w:jc w:val="center"/>
              <w:rPr>
                <w:lang w:val="en-US"/>
                <w:rPrChange w:id="157" w:author="Lynsey Rowland" w:date="2023-06-07T12:27:00Z">
                  <w:rPr>
                    <w:highlight w:val="yellow"/>
                    <w:lang w:val="en-US"/>
                  </w:rPr>
                </w:rPrChange>
              </w:rPr>
            </w:pPr>
            <w:r w:rsidRPr="004903B2">
              <w:rPr>
                <w:rStyle w:val="Geen"/>
                <w:lang w:val="en-US"/>
                <w:rPrChange w:id="158" w:author="Lynsey Rowland" w:date="2023-06-07T12:27:00Z">
                  <w:rPr>
                    <w:rStyle w:val="Geen"/>
                    <w:highlight w:val="yellow"/>
                    <w:lang w:val="en-US"/>
                  </w:rPr>
                </w:rPrChange>
              </w:rPr>
              <w:t>&lt;0.1</w:t>
            </w:r>
          </w:p>
        </w:tc>
        <w:tc>
          <w:tcPr>
            <w:tcW w:w="1128" w:type="dxa"/>
            <w:tcBorders>
              <w:top w:val="nil"/>
              <w:left w:val="nil"/>
              <w:bottom w:val="nil"/>
              <w:right w:val="nil"/>
            </w:tcBorders>
            <w:shd w:val="clear" w:color="auto" w:fill="auto"/>
            <w:tcMar>
              <w:top w:w="80" w:type="dxa"/>
              <w:left w:w="80" w:type="dxa"/>
              <w:bottom w:w="80" w:type="dxa"/>
              <w:right w:w="80" w:type="dxa"/>
            </w:tcMar>
            <w:vAlign w:val="center"/>
          </w:tcPr>
          <w:p w14:paraId="796C1B71" w14:textId="77777777" w:rsidR="001D52B1" w:rsidRPr="004903B2" w:rsidRDefault="001D52B1" w:rsidP="00116C32">
            <w:pPr>
              <w:pStyle w:val="Hoofdtekst"/>
              <w:tabs>
                <w:tab w:val="left" w:pos="2760"/>
              </w:tabs>
              <w:jc w:val="center"/>
              <w:rPr>
                <w:lang w:val="en-US"/>
                <w:rPrChange w:id="159" w:author="Lynsey Rowland" w:date="2023-06-07T12:27:00Z">
                  <w:rPr>
                    <w:highlight w:val="yellow"/>
                    <w:lang w:val="en-US"/>
                  </w:rPr>
                </w:rPrChange>
              </w:rPr>
            </w:pPr>
            <w:r w:rsidRPr="004903B2">
              <w:rPr>
                <w:rStyle w:val="Geen"/>
                <w:lang w:val="en-US"/>
                <w:rPrChange w:id="160" w:author="Lynsey Rowland" w:date="2023-06-07T12:27:00Z">
                  <w:rPr>
                    <w:rStyle w:val="Geen"/>
                    <w:highlight w:val="yellow"/>
                    <w:lang w:val="en-US"/>
                  </w:rPr>
                </w:rPrChange>
              </w:rPr>
              <w:t>1.0-1.2</w:t>
            </w:r>
          </w:p>
        </w:tc>
        <w:tc>
          <w:tcPr>
            <w:tcW w:w="715" w:type="dxa"/>
            <w:tcBorders>
              <w:top w:val="nil"/>
              <w:left w:val="nil"/>
              <w:bottom w:val="nil"/>
              <w:right w:val="nil"/>
            </w:tcBorders>
            <w:shd w:val="clear" w:color="auto" w:fill="auto"/>
            <w:tcMar>
              <w:top w:w="80" w:type="dxa"/>
              <w:left w:w="80" w:type="dxa"/>
              <w:bottom w:w="80" w:type="dxa"/>
              <w:right w:w="80" w:type="dxa"/>
            </w:tcMar>
            <w:vAlign w:val="center"/>
          </w:tcPr>
          <w:p w14:paraId="4365B530" w14:textId="77777777" w:rsidR="001D52B1" w:rsidRPr="004903B2" w:rsidRDefault="001D52B1" w:rsidP="00116C32">
            <w:pPr>
              <w:pStyle w:val="Hoofdtekst"/>
              <w:tabs>
                <w:tab w:val="left" w:pos="2760"/>
              </w:tabs>
              <w:jc w:val="center"/>
              <w:rPr>
                <w:lang w:val="en-US"/>
                <w:rPrChange w:id="161" w:author="Lynsey Rowland" w:date="2023-06-07T12:27:00Z">
                  <w:rPr>
                    <w:highlight w:val="yellow"/>
                    <w:lang w:val="en-US"/>
                  </w:rPr>
                </w:rPrChange>
              </w:rPr>
            </w:pPr>
            <w:r w:rsidRPr="004903B2">
              <w:rPr>
                <w:rStyle w:val="Geen"/>
                <w:lang w:val="en-US"/>
                <w:rPrChange w:id="162" w:author="Lynsey Rowland" w:date="2023-06-07T12:27:00Z">
                  <w:rPr>
                    <w:rStyle w:val="Geen"/>
                    <w:highlight w:val="yellow"/>
                    <w:lang w:val="en-US"/>
                  </w:rPr>
                </w:rPrChange>
              </w:rPr>
              <w:t>.002*</w:t>
            </w:r>
          </w:p>
        </w:tc>
      </w:tr>
      <w:tr w:rsidR="001D52B1" w:rsidRPr="004903B2" w14:paraId="4CDAA61E" w14:textId="77777777" w:rsidTr="00116C32">
        <w:trPr>
          <w:trHeight w:val="200"/>
        </w:trPr>
        <w:tc>
          <w:tcPr>
            <w:tcW w:w="11658" w:type="dxa"/>
            <w:gridSpan w:val="13"/>
            <w:tcBorders>
              <w:top w:val="nil"/>
              <w:left w:val="nil"/>
              <w:bottom w:val="nil"/>
              <w:right w:val="nil"/>
            </w:tcBorders>
            <w:shd w:val="clear" w:color="auto" w:fill="D9D9D9"/>
            <w:tcMar>
              <w:top w:w="80" w:type="dxa"/>
              <w:left w:w="80" w:type="dxa"/>
              <w:bottom w:w="80" w:type="dxa"/>
              <w:right w:w="80" w:type="dxa"/>
            </w:tcMar>
            <w:vAlign w:val="center"/>
          </w:tcPr>
          <w:p w14:paraId="76699DE1" w14:textId="77777777" w:rsidR="001D52B1" w:rsidRPr="004903B2" w:rsidRDefault="001D52B1" w:rsidP="00116C32">
            <w:pPr>
              <w:pStyle w:val="Hoofdtekst"/>
              <w:tabs>
                <w:tab w:val="left" w:pos="2760"/>
              </w:tabs>
              <w:rPr>
                <w:lang w:val="en-US"/>
                <w:rPrChange w:id="163" w:author="Lynsey Rowland" w:date="2023-06-07T12:27:00Z">
                  <w:rPr>
                    <w:highlight w:val="yellow"/>
                    <w:lang w:val="en-US"/>
                  </w:rPr>
                </w:rPrChange>
              </w:rPr>
            </w:pPr>
            <w:r w:rsidRPr="004903B2">
              <w:rPr>
                <w:rStyle w:val="Geen"/>
                <w:b/>
                <w:bCs/>
                <w:lang w:val="en-US"/>
                <w:rPrChange w:id="164" w:author="Lynsey Rowland" w:date="2023-06-07T12:27:00Z">
                  <w:rPr>
                    <w:rStyle w:val="Geen"/>
                    <w:b/>
                    <w:bCs/>
                    <w:highlight w:val="yellow"/>
                    <w:lang w:val="en-US"/>
                  </w:rPr>
                </w:rPrChange>
              </w:rPr>
              <w:t>Model 3 (N=248) Childhood traumatic maltreatment subtypes</w:t>
            </w:r>
          </w:p>
        </w:tc>
      </w:tr>
      <w:tr w:rsidR="001D52B1" w:rsidRPr="004903B2" w14:paraId="17A4119E" w14:textId="77777777" w:rsidTr="00116C32">
        <w:trPr>
          <w:trHeight w:val="827"/>
        </w:trPr>
        <w:tc>
          <w:tcPr>
            <w:tcW w:w="2885" w:type="dxa"/>
            <w:tcBorders>
              <w:top w:val="nil"/>
              <w:left w:val="nil"/>
              <w:bottom w:val="nil"/>
              <w:right w:val="nil"/>
            </w:tcBorders>
            <w:shd w:val="clear" w:color="auto" w:fill="auto"/>
            <w:tcMar>
              <w:top w:w="80" w:type="dxa"/>
              <w:left w:w="80" w:type="dxa"/>
              <w:bottom w:w="80" w:type="dxa"/>
              <w:right w:w="80" w:type="dxa"/>
            </w:tcMar>
          </w:tcPr>
          <w:p w14:paraId="7B239D98" w14:textId="77777777" w:rsidR="001D52B1" w:rsidRPr="004903B2" w:rsidRDefault="001D52B1" w:rsidP="00116C32">
            <w:pPr>
              <w:pStyle w:val="Hoofdtekst"/>
              <w:tabs>
                <w:tab w:val="left" w:pos="2760"/>
              </w:tabs>
              <w:rPr>
                <w:rStyle w:val="Geen"/>
                <w:rFonts w:ascii="Times New Roman" w:eastAsia="Arial Unicode MS" w:hAnsi="Times New Roman" w:cs="Times New Roman"/>
                <w:b/>
                <w:bCs/>
                <w:color w:val="auto"/>
                <w:lang w:val="en-US" w:eastAsia="en-US"/>
                <w14:textOutline w14:w="0" w14:cap="rnd" w14:cmpd="sng" w14:algn="ctr">
                  <w14:noFill/>
                  <w14:prstDash w14:val="solid"/>
                  <w14:bevel/>
                </w14:textOutline>
                <w:rPrChange w:id="165" w:author="Lynsey Rowland" w:date="2023-06-07T12:27:00Z">
                  <w:rPr>
                    <w:rStyle w:val="Geen"/>
                    <w:rFonts w:ascii="Times New Roman" w:eastAsia="Arial Unicode MS" w:hAnsi="Times New Roman" w:cs="Times New Roman"/>
                    <w:b/>
                    <w:bCs/>
                    <w:color w:val="auto"/>
                    <w:highlight w:val="yellow"/>
                    <w:lang w:val="en-US" w:eastAsia="en-US"/>
                    <w14:textOutline w14:w="0" w14:cap="rnd" w14:cmpd="sng" w14:algn="ctr">
                      <w14:noFill/>
                      <w14:prstDash w14:val="solid"/>
                      <w14:bevel/>
                    </w14:textOutline>
                  </w:rPr>
                </w:rPrChange>
              </w:rPr>
            </w:pPr>
            <w:r w:rsidRPr="004903B2">
              <w:rPr>
                <w:rStyle w:val="Geen"/>
                <w:b/>
                <w:bCs/>
                <w:lang w:val="en-US"/>
                <w:rPrChange w:id="166" w:author="Lynsey Rowland" w:date="2023-06-07T12:27:00Z">
                  <w:rPr>
                    <w:rStyle w:val="Geen"/>
                    <w:b/>
                    <w:bCs/>
                    <w:highlight w:val="yellow"/>
                    <w:lang w:val="en-US"/>
                  </w:rPr>
                </w:rPrChange>
              </w:rPr>
              <w:t>Emotional abuse</w:t>
            </w:r>
            <w:r w:rsidRPr="004903B2">
              <w:rPr>
                <w:rStyle w:val="Geen"/>
                <w:vertAlign w:val="superscript"/>
                <w:lang w:val="en-US"/>
                <w:rPrChange w:id="167" w:author="Lynsey Rowland" w:date="2023-06-07T12:27:00Z">
                  <w:rPr>
                    <w:rStyle w:val="Geen"/>
                    <w:highlight w:val="yellow"/>
                    <w:vertAlign w:val="superscript"/>
                    <w:lang w:val="en-US"/>
                  </w:rPr>
                </w:rPrChange>
              </w:rPr>
              <w:t>1</w:t>
            </w:r>
          </w:p>
          <w:p w14:paraId="2061C21D" w14:textId="77777777" w:rsidR="001D52B1" w:rsidRPr="004903B2" w:rsidRDefault="001D52B1" w:rsidP="00116C32">
            <w:pPr>
              <w:pStyle w:val="Hoofdtekst"/>
              <w:tabs>
                <w:tab w:val="left" w:pos="2760"/>
              </w:tabs>
              <w:rPr>
                <w:rStyle w:val="Geen"/>
                <w:b/>
                <w:bCs/>
                <w:lang w:val="en-US"/>
                <w:rPrChange w:id="168" w:author="Lynsey Rowland" w:date="2023-06-07T12:27:00Z">
                  <w:rPr>
                    <w:rStyle w:val="Geen"/>
                    <w:b/>
                    <w:bCs/>
                    <w:highlight w:val="yellow"/>
                    <w:lang w:val="en-US"/>
                  </w:rPr>
                </w:rPrChange>
              </w:rPr>
            </w:pPr>
            <w:r w:rsidRPr="004903B2">
              <w:rPr>
                <w:rStyle w:val="Geen"/>
                <w:b/>
                <w:bCs/>
                <w:lang w:val="en-US"/>
                <w:rPrChange w:id="169" w:author="Lynsey Rowland" w:date="2023-06-07T12:27:00Z">
                  <w:rPr>
                    <w:rStyle w:val="Geen"/>
                    <w:b/>
                    <w:bCs/>
                    <w:highlight w:val="yellow"/>
                    <w:lang w:val="en-US"/>
                  </w:rPr>
                </w:rPrChange>
              </w:rPr>
              <w:t>Physical abuse</w:t>
            </w:r>
            <w:r w:rsidRPr="004903B2">
              <w:rPr>
                <w:rStyle w:val="Geen"/>
                <w:vertAlign w:val="superscript"/>
                <w:lang w:val="en-US"/>
                <w:rPrChange w:id="170" w:author="Lynsey Rowland" w:date="2023-06-07T12:27:00Z">
                  <w:rPr>
                    <w:rStyle w:val="Geen"/>
                    <w:highlight w:val="yellow"/>
                    <w:vertAlign w:val="superscript"/>
                    <w:lang w:val="en-US"/>
                  </w:rPr>
                </w:rPrChange>
              </w:rPr>
              <w:t>1</w:t>
            </w:r>
          </w:p>
          <w:p w14:paraId="6160899B" w14:textId="77777777" w:rsidR="001D52B1" w:rsidRPr="004903B2" w:rsidRDefault="001D52B1" w:rsidP="00116C32">
            <w:pPr>
              <w:pStyle w:val="Hoofdtekst"/>
              <w:tabs>
                <w:tab w:val="left" w:pos="2760"/>
              </w:tabs>
              <w:rPr>
                <w:rStyle w:val="Geen"/>
                <w:b/>
                <w:bCs/>
                <w:lang w:val="en-US"/>
                <w:rPrChange w:id="171" w:author="Lynsey Rowland" w:date="2023-06-07T12:27:00Z">
                  <w:rPr>
                    <w:rStyle w:val="Geen"/>
                    <w:b/>
                    <w:bCs/>
                    <w:highlight w:val="yellow"/>
                    <w:lang w:val="en-US"/>
                  </w:rPr>
                </w:rPrChange>
              </w:rPr>
            </w:pPr>
            <w:r w:rsidRPr="004903B2">
              <w:rPr>
                <w:rStyle w:val="Geen"/>
                <w:b/>
                <w:bCs/>
                <w:lang w:val="en-US"/>
                <w:rPrChange w:id="172" w:author="Lynsey Rowland" w:date="2023-06-07T12:27:00Z">
                  <w:rPr>
                    <w:rStyle w:val="Geen"/>
                    <w:b/>
                    <w:bCs/>
                    <w:highlight w:val="yellow"/>
                    <w:lang w:val="en-US"/>
                  </w:rPr>
                </w:rPrChange>
              </w:rPr>
              <w:t>Sexual abuse</w:t>
            </w:r>
            <w:r w:rsidRPr="004903B2">
              <w:rPr>
                <w:rStyle w:val="Geen"/>
                <w:vertAlign w:val="superscript"/>
                <w:lang w:val="en-US"/>
                <w:rPrChange w:id="173" w:author="Lynsey Rowland" w:date="2023-06-07T12:27:00Z">
                  <w:rPr>
                    <w:rStyle w:val="Geen"/>
                    <w:highlight w:val="yellow"/>
                    <w:vertAlign w:val="superscript"/>
                    <w:lang w:val="en-US"/>
                  </w:rPr>
                </w:rPrChange>
              </w:rPr>
              <w:t>1</w:t>
            </w:r>
          </w:p>
          <w:p w14:paraId="4F8BEC8E" w14:textId="77777777" w:rsidR="001D52B1" w:rsidRPr="004903B2" w:rsidRDefault="001D52B1" w:rsidP="00116C32">
            <w:pPr>
              <w:pStyle w:val="Hoofdtekst"/>
              <w:tabs>
                <w:tab w:val="left" w:pos="2760"/>
              </w:tabs>
              <w:rPr>
                <w:rStyle w:val="Geen"/>
                <w:b/>
                <w:bCs/>
                <w:rPrChange w:id="174" w:author="Lynsey Rowland" w:date="2023-06-07T12:27:00Z">
                  <w:rPr>
                    <w:rStyle w:val="Geen"/>
                    <w:b/>
                    <w:bCs/>
                    <w:highlight w:val="yellow"/>
                  </w:rPr>
                </w:rPrChange>
              </w:rPr>
            </w:pPr>
            <w:r w:rsidRPr="004903B2">
              <w:rPr>
                <w:rStyle w:val="Geen"/>
                <w:b/>
                <w:bCs/>
                <w:lang w:val="en-US"/>
                <w:rPrChange w:id="175" w:author="Lynsey Rowland" w:date="2023-06-07T12:27:00Z">
                  <w:rPr>
                    <w:rStyle w:val="Geen"/>
                    <w:b/>
                    <w:bCs/>
                    <w:highlight w:val="yellow"/>
                    <w:lang w:val="en-US"/>
                  </w:rPr>
                </w:rPrChange>
              </w:rPr>
              <w:t>Emotional neglect</w:t>
            </w:r>
            <w:r w:rsidRPr="004903B2">
              <w:rPr>
                <w:rStyle w:val="Geen"/>
                <w:vertAlign w:val="superscript"/>
                <w:lang w:val="en-US"/>
                <w:rPrChange w:id="176" w:author="Lynsey Rowland" w:date="2023-06-07T12:27:00Z">
                  <w:rPr>
                    <w:rStyle w:val="Geen"/>
                    <w:highlight w:val="yellow"/>
                    <w:vertAlign w:val="superscript"/>
                    <w:lang w:val="en-US"/>
                  </w:rPr>
                </w:rPrChange>
              </w:rPr>
              <w:t>1</w:t>
            </w:r>
          </w:p>
          <w:p w14:paraId="45FED6FB" w14:textId="77777777" w:rsidR="001D52B1" w:rsidRPr="004903B2" w:rsidRDefault="001D52B1" w:rsidP="00116C32">
            <w:pPr>
              <w:pStyle w:val="Hoofdtekst"/>
              <w:tabs>
                <w:tab w:val="left" w:pos="2760"/>
              </w:tabs>
              <w:rPr>
                <w:rPrChange w:id="177" w:author="Lynsey Rowland" w:date="2023-06-07T12:27:00Z">
                  <w:rPr>
                    <w:highlight w:val="yellow"/>
                  </w:rPr>
                </w:rPrChange>
              </w:rPr>
            </w:pPr>
            <w:r w:rsidRPr="004903B2">
              <w:rPr>
                <w:rStyle w:val="Geen"/>
                <w:b/>
                <w:bCs/>
                <w:lang w:val="en-US"/>
                <w:rPrChange w:id="178" w:author="Lynsey Rowland" w:date="2023-06-07T12:27:00Z">
                  <w:rPr>
                    <w:rStyle w:val="Geen"/>
                    <w:b/>
                    <w:bCs/>
                    <w:highlight w:val="yellow"/>
                    <w:lang w:val="en-US"/>
                  </w:rPr>
                </w:rPrChange>
              </w:rPr>
              <w:t>Physical neglect</w:t>
            </w:r>
            <w:r w:rsidRPr="004903B2">
              <w:rPr>
                <w:rStyle w:val="Geen"/>
                <w:vertAlign w:val="superscript"/>
                <w:lang w:val="en-US"/>
                <w:rPrChange w:id="179" w:author="Lynsey Rowland" w:date="2023-06-07T12:27:00Z">
                  <w:rPr>
                    <w:rStyle w:val="Geen"/>
                    <w:highlight w:val="yellow"/>
                    <w:vertAlign w:val="superscript"/>
                    <w:lang w:val="en-US"/>
                  </w:rPr>
                </w:rPrChange>
              </w:rPr>
              <w:t>1</w:t>
            </w:r>
          </w:p>
        </w:tc>
        <w:tc>
          <w:tcPr>
            <w:tcW w:w="551" w:type="dxa"/>
            <w:tcBorders>
              <w:top w:val="nil"/>
              <w:left w:val="nil"/>
              <w:bottom w:val="nil"/>
              <w:right w:val="nil"/>
            </w:tcBorders>
            <w:shd w:val="clear" w:color="auto" w:fill="D9D9D9"/>
            <w:tcMar>
              <w:top w:w="80" w:type="dxa"/>
              <w:left w:w="80" w:type="dxa"/>
              <w:bottom w:w="80" w:type="dxa"/>
              <w:right w:w="80" w:type="dxa"/>
            </w:tcMar>
          </w:tcPr>
          <w:p w14:paraId="5C8A3B64" w14:textId="77777777" w:rsidR="001D52B1" w:rsidRPr="004903B2" w:rsidRDefault="001D52B1" w:rsidP="00116C32">
            <w:pPr>
              <w:pStyle w:val="Hoofdtekst"/>
              <w:tabs>
                <w:tab w:val="left" w:pos="2760"/>
              </w:tabs>
              <w:jc w:val="center"/>
              <w:rPr>
                <w:rStyle w:val="Geen"/>
                <w:rPrChange w:id="180" w:author="Lynsey Rowland" w:date="2023-06-07T12:27:00Z">
                  <w:rPr>
                    <w:rStyle w:val="Geen"/>
                    <w:highlight w:val="yellow"/>
                  </w:rPr>
                </w:rPrChange>
              </w:rPr>
            </w:pPr>
            <w:r w:rsidRPr="004903B2">
              <w:rPr>
                <w:rStyle w:val="Geen"/>
                <w:lang w:val="en-US"/>
                <w:rPrChange w:id="181" w:author="Lynsey Rowland" w:date="2023-06-07T12:27:00Z">
                  <w:rPr>
                    <w:rStyle w:val="Geen"/>
                    <w:highlight w:val="yellow"/>
                    <w:lang w:val="en-US"/>
                  </w:rPr>
                </w:rPrChange>
              </w:rPr>
              <w:t>0.8</w:t>
            </w:r>
          </w:p>
          <w:p w14:paraId="3E154DDC" w14:textId="77777777" w:rsidR="001D52B1" w:rsidRPr="004903B2" w:rsidRDefault="001D52B1" w:rsidP="00116C32">
            <w:pPr>
              <w:pStyle w:val="Hoofdtekst"/>
              <w:tabs>
                <w:tab w:val="left" w:pos="2760"/>
              </w:tabs>
              <w:jc w:val="center"/>
              <w:rPr>
                <w:rStyle w:val="Geen"/>
                <w:rPrChange w:id="182" w:author="Lynsey Rowland" w:date="2023-06-07T12:27:00Z">
                  <w:rPr>
                    <w:rStyle w:val="Geen"/>
                    <w:highlight w:val="yellow"/>
                  </w:rPr>
                </w:rPrChange>
              </w:rPr>
            </w:pPr>
            <w:r w:rsidRPr="004903B2">
              <w:rPr>
                <w:rStyle w:val="Geen"/>
                <w:lang w:val="en-US"/>
                <w:rPrChange w:id="183" w:author="Lynsey Rowland" w:date="2023-06-07T12:27:00Z">
                  <w:rPr>
                    <w:rStyle w:val="Geen"/>
                    <w:highlight w:val="yellow"/>
                    <w:lang w:val="en-US"/>
                  </w:rPr>
                </w:rPrChange>
              </w:rPr>
              <w:t>1.2</w:t>
            </w:r>
          </w:p>
          <w:p w14:paraId="5258C54A" w14:textId="77777777" w:rsidR="001D52B1" w:rsidRPr="004903B2" w:rsidRDefault="001D52B1" w:rsidP="00116C32">
            <w:pPr>
              <w:pStyle w:val="Hoofdtekst"/>
              <w:tabs>
                <w:tab w:val="left" w:pos="2760"/>
              </w:tabs>
              <w:jc w:val="center"/>
              <w:rPr>
                <w:rStyle w:val="Geen"/>
                <w:rPrChange w:id="184" w:author="Lynsey Rowland" w:date="2023-06-07T12:27:00Z">
                  <w:rPr>
                    <w:rStyle w:val="Geen"/>
                    <w:highlight w:val="yellow"/>
                  </w:rPr>
                </w:rPrChange>
              </w:rPr>
            </w:pPr>
            <w:r w:rsidRPr="004903B2">
              <w:rPr>
                <w:rStyle w:val="Geen"/>
                <w:lang w:val="en-US"/>
                <w:rPrChange w:id="185" w:author="Lynsey Rowland" w:date="2023-06-07T12:27:00Z">
                  <w:rPr>
                    <w:rStyle w:val="Geen"/>
                    <w:highlight w:val="yellow"/>
                    <w:lang w:val="en-US"/>
                  </w:rPr>
                </w:rPrChange>
              </w:rPr>
              <w:t>1.1</w:t>
            </w:r>
          </w:p>
          <w:p w14:paraId="329595F4" w14:textId="77777777" w:rsidR="001D52B1" w:rsidRPr="004903B2" w:rsidRDefault="001D52B1" w:rsidP="00116C32">
            <w:pPr>
              <w:pStyle w:val="Hoofdtekst"/>
              <w:tabs>
                <w:tab w:val="left" w:pos="2760"/>
              </w:tabs>
              <w:jc w:val="center"/>
              <w:rPr>
                <w:rStyle w:val="Geen"/>
                <w:rPrChange w:id="186" w:author="Lynsey Rowland" w:date="2023-06-07T12:27:00Z">
                  <w:rPr>
                    <w:rStyle w:val="Geen"/>
                    <w:highlight w:val="yellow"/>
                  </w:rPr>
                </w:rPrChange>
              </w:rPr>
            </w:pPr>
            <w:r w:rsidRPr="004903B2">
              <w:rPr>
                <w:rStyle w:val="Geen"/>
                <w:lang w:val="en-US"/>
                <w:rPrChange w:id="187" w:author="Lynsey Rowland" w:date="2023-06-07T12:27:00Z">
                  <w:rPr>
                    <w:rStyle w:val="Geen"/>
                    <w:highlight w:val="yellow"/>
                    <w:lang w:val="en-US"/>
                  </w:rPr>
                </w:rPrChange>
              </w:rPr>
              <w:t>1.1</w:t>
            </w:r>
          </w:p>
          <w:p w14:paraId="2FA684F6" w14:textId="77777777" w:rsidR="001D52B1" w:rsidRPr="004903B2" w:rsidRDefault="001D52B1" w:rsidP="00116C32">
            <w:pPr>
              <w:pStyle w:val="Hoofdtekst"/>
              <w:tabs>
                <w:tab w:val="left" w:pos="2760"/>
              </w:tabs>
              <w:jc w:val="center"/>
              <w:rPr>
                <w:rPrChange w:id="188" w:author="Lynsey Rowland" w:date="2023-06-07T12:27:00Z">
                  <w:rPr>
                    <w:highlight w:val="yellow"/>
                  </w:rPr>
                </w:rPrChange>
              </w:rPr>
            </w:pPr>
            <w:r w:rsidRPr="004903B2">
              <w:rPr>
                <w:rStyle w:val="Geen"/>
                <w:lang w:val="en-US"/>
                <w:rPrChange w:id="189" w:author="Lynsey Rowland" w:date="2023-06-07T12:27:00Z">
                  <w:rPr>
                    <w:rStyle w:val="Geen"/>
                    <w:highlight w:val="yellow"/>
                    <w:lang w:val="en-US"/>
                  </w:rPr>
                </w:rPrChange>
              </w:rPr>
              <w:t>1.3</w:t>
            </w:r>
          </w:p>
        </w:tc>
        <w:tc>
          <w:tcPr>
            <w:tcW w:w="709" w:type="dxa"/>
            <w:tcBorders>
              <w:top w:val="nil"/>
              <w:left w:val="nil"/>
              <w:bottom w:val="nil"/>
              <w:right w:val="nil"/>
            </w:tcBorders>
            <w:shd w:val="clear" w:color="auto" w:fill="auto"/>
            <w:tcMar>
              <w:top w:w="80" w:type="dxa"/>
              <w:left w:w="80" w:type="dxa"/>
              <w:bottom w:w="80" w:type="dxa"/>
              <w:right w:w="80" w:type="dxa"/>
            </w:tcMar>
          </w:tcPr>
          <w:p w14:paraId="2247AA9C" w14:textId="77777777" w:rsidR="001D52B1" w:rsidRPr="004903B2" w:rsidRDefault="001D52B1" w:rsidP="00116C32">
            <w:pPr>
              <w:pStyle w:val="Hoofdtekst"/>
              <w:tabs>
                <w:tab w:val="left" w:pos="2760"/>
              </w:tabs>
              <w:jc w:val="center"/>
              <w:rPr>
                <w:rStyle w:val="Geen"/>
                <w:rPrChange w:id="190" w:author="Lynsey Rowland" w:date="2023-06-07T12:27:00Z">
                  <w:rPr>
                    <w:rStyle w:val="Geen"/>
                    <w:highlight w:val="yellow"/>
                  </w:rPr>
                </w:rPrChange>
              </w:rPr>
            </w:pPr>
            <w:r w:rsidRPr="004903B2">
              <w:rPr>
                <w:rStyle w:val="Geen"/>
                <w:lang w:val="en-US"/>
                <w:rPrChange w:id="191" w:author="Lynsey Rowland" w:date="2023-06-07T12:27:00Z">
                  <w:rPr>
                    <w:rStyle w:val="Geen"/>
                    <w:highlight w:val="yellow"/>
                    <w:lang w:val="en-US"/>
                  </w:rPr>
                </w:rPrChange>
              </w:rPr>
              <w:t>0.1</w:t>
            </w:r>
          </w:p>
          <w:p w14:paraId="3268E2F6" w14:textId="77777777" w:rsidR="001D52B1" w:rsidRPr="004903B2" w:rsidRDefault="001D52B1" w:rsidP="00116C32">
            <w:pPr>
              <w:pStyle w:val="Hoofdtekst"/>
              <w:tabs>
                <w:tab w:val="left" w:pos="2760"/>
              </w:tabs>
              <w:jc w:val="center"/>
              <w:rPr>
                <w:rStyle w:val="Geen"/>
                <w:rPrChange w:id="192" w:author="Lynsey Rowland" w:date="2023-06-07T12:27:00Z">
                  <w:rPr>
                    <w:rStyle w:val="Geen"/>
                    <w:highlight w:val="yellow"/>
                  </w:rPr>
                </w:rPrChange>
              </w:rPr>
            </w:pPr>
            <w:r w:rsidRPr="004903B2">
              <w:rPr>
                <w:rStyle w:val="Geen"/>
                <w:lang w:val="en-US"/>
                <w:rPrChange w:id="193" w:author="Lynsey Rowland" w:date="2023-06-07T12:27:00Z">
                  <w:rPr>
                    <w:rStyle w:val="Geen"/>
                    <w:highlight w:val="yellow"/>
                    <w:lang w:val="en-US"/>
                  </w:rPr>
                </w:rPrChange>
              </w:rPr>
              <w:t>0.2</w:t>
            </w:r>
          </w:p>
          <w:p w14:paraId="7CD7CB5C" w14:textId="77777777" w:rsidR="001D52B1" w:rsidRPr="004903B2" w:rsidRDefault="001D52B1" w:rsidP="00116C32">
            <w:pPr>
              <w:pStyle w:val="Hoofdtekst"/>
              <w:tabs>
                <w:tab w:val="left" w:pos="2760"/>
              </w:tabs>
              <w:jc w:val="center"/>
              <w:rPr>
                <w:rStyle w:val="Geen"/>
                <w:rPrChange w:id="194" w:author="Lynsey Rowland" w:date="2023-06-07T12:27:00Z">
                  <w:rPr>
                    <w:rStyle w:val="Geen"/>
                    <w:highlight w:val="yellow"/>
                  </w:rPr>
                </w:rPrChange>
              </w:rPr>
            </w:pPr>
            <w:r w:rsidRPr="004903B2">
              <w:rPr>
                <w:rStyle w:val="Geen"/>
                <w:lang w:val="en-US"/>
                <w:rPrChange w:id="195" w:author="Lynsey Rowland" w:date="2023-06-07T12:27:00Z">
                  <w:rPr>
                    <w:rStyle w:val="Geen"/>
                    <w:highlight w:val="yellow"/>
                    <w:lang w:val="en-US"/>
                  </w:rPr>
                </w:rPrChange>
              </w:rPr>
              <w:t>0.2</w:t>
            </w:r>
          </w:p>
          <w:p w14:paraId="7DA17A02" w14:textId="77777777" w:rsidR="001D52B1" w:rsidRPr="004903B2" w:rsidRDefault="001D52B1" w:rsidP="00116C32">
            <w:pPr>
              <w:pStyle w:val="Hoofdtekst"/>
              <w:tabs>
                <w:tab w:val="left" w:pos="2760"/>
              </w:tabs>
              <w:jc w:val="center"/>
              <w:rPr>
                <w:rStyle w:val="Geen"/>
                <w:rPrChange w:id="196" w:author="Lynsey Rowland" w:date="2023-06-07T12:27:00Z">
                  <w:rPr>
                    <w:rStyle w:val="Geen"/>
                    <w:highlight w:val="yellow"/>
                  </w:rPr>
                </w:rPrChange>
              </w:rPr>
            </w:pPr>
            <w:r w:rsidRPr="004903B2">
              <w:rPr>
                <w:rStyle w:val="Geen"/>
                <w:lang w:val="en-US"/>
                <w:rPrChange w:id="197" w:author="Lynsey Rowland" w:date="2023-06-07T12:27:00Z">
                  <w:rPr>
                    <w:rStyle w:val="Geen"/>
                    <w:highlight w:val="yellow"/>
                    <w:lang w:val="en-US"/>
                  </w:rPr>
                </w:rPrChange>
              </w:rPr>
              <w:t>0.1</w:t>
            </w:r>
          </w:p>
          <w:p w14:paraId="36D2AD04" w14:textId="77777777" w:rsidR="001D52B1" w:rsidRPr="004903B2" w:rsidRDefault="001D52B1" w:rsidP="00116C32">
            <w:pPr>
              <w:pStyle w:val="Hoofdtekst"/>
              <w:tabs>
                <w:tab w:val="left" w:pos="2760"/>
              </w:tabs>
              <w:jc w:val="center"/>
              <w:rPr>
                <w:rPrChange w:id="198" w:author="Lynsey Rowland" w:date="2023-06-07T12:27:00Z">
                  <w:rPr>
                    <w:highlight w:val="yellow"/>
                  </w:rPr>
                </w:rPrChange>
              </w:rPr>
            </w:pPr>
            <w:r w:rsidRPr="004903B2">
              <w:rPr>
                <w:rStyle w:val="Geen"/>
                <w:lang w:val="en-US"/>
                <w:rPrChange w:id="199" w:author="Lynsey Rowland" w:date="2023-06-07T12:27:00Z">
                  <w:rPr>
                    <w:rStyle w:val="Geen"/>
                    <w:highlight w:val="yellow"/>
                    <w:lang w:val="en-US"/>
                  </w:rPr>
                </w:rPrChange>
              </w:rPr>
              <w:t>0.2</w:t>
            </w:r>
          </w:p>
        </w:tc>
        <w:tc>
          <w:tcPr>
            <w:tcW w:w="959" w:type="dxa"/>
            <w:tcBorders>
              <w:top w:val="nil"/>
              <w:left w:val="nil"/>
              <w:bottom w:val="nil"/>
              <w:right w:val="nil"/>
            </w:tcBorders>
            <w:shd w:val="clear" w:color="auto" w:fill="auto"/>
            <w:tcMar>
              <w:top w:w="80" w:type="dxa"/>
              <w:left w:w="80" w:type="dxa"/>
              <w:bottom w:w="80" w:type="dxa"/>
              <w:right w:w="80" w:type="dxa"/>
            </w:tcMar>
          </w:tcPr>
          <w:p w14:paraId="4B4449E5" w14:textId="77777777" w:rsidR="001D52B1" w:rsidRPr="004903B2" w:rsidRDefault="001D52B1" w:rsidP="00116C32">
            <w:pPr>
              <w:pStyle w:val="Hoofdtekst"/>
              <w:tabs>
                <w:tab w:val="left" w:pos="2760"/>
              </w:tabs>
              <w:jc w:val="center"/>
              <w:rPr>
                <w:rStyle w:val="Geen"/>
                <w:rPrChange w:id="200" w:author="Lynsey Rowland" w:date="2023-06-07T12:27:00Z">
                  <w:rPr>
                    <w:rStyle w:val="Geen"/>
                    <w:highlight w:val="yellow"/>
                  </w:rPr>
                </w:rPrChange>
              </w:rPr>
            </w:pPr>
            <w:r w:rsidRPr="004903B2">
              <w:rPr>
                <w:rStyle w:val="Geen"/>
                <w:lang w:val="en-US"/>
                <w:rPrChange w:id="201" w:author="Lynsey Rowland" w:date="2023-06-07T12:27:00Z">
                  <w:rPr>
                    <w:rStyle w:val="Geen"/>
                    <w:highlight w:val="yellow"/>
                    <w:lang w:val="en-US"/>
                  </w:rPr>
                </w:rPrChange>
              </w:rPr>
              <w:t>0.7-2.0</w:t>
            </w:r>
          </w:p>
          <w:p w14:paraId="15D3AF0F" w14:textId="77777777" w:rsidR="001D52B1" w:rsidRPr="004903B2" w:rsidRDefault="001D52B1" w:rsidP="00116C32">
            <w:pPr>
              <w:pStyle w:val="Hoofdtekst"/>
              <w:tabs>
                <w:tab w:val="left" w:pos="2760"/>
              </w:tabs>
              <w:jc w:val="center"/>
              <w:rPr>
                <w:rStyle w:val="Geen"/>
                <w:rPrChange w:id="202" w:author="Lynsey Rowland" w:date="2023-06-07T12:27:00Z">
                  <w:rPr>
                    <w:rStyle w:val="Geen"/>
                    <w:highlight w:val="yellow"/>
                  </w:rPr>
                </w:rPrChange>
              </w:rPr>
            </w:pPr>
            <w:r w:rsidRPr="004903B2">
              <w:rPr>
                <w:rStyle w:val="Geen"/>
                <w:lang w:val="en-US"/>
                <w:rPrChange w:id="203" w:author="Lynsey Rowland" w:date="2023-06-07T12:27:00Z">
                  <w:rPr>
                    <w:rStyle w:val="Geen"/>
                    <w:highlight w:val="yellow"/>
                    <w:lang w:val="en-US"/>
                  </w:rPr>
                </w:rPrChange>
              </w:rPr>
              <w:t>0.9-1.6</w:t>
            </w:r>
          </w:p>
          <w:p w14:paraId="74EF9642" w14:textId="77777777" w:rsidR="001D52B1" w:rsidRPr="004903B2" w:rsidRDefault="001D52B1" w:rsidP="00116C32">
            <w:pPr>
              <w:pStyle w:val="Hoofdtekst"/>
              <w:tabs>
                <w:tab w:val="left" w:pos="2760"/>
              </w:tabs>
              <w:jc w:val="center"/>
              <w:rPr>
                <w:rStyle w:val="Geen"/>
                <w:rPrChange w:id="204" w:author="Lynsey Rowland" w:date="2023-06-07T12:27:00Z">
                  <w:rPr>
                    <w:rStyle w:val="Geen"/>
                    <w:highlight w:val="yellow"/>
                  </w:rPr>
                </w:rPrChange>
              </w:rPr>
            </w:pPr>
            <w:r w:rsidRPr="004903B2">
              <w:rPr>
                <w:rStyle w:val="Geen"/>
                <w:lang w:val="en-US"/>
                <w:rPrChange w:id="205" w:author="Lynsey Rowland" w:date="2023-06-07T12:27:00Z">
                  <w:rPr>
                    <w:rStyle w:val="Geen"/>
                    <w:highlight w:val="yellow"/>
                    <w:lang w:val="en-US"/>
                  </w:rPr>
                </w:rPrChange>
              </w:rPr>
              <w:t>0.8-1.4</w:t>
            </w:r>
          </w:p>
          <w:p w14:paraId="26644A94" w14:textId="77777777" w:rsidR="001D52B1" w:rsidRPr="004903B2" w:rsidRDefault="001D52B1" w:rsidP="00116C32">
            <w:pPr>
              <w:pStyle w:val="Hoofdtekst"/>
              <w:tabs>
                <w:tab w:val="left" w:pos="2760"/>
              </w:tabs>
              <w:jc w:val="center"/>
              <w:rPr>
                <w:rStyle w:val="Geen"/>
                <w:rPrChange w:id="206" w:author="Lynsey Rowland" w:date="2023-06-07T12:27:00Z">
                  <w:rPr>
                    <w:rStyle w:val="Geen"/>
                    <w:highlight w:val="yellow"/>
                  </w:rPr>
                </w:rPrChange>
              </w:rPr>
            </w:pPr>
            <w:r w:rsidRPr="004903B2">
              <w:rPr>
                <w:rStyle w:val="Geen"/>
                <w:lang w:val="en-US"/>
                <w:rPrChange w:id="207" w:author="Lynsey Rowland" w:date="2023-06-07T12:27:00Z">
                  <w:rPr>
                    <w:rStyle w:val="Geen"/>
                    <w:highlight w:val="yellow"/>
                    <w:lang w:val="en-US"/>
                  </w:rPr>
                </w:rPrChange>
              </w:rPr>
              <w:t>0.9-1.3</w:t>
            </w:r>
          </w:p>
          <w:p w14:paraId="708DD91E" w14:textId="77777777" w:rsidR="001D52B1" w:rsidRPr="004903B2" w:rsidRDefault="001D52B1" w:rsidP="00116C32">
            <w:pPr>
              <w:pStyle w:val="Hoofdtekst"/>
              <w:tabs>
                <w:tab w:val="left" w:pos="2760"/>
              </w:tabs>
              <w:jc w:val="center"/>
              <w:rPr>
                <w:rPrChange w:id="208" w:author="Lynsey Rowland" w:date="2023-06-07T12:27:00Z">
                  <w:rPr>
                    <w:highlight w:val="yellow"/>
                  </w:rPr>
                </w:rPrChange>
              </w:rPr>
            </w:pPr>
            <w:r w:rsidRPr="004903B2">
              <w:rPr>
                <w:rStyle w:val="Geen"/>
                <w:lang w:val="en-US"/>
                <w:rPrChange w:id="209" w:author="Lynsey Rowland" w:date="2023-06-07T12:27:00Z">
                  <w:rPr>
                    <w:rStyle w:val="Geen"/>
                    <w:highlight w:val="yellow"/>
                    <w:lang w:val="en-US"/>
                  </w:rPr>
                </w:rPrChange>
              </w:rPr>
              <w:t>1.0-1.7</w:t>
            </w:r>
          </w:p>
        </w:tc>
        <w:tc>
          <w:tcPr>
            <w:tcW w:w="600" w:type="dxa"/>
            <w:tcBorders>
              <w:top w:val="nil"/>
              <w:left w:val="nil"/>
              <w:bottom w:val="nil"/>
              <w:right w:val="nil"/>
            </w:tcBorders>
            <w:shd w:val="clear" w:color="auto" w:fill="auto"/>
            <w:tcMar>
              <w:top w:w="80" w:type="dxa"/>
              <w:left w:w="80" w:type="dxa"/>
              <w:bottom w:w="80" w:type="dxa"/>
              <w:right w:w="80" w:type="dxa"/>
            </w:tcMar>
          </w:tcPr>
          <w:p w14:paraId="0CCF4D70" w14:textId="77777777" w:rsidR="001D52B1" w:rsidRPr="004903B2" w:rsidRDefault="001D52B1" w:rsidP="00116C32">
            <w:pPr>
              <w:pStyle w:val="Hoofdtekst"/>
              <w:tabs>
                <w:tab w:val="left" w:pos="2760"/>
              </w:tabs>
              <w:ind w:left="-47"/>
              <w:jc w:val="center"/>
              <w:rPr>
                <w:rStyle w:val="Geen"/>
                <w:rPrChange w:id="210" w:author="Lynsey Rowland" w:date="2023-06-07T12:27:00Z">
                  <w:rPr>
                    <w:rStyle w:val="Geen"/>
                    <w:highlight w:val="yellow"/>
                  </w:rPr>
                </w:rPrChange>
              </w:rPr>
            </w:pPr>
            <w:r w:rsidRPr="004903B2">
              <w:rPr>
                <w:rStyle w:val="Geen"/>
                <w:lang w:val="en-US"/>
                <w:rPrChange w:id="211" w:author="Lynsey Rowland" w:date="2023-06-07T12:27:00Z">
                  <w:rPr>
                    <w:rStyle w:val="Geen"/>
                    <w:highlight w:val="yellow"/>
                    <w:lang w:val="en-US"/>
                  </w:rPr>
                </w:rPrChange>
              </w:rPr>
              <w:t>.022*</w:t>
            </w:r>
          </w:p>
          <w:p w14:paraId="07DA66C8" w14:textId="77777777" w:rsidR="001D52B1" w:rsidRPr="004903B2" w:rsidRDefault="001D52B1" w:rsidP="00116C32">
            <w:pPr>
              <w:pStyle w:val="Hoofdtekst"/>
              <w:tabs>
                <w:tab w:val="left" w:pos="2760"/>
              </w:tabs>
              <w:ind w:left="-47"/>
              <w:jc w:val="center"/>
              <w:rPr>
                <w:rStyle w:val="Geen"/>
                <w:rPrChange w:id="212" w:author="Lynsey Rowland" w:date="2023-06-07T12:27:00Z">
                  <w:rPr>
                    <w:rStyle w:val="Geen"/>
                    <w:highlight w:val="yellow"/>
                  </w:rPr>
                </w:rPrChange>
              </w:rPr>
            </w:pPr>
            <w:r w:rsidRPr="004903B2">
              <w:rPr>
                <w:rStyle w:val="Geen"/>
                <w:lang w:val="en-US"/>
                <w:rPrChange w:id="213" w:author="Lynsey Rowland" w:date="2023-06-07T12:27:00Z">
                  <w:rPr>
                    <w:rStyle w:val="Geen"/>
                    <w:highlight w:val="yellow"/>
                    <w:lang w:val="en-US"/>
                  </w:rPr>
                </w:rPrChange>
              </w:rPr>
              <w:t>.175</w:t>
            </w:r>
          </w:p>
          <w:p w14:paraId="60A5B6C2" w14:textId="77777777" w:rsidR="001D52B1" w:rsidRPr="004903B2" w:rsidRDefault="001D52B1" w:rsidP="00116C32">
            <w:pPr>
              <w:pStyle w:val="Hoofdtekst"/>
              <w:tabs>
                <w:tab w:val="left" w:pos="2760"/>
              </w:tabs>
              <w:ind w:left="-47"/>
              <w:jc w:val="center"/>
              <w:rPr>
                <w:rStyle w:val="Geen"/>
                <w:rPrChange w:id="214" w:author="Lynsey Rowland" w:date="2023-06-07T12:27:00Z">
                  <w:rPr>
                    <w:rStyle w:val="Geen"/>
                    <w:highlight w:val="yellow"/>
                  </w:rPr>
                </w:rPrChange>
              </w:rPr>
            </w:pPr>
            <w:r w:rsidRPr="004903B2">
              <w:rPr>
                <w:rStyle w:val="Geen"/>
                <w:lang w:val="en-US"/>
                <w:rPrChange w:id="215" w:author="Lynsey Rowland" w:date="2023-06-07T12:27:00Z">
                  <w:rPr>
                    <w:rStyle w:val="Geen"/>
                    <w:highlight w:val="yellow"/>
                    <w:lang w:val="en-US"/>
                  </w:rPr>
                </w:rPrChange>
              </w:rPr>
              <w:t>.500</w:t>
            </w:r>
          </w:p>
          <w:p w14:paraId="506121D8" w14:textId="77777777" w:rsidR="001D52B1" w:rsidRPr="004903B2" w:rsidRDefault="001D52B1" w:rsidP="00116C32">
            <w:pPr>
              <w:pStyle w:val="Hoofdtekst"/>
              <w:tabs>
                <w:tab w:val="left" w:pos="2760"/>
              </w:tabs>
              <w:ind w:left="-47"/>
              <w:jc w:val="center"/>
              <w:rPr>
                <w:rStyle w:val="Geen"/>
                <w:rPrChange w:id="216" w:author="Lynsey Rowland" w:date="2023-06-07T12:27:00Z">
                  <w:rPr>
                    <w:rStyle w:val="Geen"/>
                    <w:highlight w:val="yellow"/>
                  </w:rPr>
                </w:rPrChange>
              </w:rPr>
            </w:pPr>
            <w:r w:rsidRPr="004903B2">
              <w:rPr>
                <w:rStyle w:val="Geen"/>
                <w:lang w:val="en-US"/>
                <w:rPrChange w:id="217" w:author="Lynsey Rowland" w:date="2023-06-07T12:27:00Z">
                  <w:rPr>
                    <w:rStyle w:val="Geen"/>
                    <w:highlight w:val="yellow"/>
                    <w:lang w:val="en-US"/>
                  </w:rPr>
                </w:rPrChange>
              </w:rPr>
              <w:t>.302</w:t>
            </w:r>
          </w:p>
          <w:p w14:paraId="395C2E7D" w14:textId="77777777" w:rsidR="001D52B1" w:rsidRPr="004903B2" w:rsidRDefault="001D52B1" w:rsidP="00116C32">
            <w:pPr>
              <w:pStyle w:val="Hoofdtekst"/>
              <w:tabs>
                <w:tab w:val="left" w:pos="2760"/>
              </w:tabs>
              <w:ind w:left="-47"/>
              <w:jc w:val="center"/>
              <w:rPr>
                <w:rPrChange w:id="218" w:author="Lynsey Rowland" w:date="2023-06-07T12:27:00Z">
                  <w:rPr>
                    <w:highlight w:val="yellow"/>
                  </w:rPr>
                </w:rPrChange>
              </w:rPr>
            </w:pPr>
            <w:r w:rsidRPr="004903B2">
              <w:rPr>
                <w:rStyle w:val="Geen"/>
                <w:lang w:val="en-US"/>
                <w:rPrChange w:id="219" w:author="Lynsey Rowland" w:date="2023-06-07T12:27:00Z">
                  <w:rPr>
                    <w:rStyle w:val="Geen"/>
                    <w:highlight w:val="yellow"/>
                    <w:lang w:val="en-US"/>
                  </w:rPr>
                </w:rPrChange>
              </w:rPr>
              <w:t>.120</w:t>
            </w:r>
          </w:p>
        </w:tc>
        <w:tc>
          <w:tcPr>
            <w:tcW w:w="674" w:type="dxa"/>
            <w:tcBorders>
              <w:top w:val="nil"/>
              <w:left w:val="nil"/>
              <w:bottom w:val="nil"/>
              <w:right w:val="nil"/>
            </w:tcBorders>
            <w:shd w:val="clear" w:color="auto" w:fill="D9D9D9"/>
            <w:tcMar>
              <w:top w:w="80" w:type="dxa"/>
              <w:left w:w="80" w:type="dxa"/>
              <w:bottom w:w="80" w:type="dxa"/>
              <w:right w:w="80" w:type="dxa"/>
            </w:tcMar>
          </w:tcPr>
          <w:p w14:paraId="20705524" w14:textId="77777777" w:rsidR="001D52B1" w:rsidRPr="004903B2" w:rsidRDefault="001D52B1" w:rsidP="00116C32">
            <w:pPr>
              <w:pStyle w:val="Hoofdtekst"/>
              <w:tabs>
                <w:tab w:val="left" w:pos="2760"/>
              </w:tabs>
              <w:jc w:val="center"/>
              <w:rPr>
                <w:rStyle w:val="Geen"/>
                <w:rPrChange w:id="220" w:author="Lynsey Rowland" w:date="2023-06-07T12:27:00Z">
                  <w:rPr>
                    <w:rStyle w:val="Geen"/>
                    <w:highlight w:val="yellow"/>
                  </w:rPr>
                </w:rPrChange>
              </w:rPr>
            </w:pPr>
            <w:r w:rsidRPr="004903B2">
              <w:rPr>
                <w:rStyle w:val="Geen"/>
                <w:lang w:val="en-US"/>
                <w:rPrChange w:id="221" w:author="Lynsey Rowland" w:date="2023-06-07T12:27:00Z">
                  <w:rPr>
                    <w:rStyle w:val="Geen"/>
                    <w:highlight w:val="yellow"/>
                    <w:lang w:val="en-US"/>
                  </w:rPr>
                </w:rPrChange>
              </w:rPr>
              <w:t>1.2</w:t>
            </w:r>
          </w:p>
          <w:p w14:paraId="107F16DB" w14:textId="77777777" w:rsidR="001D52B1" w:rsidRPr="004903B2" w:rsidRDefault="001D52B1" w:rsidP="00116C32">
            <w:pPr>
              <w:pStyle w:val="Hoofdtekst"/>
              <w:tabs>
                <w:tab w:val="left" w:pos="2760"/>
              </w:tabs>
              <w:jc w:val="center"/>
              <w:rPr>
                <w:rStyle w:val="Geen"/>
                <w:rPrChange w:id="222" w:author="Lynsey Rowland" w:date="2023-06-07T12:27:00Z">
                  <w:rPr>
                    <w:rStyle w:val="Geen"/>
                    <w:highlight w:val="yellow"/>
                  </w:rPr>
                </w:rPrChange>
              </w:rPr>
            </w:pPr>
            <w:r w:rsidRPr="004903B2">
              <w:rPr>
                <w:rStyle w:val="Geen"/>
                <w:lang w:val="en-US"/>
                <w:rPrChange w:id="223" w:author="Lynsey Rowland" w:date="2023-06-07T12:27:00Z">
                  <w:rPr>
                    <w:rStyle w:val="Geen"/>
                    <w:highlight w:val="yellow"/>
                    <w:lang w:val="en-US"/>
                  </w:rPr>
                </w:rPrChange>
              </w:rPr>
              <w:t>0.9</w:t>
            </w:r>
          </w:p>
          <w:p w14:paraId="769C7BB0" w14:textId="77777777" w:rsidR="001D52B1" w:rsidRPr="004903B2" w:rsidRDefault="001D52B1" w:rsidP="00116C32">
            <w:pPr>
              <w:pStyle w:val="Hoofdtekst"/>
              <w:tabs>
                <w:tab w:val="left" w:pos="2760"/>
              </w:tabs>
              <w:jc w:val="center"/>
              <w:rPr>
                <w:rStyle w:val="Geen"/>
                <w:rPrChange w:id="224" w:author="Lynsey Rowland" w:date="2023-06-07T12:27:00Z">
                  <w:rPr>
                    <w:rStyle w:val="Geen"/>
                    <w:highlight w:val="yellow"/>
                  </w:rPr>
                </w:rPrChange>
              </w:rPr>
            </w:pPr>
            <w:r w:rsidRPr="004903B2">
              <w:rPr>
                <w:rStyle w:val="Geen"/>
                <w:lang w:val="en-US"/>
                <w:rPrChange w:id="225" w:author="Lynsey Rowland" w:date="2023-06-07T12:27:00Z">
                  <w:rPr>
                    <w:rStyle w:val="Geen"/>
                    <w:highlight w:val="yellow"/>
                    <w:lang w:val="en-US"/>
                  </w:rPr>
                </w:rPrChange>
              </w:rPr>
              <w:t>0.9</w:t>
            </w:r>
          </w:p>
          <w:p w14:paraId="6C420E9D" w14:textId="77777777" w:rsidR="001D52B1" w:rsidRPr="004903B2" w:rsidRDefault="001D52B1" w:rsidP="00116C32">
            <w:pPr>
              <w:pStyle w:val="Hoofdtekst"/>
              <w:tabs>
                <w:tab w:val="left" w:pos="2760"/>
              </w:tabs>
              <w:jc w:val="center"/>
              <w:rPr>
                <w:rStyle w:val="Geen"/>
                <w:rPrChange w:id="226" w:author="Lynsey Rowland" w:date="2023-06-07T12:27:00Z">
                  <w:rPr>
                    <w:rStyle w:val="Geen"/>
                    <w:highlight w:val="yellow"/>
                  </w:rPr>
                </w:rPrChange>
              </w:rPr>
            </w:pPr>
            <w:r w:rsidRPr="004903B2">
              <w:rPr>
                <w:rStyle w:val="Geen"/>
                <w:lang w:val="en-US"/>
                <w:rPrChange w:id="227" w:author="Lynsey Rowland" w:date="2023-06-07T12:27:00Z">
                  <w:rPr>
                    <w:rStyle w:val="Geen"/>
                    <w:highlight w:val="yellow"/>
                    <w:lang w:val="en-US"/>
                  </w:rPr>
                </w:rPrChange>
              </w:rPr>
              <w:t>1.0</w:t>
            </w:r>
          </w:p>
          <w:p w14:paraId="3D378AA8" w14:textId="77777777" w:rsidR="001D52B1" w:rsidRPr="004903B2" w:rsidRDefault="001D52B1" w:rsidP="00116C32">
            <w:pPr>
              <w:pStyle w:val="Hoofdtekst"/>
              <w:tabs>
                <w:tab w:val="left" w:pos="2760"/>
              </w:tabs>
              <w:jc w:val="center"/>
              <w:rPr>
                <w:rPrChange w:id="228" w:author="Lynsey Rowland" w:date="2023-06-07T12:27:00Z">
                  <w:rPr>
                    <w:highlight w:val="yellow"/>
                  </w:rPr>
                </w:rPrChange>
              </w:rPr>
            </w:pPr>
            <w:r w:rsidRPr="004903B2">
              <w:rPr>
                <w:rStyle w:val="Geen"/>
                <w:lang w:val="en-US"/>
                <w:rPrChange w:id="229" w:author="Lynsey Rowland" w:date="2023-06-07T12:27:00Z">
                  <w:rPr>
                    <w:rStyle w:val="Geen"/>
                    <w:highlight w:val="yellow"/>
                    <w:lang w:val="en-US"/>
                  </w:rPr>
                </w:rPrChange>
              </w:rPr>
              <w:t>1.1</w:t>
            </w:r>
          </w:p>
        </w:tc>
        <w:tc>
          <w:tcPr>
            <w:tcW w:w="602" w:type="dxa"/>
            <w:tcBorders>
              <w:top w:val="nil"/>
              <w:left w:val="nil"/>
              <w:bottom w:val="nil"/>
              <w:right w:val="nil"/>
            </w:tcBorders>
            <w:shd w:val="clear" w:color="auto" w:fill="auto"/>
            <w:tcMar>
              <w:top w:w="80" w:type="dxa"/>
              <w:left w:w="80" w:type="dxa"/>
              <w:bottom w:w="80" w:type="dxa"/>
              <w:right w:w="80" w:type="dxa"/>
            </w:tcMar>
          </w:tcPr>
          <w:p w14:paraId="16CF1EFC" w14:textId="77777777" w:rsidR="001D52B1" w:rsidRPr="004903B2" w:rsidRDefault="001D52B1" w:rsidP="00116C32">
            <w:pPr>
              <w:pStyle w:val="Hoofdtekst"/>
              <w:tabs>
                <w:tab w:val="left" w:pos="2760"/>
              </w:tabs>
              <w:jc w:val="center"/>
              <w:rPr>
                <w:rStyle w:val="Geen"/>
                <w:rPrChange w:id="230" w:author="Lynsey Rowland" w:date="2023-06-07T12:27:00Z">
                  <w:rPr>
                    <w:rStyle w:val="Geen"/>
                    <w:highlight w:val="yellow"/>
                  </w:rPr>
                </w:rPrChange>
              </w:rPr>
            </w:pPr>
            <w:r w:rsidRPr="004903B2">
              <w:rPr>
                <w:rStyle w:val="Geen"/>
                <w:lang w:val="en-US"/>
                <w:rPrChange w:id="231" w:author="Lynsey Rowland" w:date="2023-06-07T12:27:00Z">
                  <w:rPr>
                    <w:rStyle w:val="Geen"/>
                    <w:highlight w:val="yellow"/>
                    <w:lang w:val="en-US"/>
                  </w:rPr>
                </w:rPrChange>
              </w:rPr>
              <w:t>0.1</w:t>
            </w:r>
          </w:p>
          <w:p w14:paraId="22E455C2" w14:textId="77777777" w:rsidR="001D52B1" w:rsidRPr="004903B2" w:rsidRDefault="001D52B1" w:rsidP="00116C32">
            <w:pPr>
              <w:pStyle w:val="Hoofdtekst"/>
              <w:tabs>
                <w:tab w:val="left" w:pos="2760"/>
              </w:tabs>
              <w:jc w:val="center"/>
              <w:rPr>
                <w:rStyle w:val="Geen"/>
                <w:rPrChange w:id="232" w:author="Lynsey Rowland" w:date="2023-06-07T12:27:00Z">
                  <w:rPr>
                    <w:rStyle w:val="Geen"/>
                    <w:highlight w:val="yellow"/>
                  </w:rPr>
                </w:rPrChange>
              </w:rPr>
            </w:pPr>
            <w:r w:rsidRPr="004903B2">
              <w:rPr>
                <w:rStyle w:val="Geen"/>
                <w:lang w:val="en-US"/>
                <w:rPrChange w:id="233" w:author="Lynsey Rowland" w:date="2023-06-07T12:27:00Z">
                  <w:rPr>
                    <w:rStyle w:val="Geen"/>
                    <w:highlight w:val="yellow"/>
                    <w:lang w:val="en-US"/>
                  </w:rPr>
                </w:rPrChange>
              </w:rPr>
              <w:t>0.1</w:t>
            </w:r>
          </w:p>
          <w:p w14:paraId="2CBAAD66" w14:textId="77777777" w:rsidR="001D52B1" w:rsidRPr="004903B2" w:rsidRDefault="001D52B1" w:rsidP="00116C32">
            <w:pPr>
              <w:pStyle w:val="Hoofdtekst"/>
              <w:tabs>
                <w:tab w:val="left" w:pos="2760"/>
              </w:tabs>
              <w:jc w:val="center"/>
              <w:rPr>
                <w:rStyle w:val="Geen"/>
                <w:rPrChange w:id="234" w:author="Lynsey Rowland" w:date="2023-06-07T12:27:00Z">
                  <w:rPr>
                    <w:rStyle w:val="Geen"/>
                    <w:highlight w:val="yellow"/>
                  </w:rPr>
                </w:rPrChange>
              </w:rPr>
            </w:pPr>
            <w:r w:rsidRPr="004903B2">
              <w:rPr>
                <w:rStyle w:val="Geen"/>
                <w:lang w:val="en-US"/>
                <w:rPrChange w:id="235" w:author="Lynsey Rowland" w:date="2023-06-07T12:27:00Z">
                  <w:rPr>
                    <w:rStyle w:val="Geen"/>
                    <w:highlight w:val="yellow"/>
                    <w:lang w:val="en-US"/>
                  </w:rPr>
                </w:rPrChange>
              </w:rPr>
              <w:t>0.2</w:t>
            </w:r>
          </w:p>
          <w:p w14:paraId="109AE532" w14:textId="77777777" w:rsidR="001D52B1" w:rsidRPr="004903B2" w:rsidRDefault="001D52B1" w:rsidP="00116C32">
            <w:pPr>
              <w:pStyle w:val="Hoofdtekst"/>
              <w:tabs>
                <w:tab w:val="left" w:pos="2760"/>
              </w:tabs>
              <w:jc w:val="center"/>
              <w:rPr>
                <w:rStyle w:val="Geen"/>
                <w:rPrChange w:id="236" w:author="Lynsey Rowland" w:date="2023-06-07T12:27:00Z">
                  <w:rPr>
                    <w:rStyle w:val="Geen"/>
                    <w:highlight w:val="yellow"/>
                  </w:rPr>
                </w:rPrChange>
              </w:rPr>
            </w:pPr>
            <w:r w:rsidRPr="004903B2">
              <w:rPr>
                <w:rStyle w:val="Geen"/>
                <w:lang w:val="en-US"/>
                <w:rPrChange w:id="237" w:author="Lynsey Rowland" w:date="2023-06-07T12:27:00Z">
                  <w:rPr>
                    <w:rStyle w:val="Geen"/>
                    <w:highlight w:val="yellow"/>
                    <w:lang w:val="en-US"/>
                  </w:rPr>
                </w:rPrChange>
              </w:rPr>
              <w:t>0.1</w:t>
            </w:r>
          </w:p>
          <w:p w14:paraId="2157590D" w14:textId="77777777" w:rsidR="001D52B1" w:rsidRPr="004903B2" w:rsidRDefault="001D52B1" w:rsidP="00116C32">
            <w:pPr>
              <w:pStyle w:val="Hoofdtekst"/>
              <w:tabs>
                <w:tab w:val="left" w:pos="2760"/>
              </w:tabs>
              <w:jc w:val="center"/>
              <w:rPr>
                <w:rPrChange w:id="238" w:author="Lynsey Rowland" w:date="2023-06-07T12:27:00Z">
                  <w:rPr>
                    <w:highlight w:val="yellow"/>
                  </w:rPr>
                </w:rPrChange>
              </w:rPr>
            </w:pPr>
            <w:r w:rsidRPr="004903B2">
              <w:rPr>
                <w:rStyle w:val="Geen"/>
                <w:lang w:val="en-US"/>
                <w:rPrChange w:id="239" w:author="Lynsey Rowland" w:date="2023-06-07T12:27:00Z">
                  <w:rPr>
                    <w:rStyle w:val="Geen"/>
                    <w:highlight w:val="yellow"/>
                    <w:lang w:val="en-US"/>
                  </w:rPr>
                </w:rPrChange>
              </w:rPr>
              <w:t>0.1</w:t>
            </w:r>
          </w:p>
        </w:tc>
        <w:tc>
          <w:tcPr>
            <w:tcW w:w="979" w:type="dxa"/>
            <w:tcBorders>
              <w:top w:val="nil"/>
              <w:left w:val="nil"/>
              <w:bottom w:val="nil"/>
              <w:right w:val="nil"/>
            </w:tcBorders>
            <w:shd w:val="clear" w:color="auto" w:fill="auto"/>
            <w:tcMar>
              <w:top w:w="80" w:type="dxa"/>
              <w:left w:w="80" w:type="dxa"/>
              <w:bottom w:w="80" w:type="dxa"/>
              <w:right w:w="80" w:type="dxa"/>
            </w:tcMar>
          </w:tcPr>
          <w:p w14:paraId="2F000FCE" w14:textId="77777777" w:rsidR="001D52B1" w:rsidRPr="004903B2" w:rsidRDefault="001D52B1" w:rsidP="00116C32">
            <w:pPr>
              <w:pStyle w:val="Hoofdtekst"/>
              <w:tabs>
                <w:tab w:val="left" w:pos="2760"/>
              </w:tabs>
              <w:jc w:val="center"/>
              <w:rPr>
                <w:rStyle w:val="Geen"/>
                <w:rPrChange w:id="240" w:author="Lynsey Rowland" w:date="2023-06-07T12:27:00Z">
                  <w:rPr>
                    <w:rStyle w:val="Geen"/>
                    <w:highlight w:val="yellow"/>
                  </w:rPr>
                </w:rPrChange>
              </w:rPr>
            </w:pPr>
            <w:r w:rsidRPr="004903B2">
              <w:rPr>
                <w:rStyle w:val="Geen"/>
                <w:lang w:val="en-US"/>
                <w:rPrChange w:id="241" w:author="Lynsey Rowland" w:date="2023-06-07T12:27:00Z">
                  <w:rPr>
                    <w:rStyle w:val="Geen"/>
                    <w:highlight w:val="yellow"/>
                    <w:lang w:val="en-US"/>
                  </w:rPr>
                </w:rPrChange>
              </w:rPr>
              <w:t>1.0-1.4</w:t>
            </w:r>
          </w:p>
          <w:p w14:paraId="306B21A3" w14:textId="77777777" w:rsidR="001D52B1" w:rsidRPr="004903B2" w:rsidRDefault="001D52B1" w:rsidP="00116C32">
            <w:pPr>
              <w:pStyle w:val="Hoofdtekst"/>
              <w:tabs>
                <w:tab w:val="left" w:pos="2760"/>
              </w:tabs>
              <w:jc w:val="center"/>
              <w:rPr>
                <w:rStyle w:val="Geen"/>
                <w:rPrChange w:id="242" w:author="Lynsey Rowland" w:date="2023-06-07T12:27:00Z">
                  <w:rPr>
                    <w:rStyle w:val="Geen"/>
                    <w:highlight w:val="yellow"/>
                  </w:rPr>
                </w:rPrChange>
              </w:rPr>
            </w:pPr>
            <w:r w:rsidRPr="004903B2">
              <w:rPr>
                <w:rStyle w:val="Geen"/>
                <w:lang w:val="en-US"/>
                <w:rPrChange w:id="243" w:author="Lynsey Rowland" w:date="2023-06-07T12:27:00Z">
                  <w:rPr>
                    <w:rStyle w:val="Geen"/>
                    <w:highlight w:val="yellow"/>
                    <w:lang w:val="en-US"/>
                  </w:rPr>
                </w:rPrChange>
              </w:rPr>
              <w:t>0.7-1.1</w:t>
            </w:r>
          </w:p>
          <w:p w14:paraId="18F62EDA" w14:textId="77777777" w:rsidR="001D52B1" w:rsidRPr="004903B2" w:rsidRDefault="001D52B1" w:rsidP="00116C32">
            <w:pPr>
              <w:pStyle w:val="Hoofdtekst"/>
              <w:tabs>
                <w:tab w:val="left" w:pos="2760"/>
              </w:tabs>
              <w:jc w:val="center"/>
              <w:rPr>
                <w:rStyle w:val="Geen"/>
                <w:rPrChange w:id="244" w:author="Lynsey Rowland" w:date="2023-06-07T12:27:00Z">
                  <w:rPr>
                    <w:rStyle w:val="Geen"/>
                    <w:highlight w:val="yellow"/>
                  </w:rPr>
                </w:rPrChange>
              </w:rPr>
            </w:pPr>
            <w:r w:rsidRPr="004903B2">
              <w:rPr>
                <w:rStyle w:val="Geen"/>
                <w:lang w:val="en-US"/>
                <w:rPrChange w:id="245" w:author="Lynsey Rowland" w:date="2023-06-07T12:27:00Z">
                  <w:rPr>
                    <w:rStyle w:val="Geen"/>
                    <w:highlight w:val="yellow"/>
                    <w:lang w:val="en-US"/>
                  </w:rPr>
                </w:rPrChange>
              </w:rPr>
              <w:t>0.7-1.2</w:t>
            </w:r>
          </w:p>
          <w:p w14:paraId="3770235C" w14:textId="77777777" w:rsidR="001D52B1" w:rsidRPr="004903B2" w:rsidRDefault="001D52B1" w:rsidP="00116C32">
            <w:pPr>
              <w:pStyle w:val="Hoofdtekst"/>
              <w:tabs>
                <w:tab w:val="left" w:pos="2760"/>
              </w:tabs>
              <w:jc w:val="center"/>
              <w:rPr>
                <w:rStyle w:val="Geen"/>
                <w:rPrChange w:id="246" w:author="Lynsey Rowland" w:date="2023-06-07T12:27:00Z">
                  <w:rPr>
                    <w:rStyle w:val="Geen"/>
                    <w:highlight w:val="yellow"/>
                  </w:rPr>
                </w:rPrChange>
              </w:rPr>
            </w:pPr>
            <w:r w:rsidRPr="004903B2">
              <w:rPr>
                <w:rStyle w:val="Geen"/>
                <w:lang w:val="en-US"/>
                <w:rPrChange w:id="247" w:author="Lynsey Rowland" w:date="2023-06-07T12:27:00Z">
                  <w:rPr>
                    <w:rStyle w:val="Geen"/>
                    <w:highlight w:val="yellow"/>
                    <w:lang w:val="en-US"/>
                  </w:rPr>
                </w:rPrChange>
              </w:rPr>
              <w:t>0.9-1.2</w:t>
            </w:r>
          </w:p>
          <w:p w14:paraId="640942CE" w14:textId="77777777" w:rsidR="001D52B1" w:rsidRPr="004903B2" w:rsidRDefault="001D52B1" w:rsidP="00116C32">
            <w:pPr>
              <w:pStyle w:val="Hoofdtekst"/>
              <w:tabs>
                <w:tab w:val="left" w:pos="2760"/>
              </w:tabs>
              <w:jc w:val="center"/>
              <w:rPr>
                <w:rPrChange w:id="248" w:author="Lynsey Rowland" w:date="2023-06-07T12:27:00Z">
                  <w:rPr>
                    <w:highlight w:val="yellow"/>
                  </w:rPr>
                </w:rPrChange>
              </w:rPr>
            </w:pPr>
            <w:r w:rsidRPr="004903B2">
              <w:rPr>
                <w:rStyle w:val="Geen"/>
                <w:lang w:val="en-US"/>
                <w:rPrChange w:id="249" w:author="Lynsey Rowland" w:date="2023-06-07T12:27:00Z">
                  <w:rPr>
                    <w:rStyle w:val="Geen"/>
                    <w:highlight w:val="yellow"/>
                    <w:lang w:val="en-US"/>
                  </w:rPr>
                </w:rPrChange>
              </w:rPr>
              <w:t>0.9-1.4</w:t>
            </w:r>
          </w:p>
        </w:tc>
        <w:tc>
          <w:tcPr>
            <w:tcW w:w="580" w:type="dxa"/>
            <w:tcBorders>
              <w:top w:val="nil"/>
              <w:left w:val="nil"/>
              <w:bottom w:val="nil"/>
              <w:right w:val="nil"/>
            </w:tcBorders>
            <w:shd w:val="clear" w:color="auto" w:fill="auto"/>
            <w:tcMar>
              <w:top w:w="80" w:type="dxa"/>
              <w:left w:w="80" w:type="dxa"/>
              <w:bottom w:w="80" w:type="dxa"/>
              <w:right w:w="80" w:type="dxa"/>
            </w:tcMar>
          </w:tcPr>
          <w:p w14:paraId="5254D67D" w14:textId="77777777" w:rsidR="001D52B1" w:rsidRPr="004903B2" w:rsidRDefault="001D52B1" w:rsidP="00116C32">
            <w:pPr>
              <w:pStyle w:val="Hoofdtekst"/>
              <w:tabs>
                <w:tab w:val="left" w:pos="2760"/>
              </w:tabs>
              <w:ind w:left="-77" w:right="-80"/>
              <w:jc w:val="center"/>
              <w:rPr>
                <w:rStyle w:val="Geen"/>
                <w:rPrChange w:id="250" w:author="Lynsey Rowland" w:date="2023-06-07T12:27:00Z">
                  <w:rPr>
                    <w:rStyle w:val="Geen"/>
                    <w:highlight w:val="yellow"/>
                  </w:rPr>
                </w:rPrChange>
              </w:rPr>
            </w:pPr>
            <w:r w:rsidRPr="004903B2">
              <w:rPr>
                <w:rStyle w:val="Geen"/>
                <w:lang w:val="en-US"/>
                <w:rPrChange w:id="251" w:author="Lynsey Rowland" w:date="2023-06-07T12:27:00Z">
                  <w:rPr>
                    <w:rStyle w:val="Geen"/>
                    <w:highlight w:val="yellow"/>
                    <w:lang w:val="en-US"/>
                  </w:rPr>
                </w:rPrChange>
              </w:rPr>
              <w:t>.011**</w:t>
            </w:r>
          </w:p>
          <w:p w14:paraId="1BB56AB4" w14:textId="77777777" w:rsidR="001D52B1" w:rsidRPr="004903B2" w:rsidRDefault="001D52B1" w:rsidP="00116C32">
            <w:pPr>
              <w:pStyle w:val="Hoofdtekst"/>
              <w:tabs>
                <w:tab w:val="left" w:pos="2760"/>
              </w:tabs>
              <w:ind w:left="-77"/>
              <w:jc w:val="center"/>
              <w:rPr>
                <w:rStyle w:val="Geen"/>
                <w:rPrChange w:id="252" w:author="Lynsey Rowland" w:date="2023-06-07T12:27:00Z">
                  <w:rPr>
                    <w:rStyle w:val="Geen"/>
                    <w:highlight w:val="yellow"/>
                  </w:rPr>
                </w:rPrChange>
              </w:rPr>
            </w:pPr>
            <w:r w:rsidRPr="004903B2">
              <w:rPr>
                <w:rStyle w:val="Geen"/>
                <w:lang w:val="en-US"/>
                <w:rPrChange w:id="253" w:author="Lynsey Rowland" w:date="2023-06-07T12:27:00Z">
                  <w:rPr>
                    <w:rStyle w:val="Geen"/>
                    <w:highlight w:val="yellow"/>
                    <w:lang w:val="en-US"/>
                  </w:rPr>
                </w:rPrChange>
              </w:rPr>
              <w:t>.216</w:t>
            </w:r>
          </w:p>
          <w:p w14:paraId="19CB4772" w14:textId="77777777" w:rsidR="001D52B1" w:rsidRPr="004903B2" w:rsidRDefault="001D52B1" w:rsidP="00116C32">
            <w:pPr>
              <w:pStyle w:val="Hoofdtekst"/>
              <w:tabs>
                <w:tab w:val="left" w:pos="2760"/>
              </w:tabs>
              <w:ind w:left="-77"/>
              <w:jc w:val="center"/>
              <w:rPr>
                <w:rStyle w:val="Geen"/>
                <w:rPrChange w:id="254" w:author="Lynsey Rowland" w:date="2023-06-07T12:27:00Z">
                  <w:rPr>
                    <w:rStyle w:val="Geen"/>
                    <w:highlight w:val="yellow"/>
                  </w:rPr>
                </w:rPrChange>
              </w:rPr>
            </w:pPr>
            <w:r w:rsidRPr="004903B2">
              <w:rPr>
                <w:rStyle w:val="Geen"/>
                <w:lang w:val="en-US"/>
                <w:rPrChange w:id="255" w:author="Lynsey Rowland" w:date="2023-06-07T12:27:00Z">
                  <w:rPr>
                    <w:rStyle w:val="Geen"/>
                    <w:highlight w:val="yellow"/>
                    <w:lang w:val="en-US"/>
                  </w:rPr>
                </w:rPrChange>
              </w:rPr>
              <w:t>.400</w:t>
            </w:r>
          </w:p>
          <w:p w14:paraId="2680A1E7" w14:textId="77777777" w:rsidR="001D52B1" w:rsidRPr="004903B2" w:rsidRDefault="001D52B1" w:rsidP="00116C32">
            <w:pPr>
              <w:pStyle w:val="Hoofdtekst"/>
              <w:tabs>
                <w:tab w:val="left" w:pos="2760"/>
              </w:tabs>
              <w:ind w:left="-77"/>
              <w:jc w:val="center"/>
              <w:rPr>
                <w:rStyle w:val="Geen"/>
                <w:rPrChange w:id="256" w:author="Lynsey Rowland" w:date="2023-06-07T12:27:00Z">
                  <w:rPr>
                    <w:rStyle w:val="Geen"/>
                    <w:highlight w:val="yellow"/>
                  </w:rPr>
                </w:rPrChange>
              </w:rPr>
            </w:pPr>
            <w:r w:rsidRPr="004903B2">
              <w:rPr>
                <w:rStyle w:val="Geen"/>
                <w:lang w:val="en-US"/>
                <w:rPrChange w:id="257" w:author="Lynsey Rowland" w:date="2023-06-07T12:27:00Z">
                  <w:rPr>
                    <w:rStyle w:val="Geen"/>
                    <w:highlight w:val="yellow"/>
                    <w:lang w:val="en-US"/>
                  </w:rPr>
                </w:rPrChange>
              </w:rPr>
              <w:t>.541</w:t>
            </w:r>
          </w:p>
          <w:p w14:paraId="2FCFEB51" w14:textId="77777777" w:rsidR="001D52B1" w:rsidRPr="004903B2" w:rsidRDefault="001D52B1" w:rsidP="00116C32">
            <w:pPr>
              <w:pStyle w:val="Hoofdtekst"/>
              <w:tabs>
                <w:tab w:val="left" w:pos="2760"/>
              </w:tabs>
              <w:ind w:left="-77"/>
              <w:jc w:val="center"/>
              <w:rPr>
                <w:rPrChange w:id="258" w:author="Lynsey Rowland" w:date="2023-06-07T12:27:00Z">
                  <w:rPr>
                    <w:highlight w:val="yellow"/>
                  </w:rPr>
                </w:rPrChange>
              </w:rPr>
            </w:pPr>
            <w:r w:rsidRPr="004903B2">
              <w:rPr>
                <w:rStyle w:val="Geen"/>
                <w:lang w:val="en-US"/>
                <w:rPrChange w:id="259" w:author="Lynsey Rowland" w:date="2023-06-07T12:27:00Z">
                  <w:rPr>
                    <w:rStyle w:val="Geen"/>
                    <w:highlight w:val="yellow"/>
                    <w:lang w:val="en-US"/>
                  </w:rPr>
                </w:rPrChange>
              </w:rPr>
              <w:t>.353</w:t>
            </w:r>
          </w:p>
        </w:tc>
        <w:tc>
          <w:tcPr>
            <w:tcW w:w="709" w:type="dxa"/>
            <w:tcBorders>
              <w:top w:val="nil"/>
              <w:left w:val="nil"/>
              <w:bottom w:val="nil"/>
              <w:right w:val="nil"/>
            </w:tcBorders>
            <w:shd w:val="clear" w:color="auto" w:fill="D9D9D9"/>
            <w:tcMar>
              <w:top w:w="80" w:type="dxa"/>
              <w:left w:w="80" w:type="dxa"/>
              <w:bottom w:w="80" w:type="dxa"/>
              <w:right w:w="80" w:type="dxa"/>
            </w:tcMar>
          </w:tcPr>
          <w:p w14:paraId="56835871" w14:textId="77777777" w:rsidR="001D52B1" w:rsidRPr="004903B2" w:rsidRDefault="001D52B1" w:rsidP="00116C32">
            <w:pPr>
              <w:pStyle w:val="Hoofdtekst"/>
              <w:tabs>
                <w:tab w:val="center" w:pos="270"/>
                <w:tab w:val="left" w:pos="2760"/>
              </w:tabs>
              <w:jc w:val="center"/>
              <w:rPr>
                <w:rStyle w:val="Geen"/>
                <w:rPrChange w:id="260" w:author="Lynsey Rowland" w:date="2023-06-07T12:27:00Z">
                  <w:rPr>
                    <w:rStyle w:val="Geen"/>
                    <w:highlight w:val="yellow"/>
                  </w:rPr>
                </w:rPrChange>
              </w:rPr>
            </w:pPr>
            <w:r w:rsidRPr="004903B2">
              <w:rPr>
                <w:rStyle w:val="Geen"/>
                <w:lang w:val="en-US"/>
                <w:rPrChange w:id="261" w:author="Lynsey Rowland" w:date="2023-06-07T12:27:00Z">
                  <w:rPr>
                    <w:rStyle w:val="Geen"/>
                    <w:highlight w:val="yellow"/>
                    <w:lang w:val="en-US"/>
                  </w:rPr>
                </w:rPrChange>
              </w:rPr>
              <w:t>1.3</w:t>
            </w:r>
          </w:p>
          <w:p w14:paraId="07E4D4F9" w14:textId="77777777" w:rsidR="001D52B1" w:rsidRPr="004903B2" w:rsidRDefault="001D52B1" w:rsidP="00116C32">
            <w:pPr>
              <w:pStyle w:val="Hoofdtekst"/>
              <w:tabs>
                <w:tab w:val="left" w:pos="2760"/>
              </w:tabs>
              <w:jc w:val="center"/>
              <w:rPr>
                <w:rStyle w:val="Geen"/>
                <w:rPrChange w:id="262" w:author="Lynsey Rowland" w:date="2023-06-07T12:27:00Z">
                  <w:rPr>
                    <w:rStyle w:val="Geen"/>
                    <w:highlight w:val="yellow"/>
                  </w:rPr>
                </w:rPrChange>
              </w:rPr>
            </w:pPr>
            <w:r w:rsidRPr="004903B2">
              <w:rPr>
                <w:rStyle w:val="Geen"/>
                <w:lang w:val="en-US"/>
                <w:rPrChange w:id="263" w:author="Lynsey Rowland" w:date="2023-06-07T12:27:00Z">
                  <w:rPr>
                    <w:rStyle w:val="Geen"/>
                    <w:highlight w:val="yellow"/>
                    <w:lang w:val="en-US"/>
                  </w:rPr>
                </w:rPrChange>
              </w:rPr>
              <w:t>0.6</w:t>
            </w:r>
          </w:p>
          <w:p w14:paraId="70CB19D7" w14:textId="77777777" w:rsidR="001D52B1" w:rsidRPr="004903B2" w:rsidRDefault="001D52B1" w:rsidP="00116C32">
            <w:pPr>
              <w:pStyle w:val="Hoofdtekst"/>
              <w:tabs>
                <w:tab w:val="left" w:pos="2760"/>
              </w:tabs>
              <w:jc w:val="center"/>
              <w:rPr>
                <w:rStyle w:val="Geen"/>
                <w:rPrChange w:id="264" w:author="Lynsey Rowland" w:date="2023-06-07T12:27:00Z">
                  <w:rPr>
                    <w:rStyle w:val="Geen"/>
                    <w:highlight w:val="yellow"/>
                  </w:rPr>
                </w:rPrChange>
              </w:rPr>
            </w:pPr>
            <w:r w:rsidRPr="004903B2">
              <w:rPr>
                <w:rStyle w:val="Geen"/>
                <w:lang w:val="en-US"/>
                <w:rPrChange w:id="265" w:author="Lynsey Rowland" w:date="2023-06-07T12:27:00Z">
                  <w:rPr>
                    <w:rStyle w:val="Geen"/>
                    <w:highlight w:val="yellow"/>
                    <w:lang w:val="en-US"/>
                  </w:rPr>
                </w:rPrChange>
              </w:rPr>
              <w:t>1.1</w:t>
            </w:r>
          </w:p>
          <w:p w14:paraId="3AAB2E96" w14:textId="77777777" w:rsidR="001D52B1" w:rsidRPr="004903B2" w:rsidRDefault="001D52B1" w:rsidP="00116C32">
            <w:pPr>
              <w:pStyle w:val="Hoofdtekst"/>
              <w:tabs>
                <w:tab w:val="left" w:pos="2760"/>
              </w:tabs>
              <w:jc w:val="center"/>
              <w:rPr>
                <w:rStyle w:val="Geen"/>
                <w:rPrChange w:id="266" w:author="Lynsey Rowland" w:date="2023-06-07T12:27:00Z">
                  <w:rPr>
                    <w:rStyle w:val="Geen"/>
                    <w:highlight w:val="yellow"/>
                  </w:rPr>
                </w:rPrChange>
              </w:rPr>
            </w:pPr>
            <w:r w:rsidRPr="004903B2">
              <w:rPr>
                <w:rStyle w:val="Geen"/>
                <w:lang w:val="en-US"/>
                <w:rPrChange w:id="267" w:author="Lynsey Rowland" w:date="2023-06-07T12:27:00Z">
                  <w:rPr>
                    <w:rStyle w:val="Geen"/>
                    <w:highlight w:val="yellow"/>
                    <w:lang w:val="en-US"/>
                  </w:rPr>
                </w:rPrChange>
              </w:rPr>
              <w:t>0.9</w:t>
            </w:r>
          </w:p>
          <w:p w14:paraId="54271678" w14:textId="77777777" w:rsidR="001D52B1" w:rsidRPr="004903B2" w:rsidRDefault="001D52B1" w:rsidP="00116C32">
            <w:pPr>
              <w:pStyle w:val="Hoofdtekst"/>
              <w:tabs>
                <w:tab w:val="left" w:pos="2760"/>
              </w:tabs>
              <w:jc w:val="center"/>
              <w:rPr>
                <w:rPrChange w:id="268" w:author="Lynsey Rowland" w:date="2023-06-07T12:27:00Z">
                  <w:rPr>
                    <w:highlight w:val="yellow"/>
                  </w:rPr>
                </w:rPrChange>
              </w:rPr>
            </w:pPr>
            <w:r w:rsidRPr="004903B2">
              <w:rPr>
                <w:rStyle w:val="Geen"/>
                <w:lang w:val="en-US"/>
                <w:rPrChange w:id="269" w:author="Lynsey Rowland" w:date="2023-06-07T12:27:00Z">
                  <w:rPr>
                    <w:rStyle w:val="Geen"/>
                    <w:highlight w:val="yellow"/>
                    <w:lang w:val="en-US"/>
                  </w:rPr>
                </w:rPrChange>
              </w:rPr>
              <w:t>1.4</w:t>
            </w:r>
          </w:p>
        </w:tc>
        <w:tc>
          <w:tcPr>
            <w:tcW w:w="567" w:type="dxa"/>
            <w:tcBorders>
              <w:top w:val="nil"/>
              <w:left w:val="nil"/>
              <w:bottom w:val="nil"/>
              <w:right w:val="nil"/>
            </w:tcBorders>
            <w:shd w:val="clear" w:color="auto" w:fill="auto"/>
            <w:tcMar>
              <w:top w:w="80" w:type="dxa"/>
              <w:left w:w="80" w:type="dxa"/>
              <w:bottom w:w="80" w:type="dxa"/>
              <w:right w:w="80" w:type="dxa"/>
            </w:tcMar>
          </w:tcPr>
          <w:p w14:paraId="7A95DB99" w14:textId="77777777" w:rsidR="001D52B1" w:rsidRPr="004903B2" w:rsidRDefault="001D52B1" w:rsidP="00116C32">
            <w:pPr>
              <w:pStyle w:val="Hoofdtekst"/>
              <w:tabs>
                <w:tab w:val="left" w:pos="2760"/>
              </w:tabs>
              <w:jc w:val="center"/>
              <w:rPr>
                <w:rStyle w:val="Geen"/>
                <w:rPrChange w:id="270" w:author="Lynsey Rowland" w:date="2023-06-07T12:27:00Z">
                  <w:rPr>
                    <w:rStyle w:val="Geen"/>
                    <w:highlight w:val="yellow"/>
                  </w:rPr>
                </w:rPrChange>
              </w:rPr>
            </w:pPr>
            <w:r w:rsidRPr="004903B2">
              <w:rPr>
                <w:rStyle w:val="Geen"/>
                <w:lang w:val="en-US"/>
                <w:rPrChange w:id="271" w:author="Lynsey Rowland" w:date="2023-06-07T12:27:00Z">
                  <w:rPr>
                    <w:rStyle w:val="Geen"/>
                    <w:highlight w:val="yellow"/>
                    <w:lang w:val="en-US"/>
                  </w:rPr>
                </w:rPrChange>
              </w:rPr>
              <w:t>0.2</w:t>
            </w:r>
          </w:p>
          <w:p w14:paraId="62166CE6" w14:textId="77777777" w:rsidR="001D52B1" w:rsidRPr="004903B2" w:rsidRDefault="001D52B1" w:rsidP="00116C32">
            <w:pPr>
              <w:pStyle w:val="Hoofdtekst"/>
              <w:tabs>
                <w:tab w:val="left" w:pos="2760"/>
              </w:tabs>
              <w:jc w:val="center"/>
              <w:rPr>
                <w:rStyle w:val="Geen"/>
                <w:rPrChange w:id="272" w:author="Lynsey Rowland" w:date="2023-06-07T12:27:00Z">
                  <w:rPr>
                    <w:rStyle w:val="Geen"/>
                    <w:highlight w:val="yellow"/>
                  </w:rPr>
                </w:rPrChange>
              </w:rPr>
            </w:pPr>
            <w:r w:rsidRPr="004903B2">
              <w:rPr>
                <w:rStyle w:val="Geen"/>
                <w:lang w:val="en-US"/>
                <w:rPrChange w:id="273" w:author="Lynsey Rowland" w:date="2023-06-07T12:27:00Z">
                  <w:rPr>
                    <w:rStyle w:val="Geen"/>
                    <w:highlight w:val="yellow"/>
                    <w:lang w:val="en-US"/>
                  </w:rPr>
                </w:rPrChange>
              </w:rPr>
              <w:t>0.2</w:t>
            </w:r>
          </w:p>
          <w:p w14:paraId="115C9830" w14:textId="77777777" w:rsidR="001D52B1" w:rsidRPr="004903B2" w:rsidRDefault="001D52B1" w:rsidP="00116C32">
            <w:pPr>
              <w:pStyle w:val="Hoofdtekst"/>
              <w:tabs>
                <w:tab w:val="left" w:pos="2760"/>
              </w:tabs>
              <w:jc w:val="center"/>
              <w:rPr>
                <w:rStyle w:val="Geen"/>
                <w:rPrChange w:id="274" w:author="Lynsey Rowland" w:date="2023-06-07T12:27:00Z">
                  <w:rPr>
                    <w:rStyle w:val="Geen"/>
                    <w:highlight w:val="yellow"/>
                  </w:rPr>
                </w:rPrChange>
              </w:rPr>
            </w:pPr>
            <w:r w:rsidRPr="004903B2">
              <w:rPr>
                <w:rStyle w:val="Geen"/>
                <w:lang w:val="en-US"/>
                <w:rPrChange w:id="275" w:author="Lynsey Rowland" w:date="2023-06-07T12:27:00Z">
                  <w:rPr>
                    <w:rStyle w:val="Geen"/>
                    <w:highlight w:val="yellow"/>
                    <w:lang w:val="en-US"/>
                  </w:rPr>
                </w:rPrChange>
              </w:rPr>
              <w:t>0.4</w:t>
            </w:r>
          </w:p>
          <w:p w14:paraId="28471ABE" w14:textId="77777777" w:rsidR="001D52B1" w:rsidRPr="004903B2" w:rsidRDefault="001D52B1" w:rsidP="00116C32">
            <w:pPr>
              <w:pStyle w:val="Hoofdtekst"/>
              <w:tabs>
                <w:tab w:val="left" w:pos="2760"/>
              </w:tabs>
              <w:jc w:val="center"/>
              <w:rPr>
                <w:rStyle w:val="Geen"/>
                <w:rPrChange w:id="276" w:author="Lynsey Rowland" w:date="2023-06-07T12:27:00Z">
                  <w:rPr>
                    <w:rStyle w:val="Geen"/>
                    <w:highlight w:val="yellow"/>
                  </w:rPr>
                </w:rPrChange>
              </w:rPr>
            </w:pPr>
            <w:r w:rsidRPr="004903B2">
              <w:rPr>
                <w:rStyle w:val="Geen"/>
                <w:lang w:val="en-US"/>
                <w:rPrChange w:id="277" w:author="Lynsey Rowland" w:date="2023-06-07T12:27:00Z">
                  <w:rPr>
                    <w:rStyle w:val="Geen"/>
                    <w:highlight w:val="yellow"/>
                    <w:lang w:val="en-US"/>
                  </w:rPr>
                </w:rPrChange>
              </w:rPr>
              <w:t>0.1</w:t>
            </w:r>
          </w:p>
          <w:p w14:paraId="4AD9B26E" w14:textId="77777777" w:rsidR="001D52B1" w:rsidRPr="004903B2" w:rsidRDefault="001D52B1" w:rsidP="00116C32">
            <w:pPr>
              <w:pStyle w:val="Hoofdtekst"/>
              <w:tabs>
                <w:tab w:val="left" w:pos="2760"/>
              </w:tabs>
              <w:jc w:val="center"/>
              <w:rPr>
                <w:rPrChange w:id="278" w:author="Lynsey Rowland" w:date="2023-06-07T12:27:00Z">
                  <w:rPr>
                    <w:highlight w:val="yellow"/>
                  </w:rPr>
                </w:rPrChange>
              </w:rPr>
            </w:pPr>
            <w:r w:rsidRPr="004903B2">
              <w:rPr>
                <w:rStyle w:val="Geen"/>
                <w:lang w:val="en-US"/>
                <w:rPrChange w:id="279" w:author="Lynsey Rowland" w:date="2023-06-07T12:27:00Z">
                  <w:rPr>
                    <w:rStyle w:val="Geen"/>
                    <w:highlight w:val="yellow"/>
                    <w:lang w:val="en-US"/>
                  </w:rPr>
                </w:rPrChange>
              </w:rPr>
              <w:t>0.2</w:t>
            </w:r>
          </w:p>
        </w:tc>
        <w:tc>
          <w:tcPr>
            <w:tcW w:w="1128" w:type="dxa"/>
            <w:tcBorders>
              <w:top w:val="nil"/>
              <w:left w:val="nil"/>
              <w:bottom w:val="nil"/>
              <w:right w:val="nil"/>
            </w:tcBorders>
            <w:shd w:val="clear" w:color="auto" w:fill="auto"/>
            <w:tcMar>
              <w:top w:w="80" w:type="dxa"/>
              <w:left w:w="80" w:type="dxa"/>
              <w:bottom w:w="80" w:type="dxa"/>
              <w:right w:w="80" w:type="dxa"/>
            </w:tcMar>
          </w:tcPr>
          <w:p w14:paraId="1C9F03C6" w14:textId="77777777" w:rsidR="001D52B1" w:rsidRPr="004903B2" w:rsidRDefault="001D52B1" w:rsidP="00116C32">
            <w:pPr>
              <w:pStyle w:val="Hoofdtekst"/>
              <w:jc w:val="center"/>
              <w:rPr>
                <w:rStyle w:val="Geen"/>
                <w:rPrChange w:id="280" w:author="Lynsey Rowland" w:date="2023-06-07T12:27:00Z">
                  <w:rPr>
                    <w:rStyle w:val="Geen"/>
                    <w:highlight w:val="yellow"/>
                  </w:rPr>
                </w:rPrChange>
              </w:rPr>
            </w:pPr>
            <w:r w:rsidRPr="004903B2">
              <w:rPr>
                <w:rStyle w:val="Geen"/>
                <w:lang w:val="en-US"/>
                <w:rPrChange w:id="281" w:author="Lynsey Rowland" w:date="2023-06-07T12:27:00Z">
                  <w:rPr>
                    <w:rStyle w:val="Geen"/>
                    <w:highlight w:val="yellow"/>
                    <w:lang w:val="en-US"/>
                  </w:rPr>
                </w:rPrChange>
              </w:rPr>
              <w:t>1.0-1.8</w:t>
            </w:r>
          </w:p>
          <w:p w14:paraId="1B60864B" w14:textId="77777777" w:rsidR="001D52B1" w:rsidRPr="004903B2" w:rsidRDefault="001D52B1" w:rsidP="00116C32">
            <w:pPr>
              <w:pStyle w:val="Hoofdtekst"/>
              <w:jc w:val="center"/>
              <w:rPr>
                <w:rStyle w:val="Geen"/>
                <w:rPrChange w:id="282" w:author="Lynsey Rowland" w:date="2023-06-07T12:27:00Z">
                  <w:rPr>
                    <w:rStyle w:val="Geen"/>
                    <w:highlight w:val="yellow"/>
                  </w:rPr>
                </w:rPrChange>
              </w:rPr>
            </w:pPr>
            <w:r w:rsidRPr="004903B2">
              <w:rPr>
                <w:rStyle w:val="Geen"/>
                <w:lang w:val="en-US"/>
                <w:rPrChange w:id="283" w:author="Lynsey Rowland" w:date="2023-06-07T12:27:00Z">
                  <w:rPr>
                    <w:rStyle w:val="Geen"/>
                    <w:highlight w:val="yellow"/>
                    <w:lang w:val="en-US"/>
                  </w:rPr>
                </w:rPrChange>
              </w:rPr>
              <w:t>0.4-1.1</w:t>
            </w:r>
          </w:p>
          <w:p w14:paraId="610CAA09" w14:textId="77777777" w:rsidR="001D52B1" w:rsidRPr="004903B2" w:rsidRDefault="001D52B1" w:rsidP="00116C32">
            <w:pPr>
              <w:pStyle w:val="Hoofdtekst"/>
              <w:jc w:val="center"/>
              <w:rPr>
                <w:rStyle w:val="Geen"/>
                <w:rPrChange w:id="284" w:author="Lynsey Rowland" w:date="2023-06-07T12:27:00Z">
                  <w:rPr>
                    <w:rStyle w:val="Geen"/>
                    <w:highlight w:val="yellow"/>
                  </w:rPr>
                </w:rPrChange>
              </w:rPr>
            </w:pPr>
            <w:r w:rsidRPr="004903B2">
              <w:rPr>
                <w:rStyle w:val="Geen"/>
                <w:lang w:val="en-US"/>
                <w:rPrChange w:id="285" w:author="Lynsey Rowland" w:date="2023-06-07T12:27:00Z">
                  <w:rPr>
                    <w:rStyle w:val="Geen"/>
                    <w:highlight w:val="yellow"/>
                    <w:lang w:val="en-US"/>
                  </w:rPr>
                </w:rPrChange>
              </w:rPr>
              <w:t>0.5-2.2</w:t>
            </w:r>
          </w:p>
          <w:p w14:paraId="3DE3FD5A" w14:textId="77777777" w:rsidR="001D52B1" w:rsidRPr="004903B2" w:rsidRDefault="001D52B1" w:rsidP="00116C32">
            <w:pPr>
              <w:pStyle w:val="Hoofdtekst"/>
              <w:jc w:val="center"/>
              <w:rPr>
                <w:rStyle w:val="Geen"/>
                <w:rPrChange w:id="286" w:author="Lynsey Rowland" w:date="2023-06-07T12:27:00Z">
                  <w:rPr>
                    <w:rStyle w:val="Geen"/>
                    <w:highlight w:val="yellow"/>
                  </w:rPr>
                </w:rPrChange>
              </w:rPr>
            </w:pPr>
            <w:r w:rsidRPr="004903B2">
              <w:rPr>
                <w:rStyle w:val="Geen"/>
                <w:lang w:val="en-US"/>
                <w:rPrChange w:id="287" w:author="Lynsey Rowland" w:date="2023-06-07T12:27:00Z">
                  <w:rPr>
                    <w:rStyle w:val="Geen"/>
                    <w:highlight w:val="yellow"/>
                    <w:lang w:val="en-US"/>
                  </w:rPr>
                </w:rPrChange>
              </w:rPr>
              <w:t>0.7-1.2</w:t>
            </w:r>
          </w:p>
          <w:p w14:paraId="6E7B369E" w14:textId="77777777" w:rsidR="001D52B1" w:rsidRPr="004903B2" w:rsidRDefault="001D52B1" w:rsidP="00116C32">
            <w:pPr>
              <w:pStyle w:val="Hoofdtekst"/>
              <w:jc w:val="center"/>
              <w:rPr>
                <w:rPrChange w:id="288" w:author="Lynsey Rowland" w:date="2023-06-07T12:27:00Z">
                  <w:rPr>
                    <w:highlight w:val="yellow"/>
                  </w:rPr>
                </w:rPrChange>
              </w:rPr>
            </w:pPr>
            <w:r w:rsidRPr="004903B2">
              <w:rPr>
                <w:rStyle w:val="Geen"/>
                <w:lang w:val="en-US"/>
                <w:rPrChange w:id="289" w:author="Lynsey Rowland" w:date="2023-06-07T12:27:00Z">
                  <w:rPr>
                    <w:rStyle w:val="Geen"/>
                    <w:highlight w:val="yellow"/>
                    <w:lang w:val="en-US"/>
                  </w:rPr>
                </w:rPrChange>
              </w:rPr>
              <w:t>1.1-1.9</w:t>
            </w:r>
          </w:p>
        </w:tc>
        <w:tc>
          <w:tcPr>
            <w:tcW w:w="715" w:type="dxa"/>
            <w:tcBorders>
              <w:top w:val="nil"/>
              <w:left w:val="nil"/>
              <w:bottom w:val="nil"/>
              <w:right w:val="nil"/>
            </w:tcBorders>
            <w:shd w:val="clear" w:color="auto" w:fill="auto"/>
            <w:tcMar>
              <w:top w:w="80" w:type="dxa"/>
              <w:left w:w="80" w:type="dxa"/>
              <w:bottom w:w="80" w:type="dxa"/>
              <w:right w:w="80" w:type="dxa"/>
            </w:tcMar>
          </w:tcPr>
          <w:p w14:paraId="07EB2BD6" w14:textId="77777777" w:rsidR="001D52B1" w:rsidRPr="004903B2" w:rsidRDefault="001D52B1" w:rsidP="00116C32">
            <w:pPr>
              <w:pStyle w:val="Hoofdtekst"/>
              <w:tabs>
                <w:tab w:val="left" w:pos="2760"/>
              </w:tabs>
              <w:jc w:val="center"/>
              <w:rPr>
                <w:rStyle w:val="Geen"/>
                <w:rPrChange w:id="290" w:author="Lynsey Rowland" w:date="2023-06-07T12:27:00Z">
                  <w:rPr>
                    <w:rStyle w:val="Geen"/>
                    <w:highlight w:val="yellow"/>
                  </w:rPr>
                </w:rPrChange>
              </w:rPr>
            </w:pPr>
            <w:r w:rsidRPr="004903B2">
              <w:rPr>
                <w:rStyle w:val="Geen"/>
                <w:lang w:val="en-US"/>
                <w:rPrChange w:id="291" w:author="Lynsey Rowland" w:date="2023-06-07T12:27:00Z">
                  <w:rPr>
                    <w:rStyle w:val="Geen"/>
                    <w:highlight w:val="yellow"/>
                    <w:lang w:val="en-US"/>
                  </w:rPr>
                </w:rPrChange>
              </w:rPr>
              <w:t>.034*</w:t>
            </w:r>
          </w:p>
          <w:p w14:paraId="63FD5B86" w14:textId="77777777" w:rsidR="001D52B1" w:rsidRPr="004903B2" w:rsidRDefault="001D52B1" w:rsidP="00116C32">
            <w:pPr>
              <w:pStyle w:val="Hoofdtekst"/>
              <w:tabs>
                <w:tab w:val="left" w:pos="2760"/>
              </w:tabs>
              <w:jc w:val="center"/>
              <w:rPr>
                <w:rStyle w:val="Geen"/>
                <w:rPrChange w:id="292" w:author="Lynsey Rowland" w:date="2023-06-07T12:27:00Z">
                  <w:rPr>
                    <w:rStyle w:val="Geen"/>
                    <w:highlight w:val="yellow"/>
                  </w:rPr>
                </w:rPrChange>
              </w:rPr>
            </w:pPr>
            <w:r w:rsidRPr="004903B2">
              <w:rPr>
                <w:rStyle w:val="Geen"/>
                <w:lang w:val="en-US"/>
                <w:rPrChange w:id="293" w:author="Lynsey Rowland" w:date="2023-06-07T12:27:00Z">
                  <w:rPr>
                    <w:rStyle w:val="Geen"/>
                    <w:highlight w:val="yellow"/>
                    <w:lang w:val="en-US"/>
                  </w:rPr>
                </w:rPrChange>
              </w:rPr>
              <w:t>.028*</w:t>
            </w:r>
          </w:p>
          <w:p w14:paraId="09AD1905" w14:textId="77777777" w:rsidR="001D52B1" w:rsidRPr="004903B2" w:rsidRDefault="001D52B1" w:rsidP="00116C32">
            <w:pPr>
              <w:pStyle w:val="Hoofdtekst"/>
              <w:tabs>
                <w:tab w:val="left" w:pos="2760"/>
              </w:tabs>
              <w:jc w:val="center"/>
              <w:rPr>
                <w:rStyle w:val="Geen"/>
                <w:rPrChange w:id="294" w:author="Lynsey Rowland" w:date="2023-06-07T12:27:00Z">
                  <w:rPr>
                    <w:rStyle w:val="Geen"/>
                    <w:highlight w:val="yellow"/>
                  </w:rPr>
                </w:rPrChange>
              </w:rPr>
            </w:pPr>
            <w:r w:rsidRPr="004903B2">
              <w:rPr>
                <w:rStyle w:val="Geen"/>
                <w:lang w:val="en-US"/>
                <w:rPrChange w:id="295" w:author="Lynsey Rowland" w:date="2023-06-07T12:27:00Z">
                  <w:rPr>
                    <w:rStyle w:val="Geen"/>
                    <w:highlight w:val="yellow"/>
                    <w:lang w:val="en-US"/>
                  </w:rPr>
                </w:rPrChange>
              </w:rPr>
              <w:t>.948</w:t>
            </w:r>
          </w:p>
          <w:p w14:paraId="50A59986" w14:textId="77777777" w:rsidR="001D52B1" w:rsidRPr="004903B2" w:rsidRDefault="001D52B1" w:rsidP="00116C32">
            <w:pPr>
              <w:pStyle w:val="Hoofdtekst"/>
              <w:tabs>
                <w:tab w:val="left" w:pos="2760"/>
              </w:tabs>
              <w:jc w:val="center"/>
              <w:rPr>
                <w:rStyle w:val="Geen"/>
                <w:rPrChange w:id="296" w:author="Lynsey Rowland" w:date="2023-06-07T12:27:00Z">
                  <w:rPr>
                    <w:rStyle w:val="Geen"/>
                    <w:highlight w:val="yellow"/>
                  </w:rPr>
                </w:rPrChange>
              </w:rPr>
            </w:pPr>
            <w:r w:rsidRPr="004903B2">
              <w:rPr>
                <w:rStyle w:val="Geen"/>
                <w:lang w:val="en-US"/>
                <w:rPrChange w:id="297" w:author="Lynsey Rowland" w:date="2023-06-07T12:27:00Z">
                  <w:rPr>
                    <w:rStyle w:val="Geen"/>
                    <w:highlight w:val="yellow"/>
                    <w:lang w:val="en-US"/>
                  </w:rPr>
                </w:rPrChange>
              </w:rPr>
              <w:t>.752</w:t>
            </w:r>
          </w:p>
          <w:p w14:paraId="7BFF992B" w14:textId="77777777" w:rsidR="001D52B1" w:rsidRPr="004903B2" w:rsidRDefault="001D52B1" w:rsidP="00116C32">
            <w:pPr>
              <w:pStyle w:val="Hoofdtekst"/>
              <w:tabs>
                <w:tab w:val="left" w:pos="2760"/>
              </w:tabs>
              <w:jc w:val="center"/>
              <w:rPr>
                <w:rPrChange w:id="298" w:author="Lynsey Rowland" w:date="2023-06-07T12:27:00Z">
                  <w:rPr>
                    <w:highlight w:val="yellow"/>
                  </w:rPr>
                </w:rPrChange>
              </w:rPr>
            </w:pPr>
            <w:r w:rsidRPr="004903B2">
              <w:rPr>
                <w:rStyle w:val="Geen"/>
                <w:lang w:val="en-US"/>
                <w:rPrChange w:id="299" w:author="Lynsey Rowland" w:date="2023-06-07T12:27:00Z">
                  <w:rPr>
                    <w:rStyle w:val="Geen"/>
                    <w:highlight w:val="yellow"/>
                    <w:lang w:val="en-US"/>
                  </w:rPr>
                </w:rPrChange>
              </w:rPr>
              <w:t>.021**</w:t>
            </w:r>
          </w:p>
        </w:tc>
      </w:tr>
      <w:tr w:rsidR="001D52B1" w:rsidRPr="004903B2" w14:paraId="3CB31FAB" w14:textId="77777777" w:rsidTr="00116C32">
        <w:trPr>
          <w:trHeight w:val="200"/>
        </w:trPr>
        <w:tc>
          <w:tcPr>
            <w:tcW w:w="11658" w:type="dxa"/>
            <w:gridSpan w:val="13"/>
            <w:tcBorders>
              <w:top w:val="nil"/>
              <w:left w:val="nil"/>
              <w:bottom w:val="nil"/>
              <w:right w:val="nil"/>
            </w:tcBorders>
            <w:shd w:val="clear" w:color="auto" w:fill="D9D9D9"/>
            <w:tcMar>
              <w:top w:w="80" w:type="dxa"/>
              <w:left w:w="80" w:type="dxa"/>
              <w:bottom w:w="80" w:type="dxa"/>
              <w:right w:w="80" w:type="dxa"/>
            </w:tcMar>
            <w:vAlign w:val="center"/>
          </w:tcPr>
          <w:p w14:paraId="0C448BC8" w14:textId="77777777" w:rsidR="001D52B1" w:rsidRPr="004903B2" w:rsidRDefault="001D52B1" w:rsidP="00116C32">
            <w:pPr>
              <w:pStyle w:val="Hoofdtekst"/>
              <w:tabs>
                <w:tab w:val="left" w:pos="2760"/>
              </w:tabs>
              <w:rPr>
                <w:rPrChange w:id="300" w:author="Lynsey Rowland" w:date="2023-06-07T12:27:00Z">
                  <w:rPr>
                    <w:highlight w:val="yellow"/>
                  </w:rPr>
                </w:rPrChange>
              </w:rPr>
            </w:pPr>
            <w:r w:rsidRPr="004903B2">
              <w:rPr>
                <w:rStyle w:val="Geen"/>
                <w:b/>
                <w:bCs/>
                <w:lang w:val="en-US"/>
                <w:rPrChange w:id="301" w:author="Lynsey Rowland" w:date="2023-06-07T12:27:00Z">
                  <w:rPr>
                    <w:rStyle w:val="Geen"/>
                    <w:b/>
                    <w:bCs/>
                    <w:highlight w:val="yellow"/>
                    <w:lang w:val="en-US"/>
                  </w:rPr>
                </w:rPrChange>
              </w:rPr>
              <w:t>Model 4 (N=249) Adulthood trauma</w:t>
            </w:r>
          </w:p>
        </w:tc>
      </w:tr>
      <w:tr w:rsidR="001D52B1" w:rsidRPr="004903B2" w14:paraId="3CFC07C4" w14:textId="77777777" w:rsidTr="00116C32">
        <w:trPr>
          <w:trHeight w:val="200"/>
        </w:trPr>
        <w:tc>
          <w:tcPr>
            <w:tcW w:w="2885" w:type="dxa"/>
            <w:tcBorders>
              <w:top w:val="nil"/>
              <w:left w:val="nil"/>
              <w:bottom w:val="single" w:sz="4" w:space="0" w:color="auto"/>
              <w:right w:val="nil"/>
            </w:tcBorders>
            <w:shd w:val="clear" w:color="auto" w:fill="auto"/>
            <w:tcMar>
              <w:top w:w="80" w:type="dxa"/>
              <w:left w:w="80" w:type="dxa"/>
              <w:bottom w:w="80" w:type="dxa"/>
              <w:right w:w="80" w:type="dxa"/>
            </w:tcMar>
          </w:tcPr>
          <w:p w14:paraId="3ED2BCD0" w14:textId="77777777" w:rsidR="001D52B1" w:rsidRPr="004903B2" w:rsidRDefault="001D52B1" w:rsidP="00116C32">
            <w:pPr>
              <w:pStyle w:val="Hoofdtekst"/>
              <w:rPr>
                <w:rPrChange w:id="302" w:author="Lynsey Rowland" w:date="2023-06-07T12:27:00Z">
                  <w:rPr>
                    <w:highlight w:val="yellow"/>
                  </w:rPr>
                </w:rPrChange>
              </w:rPr>
            </w:pPr>
            <w:r w:rsidRPr="004903B2">
              <w:rPr>
                <w:rStyle w:val="Geen"/>
                <w:b/>
                <w:bCs/>
                <w:lang w:val="en-US"/>
                <w:rPrChange w:id="303" w:author="Lynsey Rowland" w:date="2023-06-07T12:27:00Z">
                  <w:rPr>
                    <w:rStyle w:val="Geen"/>
                    <w:b/>
                    <w:bCs/>
                    <w:highlight w:val="yellow"/>
                    <w:lang w:val="en-US"/>
                  </w:rPr>
                </w:rPrChange>
              </w:rPr>
              <w:t>Adulthood trauma</w:t>
            </w:r>
            <w:r w:rsidRPr="004903B2">
              <w:rPr>
                <w:rStyle w:val="Geen"/>
                <w:vertAlign w:val="superscript"/>
                <w:lang w:val="en-US"/>
                <w:rPrChange w:id="304" w:author="Lynsey Rowland" w:date="2023-06-07T12:27:00Z">
                  <w:rPr>
                    <w:rStyle w:val="Geen"/>
                    <w:highlight w:val="yellow"/>
                    <w:vertAlign w:val="superscript"/>
                    <w:lang w:val="en-US"/>
                  </w:rPr>
                </w:rPrChange>
              </w:rPr>
              <w:t>2</w:t>
            </w:r>
          </w:p>
        </w:tc>
        <w:tc>
          <w:tcPr>
            <w:tcW w:w="551"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35A23B4C" w14:textId="77777777" w:rsidR="001D52B1" w:rsidRPr="004903B2" w:rsidRDefault="001D52B1" w:rsidP="00116C32">
            <w:pPr>
              <w:pStyle w:val="Hoofdtekst"/>
              <w:tabs>
                <w:tab w:val="left" w:pos="2760"/>
              </w:tabs>
              <w:jc w:val="center"/>
              <w:rPr>
                <w:rPrChange w:id="305" w:author="Lynsey Rowland" w:date="2023-06-07T12:27:00Z">
                  <w:rPr>
                    <w:highlight w:val="yellow"/>
                  </w:rPr>
                </w:rPrChange>
              </w:rPr>
            </w:pPr>
            <w:r w:rsidRPr="004903B2">
              <w:rPr>
                <w:rStyle w:val="Geen"/>
                <w:lang w:val="en-US"/>
                <w:rPrChange w:id="306" w:author="Lynsey Rowland" w:date="2023-06-07T12:27:00Z">
                  <w:rPr>
                    <w:rStyle w:val="Geen"/>
                    <w:highlight w:val="yellow"/>
                    <w:lang w:val="en-US"/>
                  </w:rPr>
                </w:rPrChange>
              </w:rPr>
              <w:t>0.6</w:t>
            </w:r>
          </w:p>
        </w:tc>
        <w:tc>
          <w:tcPr>
            <w:tcW w:w="70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BC9B43E" w14:textId="77777777" w:rsidR="001D52B1" w:rsidRPr="004903B2" w:rsidRDefault="001D52B1" w:rsidP="00116C32">
            <w:pPr>
              <w:pStyle w:val="Hoofdtekst"/>
              <w:tabs>
                <w:tab w:val="left" w:pos="2760"/>
              </w:tabs>
              <w:jc w:val="center"/>
              <w:rPr>
                <w:rPrChange w:id="307" w:author="Lynsey Rowland" w:date="2023-06-07T12:27:00Z">
                  <w:rPr>
                    <w:highlight w:val="yellow"/>
                  </w:rPr>
                </w:rPrChange>
              </w:rPr>
            </w:pPr>
            <w:r w:rsidRPr="004903B2">
              <w:rPr>
                <w:rStyle w:val="Geen"/>
                <w:lang w:val="en-US"/>
                <w:rPrChange w:id="308" w:author="Lynsey Rowland" w:date="2023-06-07T12:27:00Z">
                  <w:rPr>
                    <w:rStyle w:val="Geen"/>
                    <w:highlight w:val="yellow"/>
                    <w:lang w:val="en-US"/>
                  </w:rPr>
                </w:rPrChange>
              </w:rPr>
              <w:t>0.2</w:t>
            </w:r>
          </w:p>
        </w:tc>
        <w:tc>
          <w:tcPr>
            <w:tcW w:w="95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74147BFF" w14:textId="77777777" w:rsidR="001D52B1" w:rsidRPr="004903B2" w:rsidRDefault="001D52B1" w:rsidP="00116C32">
            <w:pPr>
              <w:pStyle w:val="Hoofdtekst"/>
              <w:tabs>
                <w:tab w:val="left" w:pos="2760"/>
              </w:tabs>
              <w:jc w:val="center"/>
              <w:rPr>
                <w:rPrChange w:id="309" w:author="Lynsey Rowland" w:date="2023-06-07T12:27:00Z">
                  <w:rPr>
                    <w:highlight w:val="yellow"/>
                  </w:rPr>
                </w:rPrChange>
              </w:rPr>
            </w:pPr>
            <w:r w:rsidRPr="004903B2">
              <w:rPr>
                <w:rStyle w:val="Geen"/>
                <w:lang w:val="en-US"/>
                <w:rPrChange w:id="310" w:author="Lynsey Rowland" w:date="2023-06-07T12:27:00Z">
                  <w:rPr>
                    <w:rStyle w:val="Geen"/>
                    <w:highlight w:val="yellow"/>
                    <w:lang w:val="en-US"/>
                  </w:rPr>
                </w:rPrChange>
              </w:rPr>
              <w:t>0.3-1.2</w:t>
            </w:r>
          </w:p>
        </w:tc>
        <w:tc>
          <w:tcPr>
            <w:tcW w:w="60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0E5DECC" w14:textId="77777777" w:rsidR="001D52B1" w:rsidRPr="004903B2" w:rsidRDefault="001D52B1" w:rsidP="00116C32">
            <w:pPr>
              <w:pStyle w:val="Hoofdtekst"/>
              <w:tabs>
                <w:tab w:val="left" w:pos="2760"/>
              </w:tabs>
              <w:jc w:val="center"/>
              <w:rPr>
                <w:rPrChange w:id="311" w:author="Lynsey Rowland" w:date="2023-06-07T12:27:00Z">
                  <w:rPr>
                    <w:highlight w:val="yellow"/>
                  </w:rPr>
                </w:rPrChange>
              </w:rPr>
            </w:pPr>
            <w:r w:rsidRPr="004903B2">
              <w:rPr>
                <w:rStyle w:val="Geen"/>
                <w:lang w:val="en-US"/>
                <w:rPrChange w:id="312" w:author="Lynsey Rowland" w:date="2023-06-07T12:27:00Z">
                  <w:rPr>
                    <w:rStyle w:val="Geen"/>
                    <w:highlight w:val="yellow"/>
                    <w:lang w:val="en-US"/>
                  </w:rPr>
                </w:rPrChange>
              </w:rPr>
              <w:t>.175</w:t>
            </w:r>
          </w:p>
        </w:tc>
        <w:tc>
          <w:tcPr>
            <w:tcW w:w="674"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1DA10703" w14:textId="77777777" w:rsidR="001D52B1" w:rsidRPr="004903B2" w:rsidRDefault="001D52B1" w:rsidP="00116C32">
            <w:pPr>
              <w:pStyle w:val="Hoofdtekst"/>
              <w:tabs>
                <w:tab w:val="center" w:pos="175"/>
                <w:tab w:val="left" w:pos="2760"/>
              </w:tabs>
              <w:jc w:val="center"/>
              <w:rPr>
                <w:rPrChange w:id="313" w:author="Lynsey Rowland" w:date="2023-06-07T12:27:00Z">
                  <w:rPr>
                    <w:highlight w:val="yellow"/>
                  </w:rPr>
                </w:rPrChange>
              </w:rPr>
            </w:pPr>
            <w:r w:rsidRPr="004903B2">
              <w:rPr>
                <w:rStyle w:val="Geen"/>
                <w:lang w:val="en-US"/>
                <w:rPrChange w:id="314" w:author="Lynsey Rowland" w:date="2023-06-07T12:27:00Z">
                  <w:rPr>
                    <w:rStyle w:val="Geen"/>
                    <w:highlight w:val="yellow"/>
                    <w:lang w:val="en-US"/>
                  </w:rPr>
                </w:rPrChange>
              </w:rPr>
              <w:t>1.2</w:t>
            </w:r>
          </w:p>
        </w:tc>
        <w:tc>
          <w:tcPr>
            <w:tcW w:w="602"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596BBD5" w14:textId="77777777" w:rsidR="001D52B1" w:rsidRPr="004903B2" w:rsidRDefault="001D52B1" w:rsidP="00116C32">
            <w:pPr>
              <w:pStyle w:val="Hoofdtekst"/>
              <w:tabs>
                <w:tab w:val="left" w:pos="2760"/>
              </w:tabs>
              <w:jc w:val="center"/>
              <w:rPr>
                <w:rPrChange w:id="315" w:author="Lynsey Rowland" w:date="2023-06-07T12:27:00Z">
                  <w:rPr>
                    <w:highlight w:val="yellow"/>
                  </w:rPr>
                </w:rPrChange>
              </w:rPr>
            </w:pPr>
            <w:r w:rsidRPr="004903B2">
              <w:rPr>
                <w:rStyle w:val="Geen"/>
                <w:lang w:val="en-US"/>
                <w:rPrChange w:id="316" w:author="Lynsey Rowland" w:date="2023-06-07T12:27:00Z">
                  <w:rPr>
                    <w:rStyle w:val="Geen"/>
                    <w:highlight w:val="yellow"/>
                    <w:lang w:val="en-US"/>
                  </w:rPr>
                </w:rPrChange>
              </w:rPr>
              <w:t>0.2</w:t>
            </w:r>
          </w:p>
        </w:tc>
        <w:tc>
          <w:tcPr>
            <w:tcW w:w="97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2B0A7A1" w14:textId="77777777" w:rsidR="001D52B1" w:rsidRPr="004903B2" w:rsidRDefault="001D52B1" w:rsidP="00116C32">
            <w:pPr>
              <w:pStyle w:val="Hoofdtekst"/>
              <w:tabs>
                <w:tab w:val="left" w:pos="2760"/>
              </w:tabs>
              <w:jc w:val="center"/>
              <w:rPr>
                <w:rPrChange w:id="317" w:author="Lynsey Rowland" w:date="2023-06-07T12:27:00Z">
                  <w:rPr>
                    <w:highlight w:val="yellow"/>
                  </w:rPr>
                </w:rPrChange>
              </w:rPr>
            </w:pPr>
            <w:r w:rsidRPr="004903B2">
              <w:rPr>
                <w:rStyle w:val="Geen"/>
                <w:lang w:val="en-US"/>
                <w:rPrChange w:id="318" w:author="Lynsey Rowland" w:date="2023-06-07T12:27:00Z">
                  <w:rPr>
                    <w:rStyle w:val="Geen"/>
                    <w:highlight w:val="yellow"/>
                    <w:lang w:val="en-US"/>
                  </w:rPr>
                </w:rPrChange>
              </w:rPr>
              <w:t>0.9-1.6</w:t>
            </w:r>
          </w:p>
        </w:tc>
        <w:tc>
          <w:tcPr>
            <w:tcW w:w="58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E1BAFBF" w14:textId="77777777" w:rsidR="001D52B1" w:rsidRPr="004903B2" w:rsidRDefault="001D52B1" w:rsidP="00116C32">
            <w:pPr>
              <w:pStyle w:val="Hoofdtekst"/>
              <w:tabs>
                <w:tab w:val="left" w:pos="2760"/>
              </w:tabs>
              <w:jc w:val="center"/>
              <w:rPr>
                <w:rPrChange w:id="319" w:author="Lynsey Rowland" w:date="2023-06-07T12:27:00Z">
                  <w:rPr>
                    <w:highlight w:val="yellow"/>
                  </w:rPr>
                </w:rPrChange>
              </w:rPr>
            </w:pPr>
            <w:r w:rsidRPr="004903B2">
              <w:rPr>
                <w:rStyle w:val="Geen"/>
                <w:lang w:val="en-US"/>
                <w:rPrChange w:id="320" w:author="Lynsey Rowland" w:date="2023-06-07T12:27:00Z">
                  <w:rPr>
                    <w:rStyle w:val="Geen"/>
                    <w:highlight w:val="yellow"/>
                    <w:lang w:val="en-US"/>
                  </w:rPr>
                </w:rPrChange>
              </w:rPr>
              <w:t>.156</w:t>
            </w:r>
          </w:p>
        </w:tc>
        <w:tc>
          <w:tcPr>
            <w:tcW w:w="709"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5731E736" w14:textId="77777777" w:rsidR="001D52B1" w:rsidRPr="004903B2" w:rsidRDefault="001D52B1" w:rsidP="00116C32">
            <w:pPr>
              <w:pStyle w:val="Hoofdtekst"/>
              <w:tabs>
                <w:tab w:val="left" w:pos="2760"/>
              </w:tabs>
              <w:jc w:val="center"/>
              <w:rPr>
                <w:rPrChange w:id="321" w:author="Lynsey Rowland" w:date="2023-06-07T12:27:00Z">
                  <w:rPr>
                    <w:highlight w:val="yellow"/>
                  </w:rPr>
                </w:rPrChange>
              </w:rPr>
            </w:pPr>
            <w:r w:rsidRPr="004903B2">
              <w:rPr>
                <w:rStyle w:val="Geen"/>
                <w:lang w:val="en-US"/>
                <w:rPrChange w:id="322" w:author="Lynsey Rowland" w:date="2023-06-07T12:27:00Z">
                  <w:rPr>
                    <w:rStyle w:val="Geen"/>
                    <w:highlight w:val="yellow"/>
                    <w:lang w:val="en-US"/>
                  </w:rPr>
                </w:rPrChange>
              </w:rPr>
              <w:t>2.0</w:t>
            </w:r>
          </w:p>
        </w:tc>
        <w:tc>
          <w:tcPr>
            <w:tcW w:w="567"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07FDEA1" w14:textId="77777777" w:rsidR="001D52B1" w:rsidRPr="004903B2" w:rsidRDefault="001D52B1" w:rsidP="00116C32">
            <w:pPr>
              <w:pStyle w:val="Hoofdtekst"/>
              <w:tabs>
                <w:tab w:val="left" w:pos="2760"/>
              </w:tabs>
              <w:jc w:val="center"/>
              <w:rPr>
                <w:rPrChange w:id="323" w:author="Lynsey Rowland" w:date="2023-06-07T12:27:00Z">
                  <w:rPr>
                    <w:highlight w:val="yellow"/>
                  </w:rPr>
                </w:rPrChange>
              </w:rPr>
            </w:pPr>
            <w:r w:rsidRPr="004903B2">
              <w:rPr>
                <w:rStyle w:val="Geen"/>
                <w:lang w:val="en-US"/>
                <w:rPrChange w:id="324" w:author="Lynsey Rowland" w:date="2023-06-07T12:27:00Z">
                  <w:rPr>
                    <w:rStyle w:val="Geen"/>
                    <w:highlight w:val="yellow"/>
                    <w:lang w:val="en-US"/>
                  </w:rPr>
                </w:rPrChange>
              </w:rPr>
              <w:t>0.4</w:t>
            </w:r>
          </w:p>
        </w:tc>
        <w:tc>
          <w:tcPr>
            <w:tcW w:w="112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48CA26D" w14:textId="77777777" w:rsidR="001D52B1" w:rsidRPr="004903B2" w:rsidRDefault="001D52B1" w:rsidP="00116C32">
            <w:pPr>
              <w:pStyle w:val="Hoofdtekst"/>
              <w:tabs>
                <w:tab w:val="left" w:pos="2760"/>
              </w:tabs>
              <w:jc w:val="center"/>
              <w:rPr>
                <w:rPrChange w:id="325" w:author="Lynsey Rowland" w:date="2023-06-07T12:27:00Z">
                  <w:rPr>
                    <w:highlight w:val="yellow"/>
                  </w:rPr>
                </w:rPrChange>
              </w:rPr>
            </w:pPr>
            <w:r w:rsidRPr="004903B2">
              <w:rPr>
                <w:rStyle w:val="Geen"/>
                <w:lang w:val="en-US"/>
                <w:rPrChange w:id="326" w:author="Lynsey Rowland" w:date="2023-06-07T12:27:00Z">
                  <w:rPr>
                    <w:rStyle w:val="Geen"/>
                    <w:highlight w:val="yellow"/>
                    <w:lang w:val="en-US"/>
                  </w:rPr>
                </w:rPrChange>
              </w:rPr>
              <w:t>1.4-2.8</w:t>
            </w:r>
          </w:p>
        </w:tc>
        <w:tc>
          <w:tcPr>
            <w:tcW w:w="715"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2400492" w14:textId="77777777" w:rsidR="001D52B1" w:rsidRPr="004903B2" w:rsidRDefault="001D52B1" w:rsidP="00116C32">
            <w:pPr>
              <w:pStyle w:val="Hoofdtekst"/>
              <w:tabs>
                <w:tab w:val="left" w:pos="2760"/>
              </w:tabs>
              <w:jc w:val="center"/>
              <w:rPr>
                <w:rPrChange w:id="327" w:author="Lynsey Rowland" w:date="2023-06-07T12:27:00Z">
                  <w:rPr>
                    <w:highlight w:val="yellow"/>
                  </w:rPr>
                </w:rPrChange>
              </w:rPr>
            </w:pPr>
            <w:r w:rsidRPr="004903B2">
              <w:rPr>
                <w:rStyle w:val="Geen"/>
                <w:lang w:val="en-US"/>
                <w:rPrChange w:id="328" w:author="Lynsey Rowland" w:date="2023-06-07T12:27:00Z">
                  <w:rPr>
                    <w:rStyle w:val="Geen"/>
                    <w:highlight w:val="yellow"/>
                    <w:lang w:val="en-US"/>
                  </w:rPr>
                </w:rPrChange>
              </w:rPr>
              <w:t>&lt;.001*</w:t>
            </w:r>
          </w:p>
        </w:tc>
      </w:tr>
    </w:tbl>
    <w:p w14:paraId="2BC2C2EB" w14:textId="77777777" w:rsidR="001D52B1" w:rsidRPr="004903B2" w:rsidRDefault="001D52B1" w:rsidP="001D52B1">
      <w:pPr>
        <w:pStyle w:val="Hoofdtekst"/>
        <w:spacing w:after="0"/>
        <w:jc w:val="both"/>
        <w:rPr>
          <w:rStyle w:val="Geen"/>
          <w:sz w:val="20"/>
          <w:lang w:val="en-US"/>
        </w:rPr>
      </w:pPr>
      <w:r w:rsidRPr="004903B2">
        <w:rPr>
          <w:rStyle w:val="Geen"/>
          <w:sz w:val="20"/>
          <w:vertAlign w:val="superscript"/>
          <w:lang w:val="en-US"/>
          <w:rPrChange w:id="329" w:author="Lynsey Rowland" w:date="2023-06-07T12:27:00Z">
            <w:rPr>
              <w:rStyle w:val="Geen"/>
              <w:sz w:val="20"/>
              <w:highlight w:val="yellow"/>
              <w:vertAlign w:val="superscript"/>
              <w:lang w:val="en-US"/>
            </w:rPr>
          </w:rPrChange>
        </w:rPr>
        <w:t>1</w:t>
      </w:r>
      <w:r w:rsidRPr="004903B2">
        <w:rPr>
          <w:rStyle w:val="Geen"/>
          <w:sz w:val="20"/>
          <w:lang w:val="en-US"/>
          <w:rPrChange w:id="330" w:author="Lynsey Rowland" w:date="2023-06-07T12:27:00Z">
            <w:rPr>
              <w:rStyle w:val="Geen"/>
              <w:sz w:val="20"/>
              <w:highlight w:val="yellow"/>
              <w:lang w:val="en-US"/>
            </w:rPr>
          </w:rPrChange>
        </w:rPr>
        <w:t xml:space="preserve">Childhood traumatic maltreatment subtypes was measured using the Childhood Trauma Questionnaire (CTQ); </w:t>
      </w:r>
      <w:r w:rsidRPr="004903B2">
        <w:rPr>
          <w:rStyle w:val="Geen"/>
          <w:sz w:val="20"/>
          <w:vertAlign w:val="superscript"/>
          <w:lang w:val="en-US"/>
          <w:rPrChange w:id="331" w:author="Lynsey Rowland" w:date="2023-06-07T12:27:00Z">
            <w:rPr>
              <w:rStyle w:val="Geen"/>
              <w:sz w:val="20"/>
              <w:highlight w:val="yellow"/>
              <w:vertAlign w:val="superscript"/>
              <w:lang w:val="en-US"/>
            </w:rPr>
          </w:rPrChange>
        </w:rPr>
        <w:t>2</w:t>
      </w:r>
      <w:r w:rsidRPr="004903B2">
        <w:rPr>
          <w:rStyle w:val="Geen"/>
          <w:sz w:val="20"/>
          <w:lang w:val="en-US"/>
          <w:rPrChange w:id="332" w:author="Lynsey Rowland" w:date="2023-06-07T12:27:00Z">
            <w:rPr>
              <w:rStyle w:val="Geen"/>
              <w:sz w:val="20"/>
              <w:highlight w:val="yellow"/>
              <w:lang w:val="en-US"/>
            </w:rPr>
          </w:rPrChange>
        </w:rPr>
        <w:t>Adulthood trauma was measured with LEC-5: Life Events Checklist, number of experienced traumatic event types in the past 15 years when experienced personally, witnessed it, learned about it happening to close family members or friends, or if it happened at work; Odds indicates the B value corresponding to the log odds, with Odds&gt;1 representing higher odds – higher probability for assignment into the target profile versus the low-symptom severity profile, and Odds&lt;1 lower odds – lower probability for assignment into the target profile versus the low-symptom severity profile; SES: Social economic status, SE: Standard error, CI: Confidence interval of B log odds.</w:t>
      </w:r>
      <w:r w:rsidRPr="004903B2">
        <w:rPr>
          <w:rStyle w:val="Geen"/>
          <w:lang w:val="en-US"/>
          <w:rPrChange w:id="333" w:author="Lynsey Rowland" w:date="2023-06-07T12:27:00Z">
            <w:rPr>
              <w:rStyle w:val="Geen"/>
              <w:highlight w:val="yellow"/>
              <w:lang w:val="en-US"/>
            </w:rPr>
          </w:rPrChange>
        </w:rPr>
        <w:t xml:space="preserve"> **</w:t>
      </w:r>
      <w:r w:rsidRPr="004903B2">
        <w:rPr>
          <w:rStyle w:val="Geen"/>
          <w:sz w:val="20"/>
          <w:lang w:val="en-US"/>
          <w:rPrChange w:id="334" w:author="Lynsey Rowland" w:date="2023-06-07T12:27:00Z">
            <w:rPr>
              <w:rStyle w:val="Geen"/>
              <w:sz w:val="20"/>
              <w:highlight w:val="yellow"/>
              <w:lang w:val="en-US"/>
            </w:rPr>
          </w:rPrChange>
        </w:rPr>
        <w:t>Results did not survive FDR multiple comparison corrections (</w:t>
      </w:r>
      <w:r w:rsidRPr="004903B2">
        <w:rPr>
          <w:rStyle w:val="Geen"/>
          <w:i/>
          <w:sz w:val="20"/>
          <w:lang w:val="en-US"/>
          <w:rPrChange w:id="335" w:author="Lynsey Rowland" w:date="2023-06-07T12:27:00Z">
            <w:rPr>
              <w:rStyle w:val="Geen"/>
              <w:i/>
              <w:sz w:val="20"/>
              <w:highlight w:val="yellow"/>
              <w:lang w:val="en-US"/>
            </w:rPr>
          </w:rPrChange>
        </w:rPr>
        <w:t>p</w:t>
      </w:r>
      <w:r w:rsidRPr="004903B2">
        <w:rPr>
          <w:rStyle w:val="Geen"/>
          <w:sz w:val="20"/>
          <w:lang w:val="en-US"/>
          <w:rPrChange w:id="336" w:author="Lynsey Rowland" w:date="2023-06-07T12:27:00Z">
            <w:rPr>
              <w:rStyle w:val="Geen"/>
              <w:sz w:val="20"/>
              <w:highlight w:val="yellow"/>
              <w:lang w:val="en-US"/>
            </w:rPr>
          </w:rPrChange>
        </w:rPr>
        <w:t>=0.05).</w:t>
      </w:r>
    </w:p>
    <w:p w14:paraId="69BC8D9B" w14:textId="77777777" w:rsidR="001D52B1" w:rsidRPr="004903B2" w:rsidRDefault="001D52B1" w:rsidP="001D52B1">
      <w:pPr>
        <w:pStyle w:val="Hoofdtekst"/>
        <w:spacing w:after="0"/>
        <w:jc w:val="both"/>
        <w:rPr>
          <w:rStyle w:val="Geen"/>
          <w:sz w:val="20"/>
          <w:lang w:val="en-US"/>
        </w:rPr>
      </w:pPr>
    </w:p>
    <w:p w14:paraId="01916428" w14:textId="77777777" w:rsidR="001D52B1" w:rsidRPr="004903B2" w:rsidRDefault="001D52B1" w:rsidP="001D52B1">
      <w:pPr>
        <w:pStyle w:val="Hoofdtekst"/>
        <w:spacing w:after="0"/>
        <w:jc w:val="both"/>
        <w:rPr>
          <w:lang w:val="en-US"/>
        </w:rPr>
      </w:pPr>
      <w:r w:rsidRPr="004903B2">
        <w:rPr>
          <w:rStyle w:val="Geen"/>
          <w:rFonts w:ascii="Arial Unicode MS" w:eastAsia="Arial Unicode MS" w:hAnsi="Arial Unicode MS" w:cs="Arial Unicode MS"/>
          <w:lang w:val="en-US"/>
        </w:rPr>
        <w:br w:type="page"/>
      </w:r>
    </w:p>
    <w:p w14:paraId="41BBF4C6" w14:textId="77777777" w:rsidR="001D52B1" w:rsidRPr="004903B2" w:rsidRDefault="001D52B1" w:rsidP="001D52B1">
      <w:pPr>
        <w:pStyle w:val="Hoofdtekst"/>
        <w:tabs>
          <w:tab w:val="left" w:pos="2760"/>
        </w:tabs>
        <w:spacing w:after="0"/>
        <w:jc w:val="both"/>
        <w:rPr>
          <w:rStyle w:val="Geen"/>
          <w:b/>
          <w:bCs/>
          <w:lang w:val="en-US"/>
          <w:rPrChange w:id="337" w:author="Lynsey Rowland" w:date="2023-06-07T12:27:00Z">
            <w:rPr>
              <w:rStyle w:val="Geen"/>
              <w:b/>
              <w:bCs/>
              <w:highlight w:val="yellow"/>
              <w:lang w:val="en-US"/>
            </w:rPr>
          </w:rPrChange>
        </w:rPr>
      </w:pPr>
      <w:r w:rsidRPr="004903B2">
        <w:rPr>
          <w:rStyle w:val="Geen"/>
          <w:b/>
          <w:bCs/>
          <w:lang w:val="en-US"/>
          <w:rPrChange w:id="338" w:author="Lynsey Rowland" w:date="2023-06-07T12:27:00Z">
            <w:rPr>
              <w:rStyle w:val="Geen"/>
              <w:b/>
              <w:bCs/>
              <w:highlight w:val="yellow"/>
              <w:lang w:val="en-US"/>
            </w:rPr>
          </w:rPrChange>
        </w:rPr>
        <w:lastRenderedPageBreak/>
        <w:t>Table S5. Multinomial regression analysis of estimates and odds for associations between life adversities and probability of profile assignment in women without covariates.</w:t>
      </w:r>
    </w:p>
    <w:tbl>
      <w:tblPr>
        <w:tblStyle w:val="TableNormal1"/>
        <w:tblW w:w="137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726"/>
        <w:gridCol w:w="567"/>
        <w:gridCol w:w="709"/>
        <w:gridCol w:w="851"/>
        <w:gridCol w:w="708"/>
        <w:gridCol w:w="567"/>
        <w:gridCol w:w="567"/>
        <w:gridCol w:w="851"/>
        <w:gridCol w:w="851"/>
        <w:gridCol w:w="568"/>
        <w:gridCol w:w="567"/>
        <w:gridCol w:w="850"/>
        <w:gridCol w:w="709"/>
        <w:gridCol w:w="626"/>
        <w:gridCol w:w="567"/>
        <w:gridCol w:w="416"/>
        <w:gridCol w:w="375"/>
        <w:gridCol w:w="709"/>
      </w:tblGrid>
      <w:tr w:rsidR="001D52B1" w:rsidRPr="004903B2" w14:paraId="11525127" w14:textId="77777777" w:rsidTr="00116C32">
        <w:trPr>
          <w:trHeight w:val="442"/>
        </w:trPr>
        <w:tc>
          <w:tcPr>
            <w:tcW w:w="2727" w:type="dxa"/>
            <w:tcBorders>
              <w:top w:val="single" w:sz="4" w:space="0" w:color="000000"/>
              <w:left w:val="nil"/>
              <w:bottom w:val="nil"/>
              <w:right w:val="nil"/>
            </w:tcBorders>
            <w:shd w:val="clear" w:color="auto" w:fill="auto"/>
            <w:tcMar>
              <w:top w:w="80" w:type="dxa"/>
              <w:left w:w="80" w:type="dxa"/>
              <w:bottom w:w="80" w:type="dxa"/>
              <w:right w:w="80" w:type="dxa"/>
            </w:tcMar>
          </w:tcPr>
          <w:p w14:paraId="62AA2A25" w14:textId="77777777" w:rsidR="001D52B1" w:rsidRPr="004903B2" w:rsidRDefault="001D52B1" w:rsidP="00116C32">
            <w:pPr>
              <w:rPr>
                <w:lang w:val="en-US"/>
                <w:rPrChange w:id="339" w:author="Lynsey Rowland" w:date="2023-06-07T12:27:00Z">
                  <w:rPr>
                    <w:highlight w:val="yellow"/>
                    <w:lang w:val="en-US"/>
                  </w:rPr>
                </w:rPrChange>
              </w:rPr>
            </w:pPr>
          </w:p>
        </w:tc>
        <w:tc>
          <w:tcPr>
            <w:tcW w:w="2127"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1FA70E" w14:textId="77777777" w:rsidR="001D52B1" w:rsidRPr="004903B2" w:rsidRDefault="001D52B1" w:rsidP="00116C32">
            <w:pPr>
              <w:pStyle w:val="Hoofdtekst"/>
              <w:tabs>
                <w:tab w:val="left" w:pos="2760"/>
              </w:tabs>
              <w:jc w:val="both"/>
              <w:rPr>
                <w:rPrChange w:id="340" w:author="Lynsey Rowland" w:date="2023-06-07T12:27:00Z">
                  <w:rPr>
                    <w:highlight w:val="yellow"/>
                  </w:rPr>
                </w:rPrChange>
              </w:rPr>
            </w:pPr>
            <w:r w:rsidRPr="004903B2">
              <w:rPr>
                <w:rStyle w:val="Geen"/>
                <w:b/>
                <w:bCs/>
                <w:lang w:val="en-US"/>
                <w:rPrChange w:id="341" w:author="Lynsey Rowland" w:date="2023-06-07T12:27:00Z">
                  <w:rPr>
                    <w:rStyle w:val="Geen"/>
                    <w:b/>
                    <w:bCs/>
                    <w:highlight w:val="yellow"/>
                    <w:lang w:val="en-US"/>
                  </w:rPr>
                </w:rPrChange>
              </w:rPr>
              <w:t>Mild-symptoms</w:t>
            </w:r>
          </w:p>
        </w:tc>
        <w:tc>
          <w:tcPr>
            <w:tcW w:w="708" w:type="dxa"/>
            <w:tcBorders>
              <w:top w:val="single" w:sz="4" w:space="0" w:color="000000"/>
              <w:left w:val="nil"/>
              <w:bottom w:val="nil"/>
              <w:right w:val="nil"/>
            </w:tcBorders>
            <w:shd w:val="clear" w:color="auto" w:fill="auto"/>
            <w:tcMar>
              <w:top w:w="80" w:type="dxa"/>
              <w:left w:w="80" w:type="dxa"/>
              <w:bottom w:w="80" w:type="dxa"/>
              <w:right w:w="80" w:type="dxa"/>
            </w:tcMar>
          </w:tcPr>
          <w:p w14:paraId="1A58A738" w14:textId="77777777" w:rsidR="001D52B1" w:rsidRPr="004903B2" w:rsidRDefault="001D52B1" w:rsidP="00116C32">
            <w:pPr>
              <w:jc w:val="both"/>
              <w:rPr>
                <w:rPrChange w:id="342" w:author="Lynsey Rowland" w:date="2023-06-07T12:27:00Z">
                  <w:rPr>
                    <w:highlight w:val="yellow"/>
                  </w:rPr>
                </w:rPrChange>
              </w:rPr>
            </w:pPr>
          </w:p>
        </w:tc>
        <w:tc>
          <w:tcPr>
            <w:tcW w:w="1985"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613CEBB" w14:textId="77777777" w:rsidR="001D52B1" w:rsidRPr="004903B2" w:rsidRDefault="001D52B1" w:rsidP="00116C32">
            <w:pPr>
              <w:pStyle w:val="Hoofdtekst"/>
              <w:tabs>
                <w:tab w:val="left" w:pos="585"/>
                <w:tab w:val="center" w:pos="1630"/>
                <w:tab w:val="left" w:pos="2760"/>
              </w:tabs>
              <w:jc w:val="both"/>
              <w:rPr>
                <w:rPrChange w:id="343" w:author="Lynsey Rowland" w:date="2023-06-07T12:27:00Z">
                  <w:rPr>
                    <w:highlight w:val="yellow"/>
                  </w:rPr>
                </w:rPrChange>
              </w:rPr>
            </w:pPr>
            <w:r w:rsidRPr="004903B2">
              <w:rPr>
                <w:rStyle w:val="Geen"/>
                <w:b/>
                <w:bCs/>
                <w:lang w:val="en-US"/>
                <w:rPrChange w:id="344" w:author="Lynsey Rowland" w:date="2023-06-07T12:27:00Z">
                  <w:rPr>
                    <w:rStyle w:val="Geen"/>
                    <w:b/>
                    <w:bCs/>
                    <w:highlight w:val="yellow"/>
                    <w:lang w:val="en-US"/>
                  </w:rPr>
                </w:rPrChange>
              </w:rPr>
              <w:t>PTSD symptoms</w:t>
            </w:r>
          </w:p>
        </w:tc>
        <w:tc>
          <w:tcPr>
            <w:tcW w:w="851" w:type="dxa"/>
            <w:tcBorders>
              <w:top w:val="single" w:sz="4" w:space="0" w:color="000000"/>
              <w:left w:val="nil"/>
              <w:bottom w:val="nil"/>
              <w:right w:val="nil"/>
            </w:tcBorders>
            <w:shd w:val="clear" w:color="auto" w:fill="auto"/>
            <w:tcMar>
              <w:top w:w="80" w:type="dxa"/>
              <w:left w:w="80" w:type="dxa"/>
              <w:bottom w:w="80" w:type="dxa"/>
              <w:right w:w="80" w:type="dxa"/>
            </w:tcMar>
          </w:tcPr>
          <w:p w14:paraId="50EECF66" w14:textId="77777777" w:rsidR="001D52B1" w:rsidRPr="004903B2" w:rsidRDefault="001D52B1" w:rsidP="00116C32">
            <w:pPr>
              <w:jc w:val="both"/>
              <w:rPr>
                <w:rPrChange w:id="345" w:author="Lynsey Rowland" w:date="2023-06-07T12:27:00Z">
                  <w:rPr>
                    <w:highlight w:val="yellow"/>
                  </w:rPr>
                </w:rPrChange>
              </w:rPr>
            </w:pPr>
          </w:p>
        </w:tc>
        <w:tc>
          <w:tcPr>
            <w:tcW w:w="1984"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97525F" w14:textId="77777777" w:rsidR="001D52B1" w:rsidRPr="004903B2" w:rsidRDefault="001D52B1" w:rsidP="00116C32">
            <w:pPr>
              <w:pStyle w:val="Hoofdtekst"/>
              <w:tabs>
                <w:tab w:val="left" w:pos="2760"/>
              </w:tabs>
              <w:jc w:val="both"/>
              <w:rPr>
                <w:rPrChange w:id="346" w:author="Lynsey Rowland" w:date="2023-06-07T12:27:00Z">
                  <w:rPr>
                    <w:highlight w:val="yellow"/>
                  </w:rPr>
                </w:rPrChange>
              </w:rPr>
            </w:pPr>
            <w:r w:rsidRPr="004903B2">
              <w:rPr>
                <w:rStyle w:val="Geen"/>
                <w:b/>
                <w:bCs/>
                <w:lang w:val="en-US"/>
                <w:rPrChange w:id="347" w:author="Lynsey Rowland" w:date="2023-06-07T12:27:00Z">
                  <w:rPr>
                    <w:rStyle w:val="Geen"/>
                    <w:b/>
                    <w:bCs/>
                    <w:highlight w:val="yellow"/>
                    <w:lang w:val="en-US"/>
                  </w:rPr>
                </w:rPrChange>
              </w:rPr>
              <w:t>Anxiety/Depression symptoms</w:t>
            </w:r>
          </w:p>
        </w:tc>
        <w:tc>
          <w:tcPr>
            <w:tcW w:w="709" w:type="dxa"/>
            <w:tcBorders>
              <w:top w:val="single" w:sz="4" w:space="0" w:color="000000"/>
              <w:left w:val="nil"/>
              <w:bottom w:val="nil"/>
              <w:right w:val="nil"/>
            </w:tcBorders>
            <w:shd w:val="clear" w:color="auto" w:fill="auto"/>
            <w:tcMar>
              <w:top w:w="80" w:type="dxa"/>
              <w:left w:w="80" w:type="dxa"/>
              <w:bottom w:w="80" w:type="dxa"/>
              <w:right w:w="80" w:type="dxa"/>
            </w:tcMar>
          </w:tcPr>
          <w:p w14:paraId="6C3FE9F0" w14:textId="77777777" w:rsidR="001D52B1" w:rsidRPr="004903B2" w:rsidRDefault="001D52B1" w:rsidP="00116C32">
            <w:pPr>
              <w:jc w:val="both"/>
              <w:rPr>
                <w:rPrChange w:id="348" w:author="Lynsey Rowland" w:date="2023-06-07T12:27:00Z">
                  <w:rPr>
                    <w:highlight w:val="yellow"/>
                  </w:rPr>
                </w:rPrChange>
              </w:rPr>
            </w:pPr>
          </w:p>
        </w:tc>
        <w:tc>
          <w:tcPr>
            <w:tcW w:w="1984"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FE9DE3" w14:textId="77777777" w:rsidR="001D52B1" w:rsidRPr="004903B2" w:rsidRDefault="001D52B1" w:rsidP="00116C32">
            <w:pPr>
              <w:jc w:val="both"/>
              <w:rPr>
                <w:rFonts w:ascii="Calibri" w:hAnsi="Calibri" w:cs="Calibri"/>
                <w:rPrChange w:id="349" w:author="Lynsey Rowland" w:date="2023-06-07T12:27:00Z">
                  <w:rPr>
                    <w:rFonts w:ascii="Calibri" w:hAnsi="Calibri" w:cs="Calibri"/>
                    <w:highlight w:val="yellow"/>
                  </w:rPr>
                </w:rPrChange>
              </w:rPr>
            </w:pPr>
            <w:r w:rsidRPr="004903B2">
              <w:rPr>
                <w:rStyle w:val="Geen"/>
                <w:rFonts w:ascii="Calibri" w:hAnsi="Calibri" w:cs="Calibri"/>
                <w:b/>
                <w:bCs/>
                <w:rPrChange w:id="350" w:author="Lynsey Rowland" w:date="2023-06-07T12:27:00Z">
                  <w:rPr>
                    <w:rStyle w:val="Geen"/>
                    <w:rFonts w:ascii="Calibri" w:hAnsi="Calibri" w:cs="Calibri"/>
                    <w:b/>
                    <w:bCs/>
                    <w:highlight w:val="yellow"/>
                  </w:rPr>
                </w:rPrChange>
              </w:rPr>
              <w:t xml:space="preserve">High </w:t>
            </w:r>
            <w:proofErr w:type="spellStart"/>
            <w:r w:rsidRPr="004903B2">
              <w:rPr>
                <w:rStyle w:val="Geen"/>
                <w:rFonts w:ascii="Calibri" w:hAnsi="Calibri" w:cs="Calibri"/>
                <w:b/>
                <w:bCs/>
                <w:rPrChange w:id="351" w:author="Lynsey Rowland" w:date="2023-06-07T12:27:00Z">
                  <w:rPr>
                    <w:rStyle w:val="Geen"/>
                    <w:rFonts w:ascii="Calibri" w:hAnsi="Calibri" w:cs="Calibri"/>
                    <w:b/>
                    <w:bCs/>
                    <w:highlight w:val="yellow"/>
                  </w:rPr>
                </w:rPrChange>
              </w:rPr>
              <w:t>symptoms</w:t>
            </w:r>
            <w:proofErr w:type="spellEnd"/>
          </w:p>
        </w:tc>
        <w:tc>
          <w:tcPr>
            <w:tcW w:w="709" w:type="dxa"/>
            <w:tcBorders>
              <w:top w:val="nil"/>
              <w:left w:val="nil"/>
              <w:bottom w:val="nil"/>
              <w:right w:val="nil"/>
            </w:tcBorders>
            <w:shd w:val="clear" w:color="auto" w:fill="auto"/>
            <w:tcMar>
              <w:top w:w="80" w:type="dxa"/>
              <w:left w:w="80" w:type="dxa"/>
              <w:bottom w:w="80" w:type="dxa"/>
              <w:right w:w="80" w:type="dxa"/>
            </w:tcMar>
          </w:tcPr>
          <w:p w14:paraId="44FBF77D" w14:textId="77777777" w:rsidR="001D52B1" w:rsidRPr="004903B2" w:rsidRDefault="001D52B1" w:rsidP="00116C32">
            <w:pPr>
              <w:rPr>
                <w:rPrChange w:id="352" w:author="Lynsey Rowland" w:date="2023-06-07T12:27:00Z">
                  <w:rPr>
                    <w:highlight w:val="yellow"/>
                  </w:rPr>
                </w:rPrChange>
              </w:rPr>
            </w:pPr>
          </w:p>
        </w:tc>
      </w:tr>
      <w:tr w:rsidR="001D52B1" w:rsidRPr="004903B2" w14:paraId="55FB2129" w14:textId="77777777" w:rsidTr="00116C32">
        <w:trPr>
          <w:trHeight w:val="293"/>
        </w:trPr>
        <w:tc>
          <w:tcPr>
            <w:tcW w:w="2727" w:type="dxa"/>
            <w:tcBorders>
              <w:top w:val="nil"/>
              <w:left w:val="nil"/>
              <w:bottom w:val="nil"/>
              <w:right w:val="nil"/>
            </w:tcBorders>
            <w:shd w:val="clear" w:color="auto" w:fill="auto"/>
            <w:tcMar>
              <w:top w:w="80" w:type="dxa"/>
              <w:left w:w="80" w:type="dxa"/>
              <w:bottom w:w="80" w:type="dxa"/>
              <w:right w:w="80" w:type="dxa"/>
            </w:tcMar>
          </w:tcPr>
          <w:p w14:paraId="1DFFF75F" w14:textId="77777777" w:rsidR="001D52B1" w:rsidRPr="004903B2" w:rsidRDefault="001D52B1" w:rsidP="00116C32">
            <w:pPr>
              <w:pStyle w:val="Hoofdtekst"/>
              <w:tabs>
                <w:tab w:val="left" w:pos="2760"/>
              </w:tabs>
              <w:rPr>
                <w:rPrChange w:id="353" w:author="Lynsey Rowland" w:date="2023-06-07T12:27:00Z">
                  <w:rPr>
                    <w:highlight w:val="yellow"/>
                  </w:rPr>
                </w:rPrChange>
              </w:rPr>
            </w:pPr>
            <w:r w:rsidRPr="004903B2">
              <w:rPr>
                <w:rStyle w:val="Geen"/>
                <w:b/>
                <w:bCs/>
                <w:lang w:val="en-US"/>
                <w:rPrChange w:id="354" w:author="Lynsey Rowland" w:date="2023-06-07T12:27:00Z">
                  <w:rPr>
                    <w:rStyle w:val="Geen"/>
                    <w:b/>
                    <w:bCs/>
                    <w:highlight w:val="yellow"/>
                    <w:lang w:val="en-US"/>
                  </w:rPr>
                </w:rPrChange>
              </w:rPr>
              <w:t>Women (N=277)</w:t>
            </w:r>
          </w:p>
        </w:tc>
        <w:tc>
          <w:tcPr>
            <w:tcW w:w="2127"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FC1C5CF" w14:textId="77777777" w:rsidR="001D52B1" w:rsidRPr="004903B2" w:rsidRDefault="001D52B1" w:rsidP="00116C32">
            <w:pPr>
              <w:pStyle w:val="Hoofdtekst"/>
              <w:tabs>
                <w:tab w:val="left" w:pos="2760"/>
              </w:tabs>
              <w:rPr>
                <w:rPrChange w:id="355" w:author="Lynsey Rowland" w:date="2023-06-07T12:27:00Z">
                  <w:rPr>
                    <w:highlight w:val="yellow"/>
                  </w:rPr>
                </w:rPrChange>
              </w:rPr>
            </w:pPr>
            <w:r w:rsidRPr="004903B2">
              <w:rPr>
                <w:rStyle w:val="Geen"/>
                <w:lang w:val="en-US"/>
                <w:rPrChange w:id="356" w:author="Lynsey Rowland" w:date="2023-06-07T12:27:00Z">
                  <w:rPr>
                    <w:rStyle w:val="Geen"/>
                    <w:highlight w:val="yellow"/>
                    <w:lang w:val="en-US"/>
                  </w:rPr>
                </w:rPrChange>
              </w:rPr>
              <w:t>Versus low symptoms</w:t>
            </w:r>
          </w:p>
        </w:tc>
        <w:tc>
          <w:tcPr>
            <w:tcW w:w="708" w:type="dxa"/>
            <w:tcBorders>
              <w:top w:val="nil"/>
              <w:left w:val="nil"/>
              <w:bottom w:val="nil"/>
              <w:right w:val="nil"/>
            </w:tcBorders>
            <w:shd w:val="clear" w:color="auto" w:fill="auto"/>
            <w:tcMar>
              <w:top w:w="80" w:type="dxa"/>
              <w:left w:w="80" w:type="dxa"/>
              <w:bottom w:w="80" w:type="dxa"/>
              <w:right w:w="80" w:type="dxa"/>
            </w:tcMar>
          </w:tcPr>
          <w:p w14:paraId="47CE8F48" w14:textId="77777777" w:rsidR="001D52B1" w:rsidRPr="004903B2" w:rsidRDefault="001D52B1" w:rsidP="00116C32">
            <w:pPr>
              <w:rPr>
                <w:rPrChange w:id="357" w:author="Lynsey Rowland" w:date="2023-06-07T12:27:00Z">
                  <w:rPr>
                    <w:highlight w:val="yellow"/>
                  </w:rPr>
                </w:rPrChange>
              </w:rPr>
            </w:pPr>
          </w:p>
        </w:tc>
        <w:tc>
          <w:tcPr>
            <w:tcW w:w="1985"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5BAB60" w14:textId="77777777" w:rsidR="001D52B1" w:rsidRPr="004903B2" w:rsidRDefault="001D52B1" w:rsidP="00116C32">
            <w:pPr>
              <w:pStyle w:val="Hoofdtekst"/>
              <w:tabs>
                <w:tab w:val="left" w:pos="2760"/>
              </w:tabs>
              <w:rPr>
                <w:rPrChange w:id="358" w:author="Lynsey Rowland" w:date="2023-06-07T12:27:00Z">
                  <w:rPr>
                    <w:highlight w:val="yellow"/>
                  </w:rPr>
                </w:rPrChange>
              </w:rPr>
            </w:pPr>
            <w:r w:rsidRPr="004903B2">
              <w:rPr>
                <w:rStyle w:val="Geen"/>
                <w:lang w:val="en-US"/>
                <w:rPrChange w:id="359" w:author="Lynsey Rowland" w:date="2023-06-07T12:27:00Z">
                  <w:rPr>
                    <w:rStyle w:val="Geen"/>
                    <w:highlight w:val="yellow"/>
                    <w:lang w:val="en-US"/>
                  </w:rPr>
                </w:rPrChange>
              </w:rPr>
              <w:t>Versus low symptoms</w:t>
            </w:r>
          </w:p>
        </w:tc>
        <w:tc>
          <w:tcPr>
            <w:tcW w:w="851" w:type="dxa"/>
            <w:tcBorders>
              <w:top w:val="nil"/>
              <w:left w:val="nil"/>
              <w:bottom w:val="nil"/>
              <w:right w:val="nil"/>
            </w:tcBorders>
            <w:shd w:val="clear" w:color="auto" w:fill="auto"/>
            <w:tcMar>
              <w:top w:w="80" w:type="dxa"/>
              <w:left w:w="80" w:type="dxa"/>
              <w:bottom w:w="80" w:type="dxa"/>
              <w:right w:w="80" w:type="dxa"/>
            </w:tcMar>
          </w:tcPr>
          <w:p w14:paraId="09CA6323" w14:textId="77777777" w:rsidR="001D52B1" w:rsidRPr="004903B2" w:rsidRDefault="001D52B1" w:rsidP="00116C32">
            <w:pPr>
              <w:rPr>
                <w:rPrChange w:id="360" w:author="Lynsey Rowland" w:date="2023-06-07T12:27:00Z">
                  <w:rPr>
                    <w:highlight w:val="yellow"/>
                  </w:rPr>
                </w:rPrChange>
              </w:rPr>
            </w:pPr>
          </w:p>
        </w:tc>
        <w:tc>
          <w:tcPr>
            <w:tcW w:w="1984"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49E05A" w14:textId="77777777" w:rsidR="001D52B1" w:rsidRPr="004903B2" w:rsidRDefault="001D52B1" w:rsidP="00116C32">
            <w:pPr>
              <w:pStyle w:val="Hoofdtekst"/>
              <w:tabs>
                <w:tab w:val="left" w:pos="2760"/>
              </w:tabs>
              <w:rPr>
                <w:rPrChange w:id="361" w:author="Lynsey Rowland" w:date="2023-06-07T12:27:00Z">
                  <w:rPr>
                    <w:highlight w:val="yellow"/>
                  </w:rPr>
                </w:rPrChange>
              </w:rPr>
            </w:pPr>
            <w:r w:rsidRPr="004903B2">
              <w:rPr>
                <w:rStyle w:val="Geen"/>
                <w:lang w:val="en-US"/>
                <w:rPrChange w:id="362" w:author="Lynsey Rowland" w:date="2023-06-07T12:27:00Z">
                  <w:rPr>
                    <w:rStyle w:val="Geen"/>
                    <w:highlight w:val="yellow"/>
                    <w:lang w:val="en-US"/>
                  </w:rPr>
                </w:rPrChange>
              </w:rPr>
              <w:t>Versus low symptoms</w:t>
            </w:r>
          </w:p>
        </w:tc>
        <w:tc>
          <w:tcPr>
            <w:tcW w:w="709" w:type="dxa"/>
            <w:tcBorders>
              <w:top w:val="nil"/>
              <w:left w:val="nil"/>
              <w:bottom w:val="nil"/>
              <w:right w:val="nil"/>
            </w:tcBorders>
            <w:shd w:val="clear" w:color="auto" w:fill="auto"/>
            <w:tcMar>
              <w:top w:w="80" w:type="dxa"/>
              <w:left w:w="80" w:type="dxa"/>
              <w:bottom w:w="80" w:type="dxa"/>
              <w:right w:w="80" w:type="dxa"/>
            </w:tcMar>
          </w:tcPr>
          <w:p w14:paraId="11309DBC" w14:textId="77777777" w:rsidR="001D52B1" w:rsidRPr="004903B2" w:rsidRDefault="001D52B1" w:rsidP="00116C32">
            <w:pPr>
              <w:rPr>
                <w:rPrChange w:id="363" w:author="Lynsey Rowland" w:date="2023-06-07T12:27:00Z">
                  <w:rPr>
                    <w:highlight w:val="yellow"/>
                  </w:rPr>
                </w:rPrChange>
              </w:rPr>
            </w:pPr>
          </w:p>
        </w:tc>
        <w:tc>
          <w:tcPr>
            <w:tcW w:w="1984" w:type="dxa"/>
            <w:gridSpan w:val="4"/>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200240" w14:textId="77777777" w:rsidR="001D52B1" w:rsidRPr="004903B2" w:rsidRDefault="001D52B1" w:rsidP="00116C32">
            <w:pPr>
              <w:pStyle w:val="Hoofdtekst"/>
              <w:tabs>
                <w:tab w:val="left" w:pos="2760"/>
              </w:tabs>
              <w:rPr>
                <w:rPrChange w:id="364" w:author="Lynsey Rowland" w:date="2023-06-07T12:27:00Z">
                  <w:rPr>
                    <w:highlight w:val="yellow"/>
                  </w:rPr>
                </w:rPrChange>
              </w:rPr>
            </w:pPr>
            <w:r w:rsidRPr="004903B2">
              <w:rPr>
                <w:rStyle w:val="Geen"/>
                <w:lang w:val="en-US"/>
                <w:rPrChange w:id="365" w:author="Lynsey Rowland" w:date="2023-06-07T12:27:00Z">
                  <w:rPr>
                    <w:rStyle w:val="Geen"/>
                    <w:highlight w:val="yellow"/>
                    <w:lang w:val="en-US"/>
                  </w:rPr>
                </w:rPrChange>
              </w:rPr>
              <w:t>Versus low symptoms</w:t>
            </w:r>
          </w:p>
        </w:tc>
        <w:tc>
          <w:tcPr>
            <w:tcW w:w="709" w:type="dxa"/>
            <w:tcBorders>
              <w:top w:val="nil"/>
              <w:left w:val="nil"/>
              <w:bottom w:val="nil"/>
              <w:right w:val="nil"/>
            </w:tcBorders>
            <w:shd w:val="clear" w:color="auto" w:fill="auto"/>
            <w:tcMar>
              <w:top w:w="80" w:type="dxa"/>
              <w:left w:w="80" w:type="dxa"/>
              <w:bottom w:w="80" w:type="dxa"/>
              <w:right w:w="80" w:type="dxa"/>
            </w:tcMar>
          </w:tcPr>
          <w:p w14:paraId="140319A2" w14:textId="77777777" w:rsidR="001D52B1" w:rsidRPr="004903B2" w:rsidRDefault="001D52B1" w:rsidP="00116C32">
            <w:pPr>
              <w:rPr>
                <w:rPrChange w:id="366" w:author="Lynsey Rowland" w:date="2023-06-07T12:27:00Z">
                  <w:rPr>
                    <w:highlight w:val="yellow"/>
                  </w:rPr>
                </w:rPrChange>
              </w:rPr>
            </w:pPr>
          </w:p>
        </w:tc>
      </w:tr>
      <w:tr w:rsidR="001D52B1" w:rsidRPr="004903B2" w14:paraId="2DDA44C8" w14:textId="77777777" w:rsidTr="00116C32">
        <w:trPr>
          <w:trHeight w:val="642"/>
        </w:trPr>
        <w:tc>
          <w:tcPr>
            <w:tcW w:w="2727" w:type="dxa"/>
            <w:tcBorders>
              <w:top w:val="nil"/>
              <w:left w:val="nil"/>
              <w:bottom w:val="single" w:sz="4" w:space="0" w:color="000000"/>
              <w:right w:val="nil"/>
            </w:tcBorders>
            <w:shd w:val="clear" w:color="auto" w:fill="auto"/>
            <w:tcMar>
              <w:top w:w="80" w:type="dxa"/>
              <w:left w:w="80" w:type="dxa"/>
              <w:bottom w:w="80" w:type="dxa"/>
              <w:right w:w="80" w:type="dxa"/>
            </w:tcMar>
          </w:tcPr>
          <w:p w14:paraId="1E33FC69" w14:textId="77777777" w:rsidR="001D52B1" w:rsidRPr="004903B2" w:rsidRDefault="001D52B1" w:rsidP="00116C32">
            <w:pPr>
              <w:rPr>
                <w:rPrChange w:id="367" w:author="Lynsey Rowland" w:date="2023-06-07T12:27:00Z">
                  <w:rPr>
                    <w:highlight w:val="yellow"/>
                  </w:rPr>
                </w:rPrChange>
              </w:rPr>
            </w:pPr>
          </w:p>
        </w:tc>
        <w:tc>
          <w:tcPr>
            <w:tcW w:w="567"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4B670BCE" w14:textId="77777777" w:rsidR="001D52B1" w:rsidRPr="004903B2" w:rsidRDefault="001D52B1" w:rsidP="00116C32">
            <w:pPr>
              <w:pStyle w:val="Hoofdtekst"/>
              <w:tabs>
                <w:tab w:val="center" w:pos="245"/>
                <w:tab w:val="left" w:pos="2760"/>
              </w:tabs>
              <w:ind w:left="-80"/>
              <w:jc w:val="center"/>
              <w:rPr>
                <w:rPrChange w:id="368" w:author="Lynsey Rowland" w:date="2023-06-07T12:27:00Z">
                  <w:rPr>
                    <w:highlight w:val="yellow"/>
                  </w:rPr>
                </w:rPrChange>
              </w:rPr>
            </w:pPr>
            <w:r w:rsidRPr="004903B2">
              <w:rPr>
                <w:rStyle w:val="Geen"/>
                <w:lang w:val="en-US"/>
                <w:rPrChange w:id="369" w:author="Lynsey Rowland" w:date="2023-06-07T12:27:00Z">
                  <w:rPr>
                    <w:rStyle w:val="Geen"/>
                    <w:highlight w:val="yellow"/>
                    <w:lang w:val="en-US"/>
                  </w:rPr>
                </w:rPrChange>
              </w:rPr>
              <w:t xml:space="preserve"> Odds</w:t>
            </w:r>
          </w:p>
        </w:tc>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3CB880" w14:textId="77777777" w:rsidR="001D52B1" w:rsidRPr="004903B2" w:rsidRDefault="001D52B1" w:rsidP="00116C32">
            <w:pPr>
              <w:pStyle w:val="Hoofdtekst"/>
              <w:tabs>
                <w:tab w:val="left" w:pos="2760"/>
              </w:tabs>
              <w:jc w:val="center"/>
              <w:rPr>
                <w:rPrChange w:id="370" w:author="Lynsey Rowland" w:date="2023-06-07T12:27:00Z">
                  <w:rPr>
                    <w:highlight w:val="yellow"/>
                  </w:rPr>
                </w:rPrChange>
              </w:rPr>
            </w:pPr>
            <w:r w:rsidRPr="004903B2">
              <w:rPr>
                <w:rStyle w:val="Geen"/>
                <w:lang w:val="en-US"/>
                <w:rPrChange w:id="371" w:author="Lynsey Rowland" w:date="2023-06-07T12:27:00Z">
                  <w:rPr>
                    <w:rStyle w:val="Geen"/>
                    <w:highlight w:val="yellow"/>
                    <w:lang w:val="en-US"/>
                  </w:rPr>
                </w:rPrChange>
              </w:rPr>
              <w:t>SE Odds</w:t>
            </w:r>
          </w:p>
        </w:tc>
        <w:tc>
          <w:tcPr>
            <w:tcW w:w="851" w:type="dxa"/>
            <w:tcBorders>
              <w:top w:val="single" w:sz="4" w:space="0" w:color="000000"/>
              <w:left w:val="nil"/>
              <w:bottom w:val="single" w:sz="4" w:space="0" w:color="000000"/>
              <w:right w:val="nil"/>
            </w:tcBorders>
            <w:shd w:val="clear" w:color="auto" w:fill="auto"/>
            <w:tcMar>
              <w:top w:w="80" w:type="dxa"/>
              <w:left w:w="80" w:type="dxa"/>
              <w:bottom w:w="80" w:type="dxa"/>
              <w:right w:w="130" w:type="dxa"/>
            </w:tcMar>
          </w:tcPr>
          <w:p w14:paraId="737ED818" w14:textId="77777777" w:rsidR="001D52B1" w:rsidRPr="004903B2" w:rsidRDefault="001D52B1" w:rsidP="00116C32">
            <w:pPr>
              <w:pStyle w:val="Hoofdtekst"/>
              <w:tabs>
                <w:tab w:val="left" w:pos="2760"/>
              </w:tabs>
              <w:ind w:right="50"/>
              <w:jc w:val="center"/>
              <w:rPr>
                <w:rPrChange w:id="372" w:author="Lynsey Rowland" w:date="2023-06-07T12:27:00Z">
                  <w:rPr>
                    <w:highlight w:val="yellow"/>
                  </w:rPr>
                </w:rPrChange>
              </w:rPr>
            </w:pPr>
            <w:r w:rsidRPr="004903B2">
              <w:rPr>
                <w:rStyle w:val="Geen"/>
                <w:lang w:val="en-US"/>
                <w:rPrChange w:id="373" w:author="Lynsey Rowland" w:date="2023-06-07T12:27:00Z">
                  <w:rPr>
                    <w:rStyle w:val="Geen"/>
                    <w:highlight w:val="yellow"/>
                    <w:lang w:val="en-US"/>
                  </w:rPr>
                </w:rPrChange>
              </w:rPr>
              <w:t>95% CI Odds</w:t>
            </w:r>
          </w:p>
        </w:tc>
        <w:tc>
          <w:tcPr>
            <w:tcW w:w="708" w:type="dxa"/>
            <w:tcBorders>
              <w:top w:val="nil"/>
              <w:left w:val="nil"/>
              <w:bottom w:val="single" w:sz="4" w:space="0" w:color="000000"/>
              <w:right w:val="nil"/>
            </w:tcBorders>
            <w:shd w:val="clear" w:color="auto" w:fill="auto"/>
            <w:tcMar>
              <w:top w:w="80" w:type="dxa"/>
              <w:left w:w="80" w:type="dxa"/>
              <w:bottom w:w="80" w:type="dxa"/>
              <w:right w:w="80" w:type="dxa"/>
            </w:tcMar>
          </w:tcPr>
          <w:p w14:paraId="64350980" w14:textId="77777777" w:rsidR="001D52B1" w:rsidRPr="004903B2" w:rsidRDefault="001D52B1" w:rsidP="00116C32">
            <w:pPr>
              <w:pStyle w:val="Hoofdtekst"/>
              <w:tabs>
                <w:tab w:val="left" w:pos="2760"/>
              </w:tabs>
              <w:jc w:val="center"/>
              <w:rPr>
                <w:rPrChange w:id="374" w:author="Lynsey Rowland" w:date="2023-06-07T12:27:00Z">
                  <w:rPr>
                    <w:highlight w:val="yellow"/>
                  </w:rPr>
                </w:rPrChange>
              </w:rPr>
            </w:pPr>
            <w:r w:rsidRPr="004903B2">
              <w:rPr>
                <w:rStyle w:val="Geen"/>
                <w:i/>
                <w:iCs/>
                <w:lang w:val="en-US"/>
                <w:rPrChange w:id="375" w:author="Lynsey Rowland" w:date="2023-06-07T12:27:00Z">
                  <w:rPr>
                    <w:rStyle w:val="Geen"/>
                    <w:i/>
                    <w:iCs/>
                    <w:highlight w:val="yellow"/>
                    <w:lang w:val="en-US"/>
                  </w:rPr>
                </w:rPrChange>
              </w:rPr>
              <w:t>p</w:t>
            </w:r>
          </w:p>
        </w:tc>
        <w:tc>
          <w:tcPr>
            <w:tcW w:w="567"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61BA6C35" w14:textId="77777777" w:rsidR="001D52B1" w:rsidRPr="004903B2" w:rsidRDefault="001D52B1" w:rsidP="00116C32">
            <w:pPr>
              <w:pStyle w:val="Hoofdtekst"/>
              <w:tabs>
                <w:tab w:val="left" w:pos="2760"/>
              </w:tabs>
              <w:ind w:left="-80"/>
              <w:jc w:val="center"/>
              <w:rPr>
                <w:rPrChange w:id="376" w:author="Lynsey Rowland" w:date="2023-06-07T12:27:00Z">
                  <w:rPr>
                    <w:highlight w:val="yellow"/>
                  </w:rPr>
                </w:rPrChange>
              </w:rPr>
            </w:pPr>
            <w:r w:rsidRPr="004903B2">
              <w:rPr>
                <w:rStyle w:val="Geen"/>
                <w:lang w:val="en-US"/>
                <w:rPrChange w:id="377" w:author="Lynsey Rowland" w:date="2023-06-07T12:27:00Z">
                  <w:rPr>
                    <w:rStyle w:val="Geen"/>
                    <w:highlight w:val="yellow"/>
                    <w:lang w:val="en-US"/>
                  </w:rPr>
                </w:rPrChange>
              </w:rPr>
              <w:t xml:space="preserve"> Odds</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D61EFF" w14:textId="77777777" w:rsidR="001D52B1" w:rsidRPr="004903B2" w:rsidRDefault="001D52B1" w:rsidP="00116C32">
            <w:pPr>
              <w:pStyle w:val="Hoofdtekst"/>
              <w:tabs>
                <w:tab w:val="left" w:pos="2760"/>
              </w:tabs>
              <w:ind w:right="-80"/>
              <w:jc w:val="center"/>
              <w:rPr>
                <w:rPrChange w:id="378" w:author="Lynsey Rowland" w:date="2023-06-07T12:27:00Z">
                  <w:rPr>
                    <w:highlight w:val="yellow"/>
                  </w:rPr>
                </w:rPrChange>
              </w:rPr>
            </w:pPr>
            <w:r w:rsidRPr="004903B2">
              <w:rPr>
                <w:rStyle w:val="Geen"/>
                <w:lang w:val="en-US"/>
                <w:rPrChange w:id="379" w:author="Lynsey Rowland" w:date="2023-06-07T12:27:00Z">
                  <w:rPr>
                    <w:rStyle w:val="Geen"/>
                    <w:highlight w:val="yellow"/>
                    <w:lang w:val="en-US"/>
                  </w:rPr>
                </w:rPrChange>
              </w:rPr>
              <w:t>SE Odds</w:t>
            </w:r>
          </w:p>
        </w:tc>
        <w:tc>
          <w:tcPr>
            <w:tcW w:w="85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6FEC22" w14:textId="77777777" w:rsidR="001D52B1" w:rsidRPr="004903B2" w:rsidRDefault="001D52B1" w:rsidP="00116C32">
            <w:pPr>
              <w:pStyle w:val="Hoofdtekst"/>
              <w:tabs>
                <w:tab w:val="left" w:pos="2760"/>
              </w:tabs>
              <w:jc w:val="center"/>
              <w:rPr>
                <w:rPrChange w:id="380" w:author="Lynsey Rowland" w:date="2023-06-07T12:27:00Z">
                  <w:rPr>
                    <w:highlight w:val="yellow"/>
                  </w:rPr>
                </w:rPrChange>
              </w:rPr>
            </w:pPr>
            <w:r w:rsidRPr="004903B2">
              <w:rPr>
                <w:rStyle w:val="Geen"/>
                <w:lang w:val="en-US"/>
                <w:rPrChange w:id="381" w:author="Lynsey Rowland" w:date="2023-06-07T12:27:00Z">
                  <w:rPr>
                    <w:rStyle w:val="Geen"/>
                    <w:highlight w:val="yellow"/>
                    <w:lang w:val="en-US"/>
                  </w:rPr>
                </w:rPrChange>
              </w:rPr>
              <w:t>95% CI Odds</w:t>
            </w:r>
          </w:p>
        </w:tc>
        <w:tc>
          <w:tcPr>
            <w:tcW w:w="851" w:type="dxa"/>
            <w:tcBorders>
              <w:top w:val="nil"/>
              <w:left w:val="nil"/>
              <w:bottom w:val="single" w:sz="4" w:space="0" w:color="000000"/>
              <w:right w:val="nil"/>
            </w:tcBorders>
            <w:shd w:val="clear" w:color="auto" w:fill="auto"/>
            <w:tcMar>
              <w:top w:w="80" w:type="dxa"/>
              <w:left w:w="80" w:type="dxa"/>
              <w:bottom w:w="80" w:type="dxa"/>
              <w:right w:w="80" w:type="dxa"/>
            </w:tcMar>
          </w:tcPr>
          <w:p w14:paraId="6CC2C9D6" w14:textId="77777777" w:rsidR="001D52B1" w:rsidRPr="004903B2" w:rsidRDefault="001D52B1" w:rsidP="00116C32">
            <w:pPr>
              <w:pStyle w:val="Hoofdtekst"/>
              <w:tabs>
                <w:tab w:val="left" w:pos="2760"/>
              </w:tabs>
              <w:jc w:val="center"/>
              <w:rPr>
                <w:rPrChange w:id="382" w:author="Lynsey Rowland" w:date="2023-06-07T12:27:00Z">
                  <w:rPr>
                    <w:highlight w:val="yellow"/>
                  </w:rPr>
                </w:rPrChange>
              </w:rPr>
            </w:pPr>
            <w:r w:rsidRPr="004903B2">
              <w:rPr>
                <w:rStyle w:val="Geen"/>
                <w:i/>
                <w:iCs/>
                <w:lang w:val="en-US"/>
                <w:rPrChange w:id="383" w:author="Lynsey Rowland" w:date="2023-06-07T12:27:00Z">
                  <w:rPr>
                    <w:rStyle w:val="Geen"/>
                    <w:i/>
                    <w:iCs/>
                    <w:highlight w:val="yellow"/>
                    <w:lang w:val="en-US"/>
                  </w:rPr>
                </w:rPrChange>
              </w:rPr>
              <w:t>p</w:t>
            </w:r>
          </w:p>
        </w:tc>
        <w:tc>
          <w:tcPr>
            <w:tcW w:w="567"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07C60FC1" w14:textId="77777777" w:rsidR="001D52B1" w:rsidRPr="004903B2" w:rsidRDefault="001D52B1" w:rsidP="00116C32">
            <w:pPr>
              <w:pStyle w:val="Hoofdtekst"/>
              <w:tabs>
                <w:tab w:val="left" w:pos="2760"/>
              </w:tabs>
              <w:ind w:left="-81"/>
              <w:jc w:val="center"/>
              <w:rPr>
                <w:rPrChange w:id="384" w:author="Lynsey Rowland" w:date="2023-06-07T12:27:00Z">
                  <w:rPr>
                    <w:highlight w:val="yellow"/>
                  </w:rPr>
                </w:rPrChange>
              </w:rPr>
            </w:pPr>
            <w:r w:rsidRPr="004903B2">
              <w:rPr>
                <w:rStyle w:val="Geen"/>
                <w:lang w:val="en-US"/>
                <w:rPrChange w:id="385" w:author="Lynsey Rowland" w:date="2023-06-07T12:27:00Z">
                  <w:rPr>
                    <w:rStyle w:val="Geen"/>
                    <w:highlight w:val="yellow"/>
                    <w:lang w:val="en-US"/>
                  </w:rPr>
                </w:rPrChange>
              </w:rPr>
              <w:t xml:space="preserve"> Odds</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572013" w14:textId="77777777" w:rsidR="001D52B1" w:rsidRPr="004903B2" w:rsidRDefault="001D52B1" w:rsidP="00116C32">
            <w:pPr>
              <w:pStyle w:val="Hoofdtekst"/>
              <w:tabs>
                <w:tab w:val="left" w:pos="2760"/>
              </w:tabs>
              <w:ind w:right="-79"/>
              <w:jc w:val="center"/>
              <w:rPr>
                <w:rPrChange w:id="386" w:author="Lynsey Rowland" w:date="2023-06-07T12:27:00Z">
                  <w:rPr>
                    <w:highlight w:val="yellow"/>
                  </w:rPr>
                </w:rPrChange>
              </w:rPr>
            </w:pPr>
            <w:r w:rsidRPr="004903B2">
              <w:rPr>
                <w:rStyle w:val="Geen"/>
                <w:lang w:val="en-US"/>
                <w:rPrChange w:id="387" w:author="Lynsey Rowland" w:date="2023-06-07T12:27:00Z">
                  <w:rPr>
                    <w:rStyle w:val="Geen"/>
                    <w:highlight w:val="yellow"/>
                    <w:lang w:val="en-US"/>
                  </w:rPr>
                </w:rPrChange>
              </w:rPr>
              <w:t>SE Odds</w:t>
            </w:r>
          </w:p>
        </w:tc>
        <w:tc>
          <w:tcPr>
            <w:tcW w:w="85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766540" w14:textId="77777777" w:rsidR="001D52B1" w:rsidRPr="004903B2" w:rsidRDefault="001D52B1" w:rsidP="00116C32">
            <w:pPr>
              <w:pStyle w:val="Hoofdtekst"/>
              <w:tabs>
                <w:tab w:val="left" w:pos="2760"/>
              </w:tabs>
              <w:jc w:val="center"/>
              <w:rPr>
                <w:rPrChange w:id="388" w:author="Lynsey Rowland" w:date="2023-06-07T12:27:00Z">
                  <w:rPr>
                    <w:highlight w:val="yellow"/>
                  </w:rPr>
                </w:rPrChange>
              </w:rPr>
            </w:pPr>
            <w:r w:rsidRPr="004903B2">
              <w:rPr>
                <w:rStyle w:val="Geen"/>
                <w:lang w:val="en-US"/>
                <w:rPrChange w:id="389" w:author="Lynsey Rowland" w:date="2023-06-07T12:27:00Z">
                  <w:rPr>
                    <w:rStyle w:val="Geen"/>
                    <w:highlight w:val="yellow"/>
                    <w:lang w:val="en-US"/>
                  </w:rPr>
                </w:rPrChange>
              </w:rPr>
              <w:t>95% CI Odds</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321714C1" w14:textId="77777777" w:rsidR="001D52B1" w:rsidRPr="004903B2" w:rsidRDefault="001D52B1" w:rsidP="00116C32">
            <w:pPr>
              <w:pStyle w:val="Hoofdtekst"/>
              <w:tabs>
                <w:tab w:val="left" w:pos="2760"/>
              </w:tabs>
              <w:jc w:val="center"/>
              <w:rPr>
                <w:rPrChange w:id="390" w:author="Lynsey Rowland" w:date="2023-06-07T12:27:00Z">
                  <w:rPr>
                    <w:highlight w:val="yellow"/>
                  </w:rPr>
                </w:rPrChange>
              </w:rPr>
            </w:pPr>
            <w:r w:rsidRPr="004903B2">
              <w:rPr>
                <w:rStyle w:val="Geen"/>
                <w:i/>
                <w:iCs/>
                <w:lang w:val="en-US"/>
                <w:rPrChange w:id="391" w:author="Lynsey Rowland" w:date="2023-06-07T12:27:00Z">
                  <w:rPr>
                    <w:rStyle w:val="Geen"/>
                    <w:i/>
                    <w:iCs/>
                    <w:highlight w:val="yellow"/>
                    <w:lang w:val="en-US"/>
                  </w:rPr>
                </w:rPrChange>
              </w:rPr>
              <w:t>p</w:t>
            </w:r>
          </w:p>
        </w:tc>
        <w:tc>
          <w:tcPr>
            <w:tcW w:w="626"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tcPr>
          <w:p w14:paraId="3A83F50C" w14:textId="77777777" w:rsidR="001D52B1" w:rsidRPr="004903B2" w:rsidRDefault="001D52B1" w:rsidP="00116C32">
            <w:pPr>
              <w:pStyle w:val="Hoofdtekst"/>
              <w:tabs>
                <w:tab w:val="left" w:pos="2760"/>
              </w:tabs>
              <w:jc w:val="center"/>
              <w:rPr>
                <w:rPrChange w:id="392" w:author="Lynsey Rowland" w:date="2023-06-07T12:27:00Z">
                  <w:rPr>
                    <w:highlight w:val="yellow"/>
                  </w:rPr>
                </w:rPrChange>
              </w:rPr>
            </w:pPr>
            <w:r w:rsidRPr="004903B2">
              <w:rPr>
                <w:rStyle w:val="Geen"/>
                <w:lang w:val="en-US"/>
                <w:rPrChange w:id="393" w:author="Lynsey Rowland" w:date="2023-06-07T12:27:00Z">
                  <w:rPr>
                    <w:rStyle w:val="Geen"/>
                    <w:highlight w:val="yellow"/>
                    <w:lang w:val="en-US"/>
                  </w:rPr>
                </w:rPrChange>
              </w:rPr>
              <w:t>Odds</w:t>
            </w:r>
          </w:p>
        </w:tc>
        <w:tc>
          <w:tcPr>
            <w:tcW w:w="5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5CAB64" w14:textId="77777777" w:rsidR="001D52B1" w:rsidRPr="004903B2" w:rsidRDefault="001D52B1" w:rsidP="00116C32">
            <w:pPr>
              <w:pStyle w:val="Hoofdtekst"/>
              <w:tabs>
                <w:tab w:val="left" w:pos="2760"/>
              </w:tabs>
              <w:ind w:right="-21"/>
              <w:jc w:val="center"/>
              <w:rPr>
                <w:rPrChange w:id="394" w:author="Lynsey Rowland" w:date="2023-06-07T12:27:00Z">
                  <w:rPr>
                    <w:highlight w:val="yellow"/>
                  </w:rPr>
                </w:rPrChange>
              </w:rPr>
            </w:pPr>
            <w:r w:rsidRPr="004903B2">
              <w:rPr>
                <w:rStyle w:val="Geen"/>
                <w:lang w:val="en-US"/>
                <w:rPrChange w:id="395" w:author="Lynsey Rowland" w:date="2023-06-07T12:27:00Z">
                  <w:rPr>
                    <w:rStyle w:val="Geen"/>
                    <w:highlight w:val="yellow"/>
                    <w:lang w:val="en-US"/>
                  </w:rPr>
                </w:rPrChange>
              </w:rPr>
              <w:t>SE Odds</w:t>
            </w:r>
          </w:p>
        </w:tc>
        <w:tc>
          <w:tcPr>
            <w:tcW w:w="791"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2819F5" w14:textId="77777777" w:rsidR="001D52B1" w:rsidRPr="004903B2" w:rsidRDefault="001D52B1" w:rsidP="00116C32">
            <w:pPr>
              <w:pStyle w:val="Hoofdtekst"/>
              <w:tabs>
                <w:tab w:val="left" w:pos="2760"/>
              </w:tabs>
              <w:jc w:val="center"/>
              <w:rPr>
                <w:rStyle w:val="Geen"/>
                <w:rPrChange w:id="396" w:author="Lynsey Rowland" w:date="2023-06-07T12:27:00Z">
                  <w:rPr>
                    <w:rStyle w:val="Geen"/>
                    <w:highlight w:val="yellow"/>
                  </w:rPr>
                </w:rPrChange>
              </w:rPr>
            </w:pPr>
            <w:r w:rsidRPr="004903B2">
              <w:rPr>
                <w:rStyle w:val="Geen"/>
                <w:lang w:val="en-US"/>
                <w:rPrChange w:id="397" w:author="Lynsey Rowland" w:date="2023-06-07T12:27:00Z">
                  <w:rPr>
                    <w:rStyle w:val="Geen"/>
                    <w:highlight w:val="yellow"/>
                    <w:lang w:val="en-US"/>
                  </w:rPr>
                </w:rPrChange>
              </w:rPr>
              <w:t>95% CI</w:t>
            </w:r>
          </w:p>
          <w:p w14:paraId="2E78A4F2" w14:textId="77777777" w:rsidR="001D52B1" w:rsidRPr="004903B2" w:rsidRDefault="001D52B1" w:rsidP="00116C32">
            <w:pPr>
              <w:pStyle w:val="Hoofdtekst"/>
              <w:tabs>
                <w:tab w:val="left" w:pos="2760"/>
              </w:tabs>
              <w:jc w:val="center"/>
              <w:rPr>
                <w:rPrChange w:id="398" w:author="Lynsey Rowland" w:date="2023-06-07T12:27:00Z">
                  <w:rPr>
                    <w:highlight w:val="yellow"/>
                  </w:rPr>
                </w:rPrChange>
              </w:rPr>
            </w:pPr>
            <w:r w:rsidRPr="004903B2">
              <w:rPr>
                <w:rStyle w:val="Geen"/>
                <w:lang w:val="en-US"/>
                <w:rPrChange w:id="399" w:author="Lynsey Rowland" w:date="2023-06-07T12:27:00Z">
                  <w:rPr>
                    <w:rStyle w:val="Geen"/>
                    <w:highlight w:val="yellow"/>
                    <w:lang w:val="en-US"/>
                  </w:rPr>
                </w:rPrChange>
              </w:rPr>
              <w:t>Odds</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655CA2B1" w14:textId="77777777" w:rsidR="001D52B1" w:rsidRPr="004903B2" w:rsidRDefault="001D52B1" w:rsidP="00116C32">
            <w:pPr>
              <w:pStyle w:val="Hoofdtekst"/>
              <w:tabs>
                <w:tab w:val="left" w:pos="2760"/>
              </w:tabs>
              <w:jc w:val="center"/>
              <w:rPr>
                <w:rPrChange w:id="400" w:author="Lynsey Rowland" w:date="2023-06-07T12:27:00Z">
                  <w:rPr>
                    <w:highlight w:val="yellow"/>
                  </w:rPr>
                </w:rPrChange>
              </w:rPr>
            </w:pPr>
            <w:r w:rsidRPr="004903B2">
              <w:rPr>
                <w:rStyle w:val="Geen"/>
                <w:i/>
                <w:iCs/>
                <w:lang w:val="en-US"/>
                <w:rPrChange w:id="401" w:author="Lynsey Rowland" w:date="2023-06-07T12:27:00Z">
                  <w:rPr>
                    <w:rStyle w:val="Geen"/>
                    <w:i/>
                    <w:iCs/>
                    <w:highlight w:val="yellow"/>
                    <w:lang w:val="en-US"/>
                  </w:rPr>
                </w:rPrChange>
              </w:rPr>
              <w:t>P</w:t>
            </w:r>
          </w:p>
        </w:tc>
      </w:tr>
      <w:tr w:rsidR="001D52B1" w:rsidRPr="004903B2" w14:paraId="6D79F970" w14:textId="77777777" w:rsidTr="00116C32">
        <w:trPr>
          <w:trHeight w:val="195"/>
        </w:trPr>
        <w:tc>
          <w:tcPr>
            <w:tcW w:w="10382" w:type="dxa"/>
            <w:gridSpan w:val="12"/>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298D7663" w14:textId="77777777" w:rsidR="001D52B1" w:rsidRPr="004903B2" w:rsidRDefault="001D52B1" w:rsidP="00116C32">
            <w:pPr>
              <w:pStyle w:val="Hoofdtekst"/>
              <w:tabs>
                <w:tab w:val="left" w:pos="2760"/>
              </w:tabs>
              <w:rPr>
                <w:lang w:val="en-US"/>
                <w:rPrChange w:id="402" w:author="Lynsey Rowland" w:date="2023-06-07T12:27:00Z">
                  <w:rPr>
                    <w:highlight w:val="yellow"/>
                    <w:lang w:val="en-US"/>
                  </w:rPr>
                </w:rPrChange>
              </w:rPr>
            </w:pPr>
            <w:r w:rsidRPr="004903B2">
              <w:rPr>
                <w:rStyle w:val="Geen"/>
                <w:b/>
                <w:bCs/>
                <w:lang w:val="en-US"/>
                <w:rPrChange w:id="403" w:author="Lynsey Rowland" w:date="2023-06-07T12:27:00Z">
                  <w:rPr>
                    <w:rStyle w:val="Geen"/>
                    <w:b/>
                    <w:bCs/>
                    <w:highlight w:val="yellow"/>
                    <w:lang w:val="en-US"/>
                  </w:rPr>
                </w:rPrChange>
              </w:rPr>
              <w:t>Model 1 (N=277) Prenatal undernutrition due to famine exposure</w:t>
            </w:r>
          </w:p>
        </w:tc>
        <w:tc>
          <w:tcPr>
            <w:tcW w:w="709" w:type="dxa"/>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3303839D" w14:textId="77777777" w:rsidR="001D52B1" w:rsidRPr="004903B2" w:rsidRDefault="001D52B1" w:rsidP="00116C32">
            <w:pPr>
              <w:rPr>
                <w:lang w:val="en-US"/>
                <w:rPrChange w:id="404" w:author="Lynsey Rowland" w:date="2023-06-07T12:27:00Z">
                  <w:rPr>
                    <w:highlight w:val="yellow"/>
                    <w:lang w:val="en-US"/>
                  </w:rPr>
                </w:rPrChange>
              </w:rPr>
            </w:pPr>
          </w:p>
        </w:tc>
        <w:tc>
          <w:tcPr>
            <w:tcW w:w="626" w:type="dxa"/>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28DCFB19" w14:textId="77777777" w:rsidR="001D52B1" w:rsidRPr="004903B2" w:rsidRDefault="001D52B1" w:rsidP="00116C32">
            <w:pPr>
              <w:rPr>
                <w:lang w:val="en-US"/>
                <w:rPrChange w:id="405" w:author="Lynsey Rowland" w:date="2023-06-07T12:27:00Z">
                  <w:rPr>
                    <w:highlight w:val="yellow"/>
                    <w:lang w:val="en-US"/>
                  </w:rPr>
                </w:rPrChange>
              </w:rPr>
            </w:pPr>
          </w:p>
        </w:tc>
        <w:tc>
          <w:tcPr>
            <w:tcW w:w="567" w:type="dxa"/>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4099B87C" w14:textId="77777777" w:rsidR="001D52B1" w:rsidRPr="004903B2" w:rsidRDefault="001D52B1" w:rsidP="00116C32">
            <w:pPr>
              <w:rPr>
                <w:lang w:val="en-US"/>
                <w:rPrChange w:id="406" w:author="Lynsey Rowland" w:date="2023-06-07T12:27:00Z">
                  <w:rPr>
                    <w:highlight w:val="yellow"/>
                    <w:lang w:val="en-US"/>
                  </w:rPr>
                </w:rPrChange>
              </w:rPr>
            </w:pPr>
          </w:p>
        </w:tc>
        <w:tc>
          <w:tcPr>
            <w:tcW w:w="416" w:type="dxa"/>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6447550C" w14:textId="77777777" w:rsidR="001D52B1" w:rsidRPr="004903B2" w:rsidRDefault="001D52B1" w:rsidP="00116C32">
            <w:pPr>
              <w:rPr>
                <w:lang w:val="en-US"/>
                <w:rPrChange w:id="407" w:author="Lynsey Rowland" w:date="2023-06-07T12:27:00Z">
                  <w:rPr>
                    <w:highlight w:val="yellow"/>
                    <w:lang w:val="en-US"/>
                  </w:rPr>
                </w:rPrChange>
              </w:rPr>
            </w:pPr>
          </w:p>
        </w:tc>
        <w:tc>
          <w:tcPr>
            <w:tcW w:w="1084" w:type="dxa"/>
            <w:gridSpan w:val="2"/>
            <w:tcBorders>
              <w:top w:val="single" w:sz="4" w:space="0" w:color="000000"/>
              <w:left w:val="nil"/>
              <w:bottom w:val="nil"/>
              <w:right w:val="nil"/>
            </w:tcBorders>
            <w:shd w:val="clear" w:color="auto" w:fill="D9D9D9" w:themeFill="background1" w:themeFillShade="D9"/>
            <w:tcMar>
              <w:top w:w="80" w:type="dxa"/>
              <w:left w:w="80" w:type="dxa"/>
              <w:bottom w:w="80" w:type="dxa"/>
              <w:right w:w="80" w:type="dxa"/>
            </w:tcMar>
          </w:tcPr>
          <w:p w14:paraId="1F968BB2" w14:textId="77777777" w:rsidR="001D52B1" w:rsidRPr="004903B2" w:rsidRDefault="001D52B1" w:rsidP="00116C32">
            <w:pPr>
              <w:rPr>
                <w:lang w:val="en-US"/>
                <w:rPrChange w:id="408" w:author="Lynsey Rowland" w:date="2023-06-07T12:27:00Z">
                  <w:rPr>
                    <w:highlight w:val="yellow"/>
                    <w:lang w:val="en-US"/>
                  </w:rPr>
                </w:rPrChange>
              </w:rPr>
            </w:pPr>
          </w:p>
        </w:tc>
      </w:tr>
      <w:tr w:rsidR="001D52B1" w:rsidRPr="004903B2" w14:paraId="229996CC" w14:textId="77777777" w:rsidTr="00116C32">
        <w:trPr>
          <w:trHeight w:val="524"/>
        </w:trPr>
        <w:tc>
          <w:tcPr>
            <w:tcW w:w="2727" w:type="dxa"/>
            <w:tcBorders>
              <w:top w:val="nil"/>
              <w:left w:val="nil"/>
              <w:bottom w:val="nil"/>
              <w:right w:val="nil"/>
            </w:tcBorders>
            <w:shd w:val="clear" w:color="auto" w:fill="auto"/>
            <w:tcMar>
              <w:top w:w="80" w:type="dxa"/>
              <w:left w:w="80" w:type="dxa"/>
              <w:bottom w:w="80" w:type="dxa"/>
              <w:right w:w="80" w:type="dxa"/>
            </w:tcMar>
          </w:tcPr>
          <w:p w14:paraId="7B632C5A" w14:textId="77777777" w:rsidR="001D52B1" w:rsidRPr="004903B2" w:rsidRDefault="001D52B1" w:rsidP="00116C32">
            <w:pPr>
              <w:pStyle w:val="Hoofdtekst"/>
              <w:tabs>
                <w:tab w:val="left" w:pos="2760"/>
              </w:tabs>
              <w:rPr>
                <w:rStyle w:val="Geen"/>
                <w:rFonts w:ascii="Times New Roman" w:eastAsia="Arial Unicode MS" w:hAnsi="Times New Roman" w:cs="Times New Roman"/>
                <w:b/>
                <w:bCs/>
                <w:color w:val="auto"/>
                <w:lang w:val="en-US" w:eastAsia="en-US"/>
                <w14:textOutline w14:w="0" w14:cap="rnd" w14:cmpd="sng" w14:algn="ctr">
                  <w14:noFill/>
                  <w14:prstDash w14:val="solid"/>
                  <w14:bevel/>
                </w14:textOutline>
                <w:rPrChange w:id="409" w:author="Lynsey Rowland" w:date="2023-06-07T12:27:00Z">
                  <w:rPr>
                    <w:rStyle w:val="Geen"/>
                    <w:rFonts w:ascii="Times New Roman" w:eastAsia="Arial Unicode MS" w:hAnsi="Times New Roman" w:cs="Times New Roman"/>
                    <w:b/>
                    <w:bCs/>
                    <w:color w:val="auto"/>
                    <w:highlight w:val="yellow"/>
                    <w:lang w:val="en-US" w:eastAsia="en-US"/>
                    <w14:textOutline w14:w="0" w14:cap="rnd" w14:cmpd="sng" w14:algn="ctr">
                      <w14:noFill/>
                      <w14:prstDash w14:val="solid"/>
                      <w14:bevel/>
                    </w14:textOutline>
                  </w:rPr>
                </w:rPrChange>
              </w:rPr>
            </w:pPr>
            <w:r w:rsidRPr="004903B2">
              <w:rPr>
                <w:rStyle w:val="Geen"/>
                <w:b/>
                <w:bCs/>
                <w:lang w:val="en-US"/>
                <w:rPrChange w:id="410" w:author="Lynsey Rowland" w:date="2023-06-07T12:27:00Z">
                  <w:rPr>
                    <w:rStyle w:val="Geen"/>
                    <w:b/>
                    <w:bCs/>
                    <w:highlight w:val="yellow"/>
                    <w:lang w:val="en-US"/>
                  </w:rPr>
                </w:rPrChange>
              </w:rPr>
              <w:t>Early gestation</w:t>
            </w:r>
          </w:p>
          <w:p w14:paraId="26A983D7" w14:textId="77777777" w:rsidR="001D52B1" w:rsidRPr="004903B2" w:rsidRDefault="001D52B1" w:rsidP="00116C32">
            <w:pPr>
              <w:pStyle w:val="Hoofdtekst"/>
              <w:tabs>
                <w:tab w:val="left" w:pos="2760"/>
              </w:tabs>
              <w:rPr>
                <w:rStyle w:val="Geen"/>
                <w:b/>
                <w:bCs/>
                <w:lang w:val="en-US"/>
                <w:rPrChange w:id="411" w:author="Lynsey Rowland" w:date="2023-06-07T12:27:00Z">
                  <w:rPr>
                    <w:rStyle w:val="Geen"/>
                    <w:b/>
                    <w:bCs/>
                    <w:highlight w:val="yellow"/>
                    <w:lang w:val="en-US"/>
                  </w:rPr>
                </w:rPrChange>
              </w:rPr>
            </w:pPr>
            <w:r w:rsidRPr="004903B2">
              <w:rPr>
                <w:rStyle w:val="Geen"/>
                <w:b/>
                <w:bCs/>
                <w:lang w:val="en-US"/>
                <w:rPrChange w:id="412" w:author="Lynsey Rowland" w:date="2023-06-07T12:27:00Z">
                  <w:rPr>
                    <w:rStyle w:val="Geen"/>
                    <w:b/>
                    <w:bCs/>
                    <w:highlight w:val="yellow"/>
                    <w:lang w:val="en-US"/>
                  </w:rPr>
                </w:rPrChange>
              </w:rPr>
              <w:t>Mid gestation</w:t>
            </w:r>
          </w:p>
          <w:p w14:paraId="50338E6B" w14:textId="77777777" w:rsidR="001D52B1" w:rsidRPr="004903B2" w:rsidRDefault="001D52B1" w:rsidP="00116C32">
            <w:pPr>
              <w:pStyle w:val="Hoofdtekst"/>
              <w:tabs>
                <w:tab w:val="left" w:pos="2760"/>
              </w:tabs>
              <w:rPr>
                <w:lang w:val="en-US"/>
                <w:rPrChange w:id="413" w:author="Lynsey Rowland" w:date="2023-06-07T12:27:00Z">
                  <w:rPr>
                    <w:highlight w:val="yellow"/>
                    <w:lang w:val="en-US"/>
                  </w:rPr>
                </w:rPrChange>
              </w:rPr>
            </w:pPr>
            <w:r w:rsidRPr="004903B2">
              <w:rPr>
                <w:rStyle w:val="Geen"/>
                <w:b/>
                <w:bCs/>
                <w:lang w:val="en-US"/>
                <w:rPrChange w:id="414" w:author="Lynsey Rowland" w:date="2023-06-07T12:27:00Z">
                  <w:rPr>
                    <w:rStyle w:val="Geen"/>
                    <w:b/>
                    <w:bCs/>
                    <w:highlight w:val="yellow"/>
                    <w:lang w:val="en-US"/>
                  </w:rPr>
                </w:rPrChange>
              </w:rPr>
              <w:t>Late gestation</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64EB8B5E" w14:textId="77777777" w:rsidR="001D52B1" w:rsidRPr="004903B2" w:rsidRDefault="001D52B1" w:rsidP="00116C32">
            <w:pPr>
              <w:pStyle w:val="Hoofdtekst"/>
              <w:tabs>
                <w:tab w:val="left" w:pos="2760"/>
              </w:tabs>
              <w:jc w:val="center"/>
              <w:rPr>
                <w:rStyle w:val="Geen"/>
                <w:rPrChange w:id="415" w:author="Lynsey Rowland" w:date="2023-06-07T12:27:00Z">
                  <w:rPr>
                    <w:rStyle w:val="Geen"/>
                    <w:highlight w:val="yellow"/>
                  </w:rPr>
                </w:rPrChange>
              </w:rPr>
            </w:pPr>
            <w:r w:rsidRPr="004903B2">
              <w:rPr>
                <w:rStyle w:val="Geen"/>
                <w:lang w:val="en-US"/>
                <w:rPrChange w:id="416" w:author="Lynsey Rowland" w:date="2023-06-07T12:27:00Z">
                  <w:rPr>
                    <w:rStyle w:val="Geen"/>
                    <w:highlight w:val="yellow"/>
                    <w:lang w:val="en-US"/>
                  </w:rPr>
                </w:rPrChange>
              </w:rPr>
              <w:t>0.6</w:t>
            </w:r>
          </w:p>
          <w:p w14:paraId="3B4E6F96" w14:textId="77777777" w:rsidR="001D52B1" w:rsidRPr="004903B2" w:rsidRDefault="001D52B1" w:rsidP="00116C32">
            <w:pPr>
              <w:pStyle w:val="Hoofdtekst"/>
              <w:tabs>
                <w:tab w:val="left" w:pos="2760"/>
              </w:tabs>
              <w:jc w:val="center"/>
              <w:rPr>
                <w:rStyle w:val="Geen"/>
                <w:rPrChange w:id="417" w:author="Lynsey Rowland" w:date="2023-06-07T12:27:00Z">
                  <w:rPr>
                    <w:rStyle w:val="Geen"/>
                    <w:highlight w:val="yellow"/>
                  </w:rPr>
                </w:rPrChange>
              </w:rPr>
            </w:pPr>
            <w:r w:rsidRPr="004903B2">
              <w:rPr>
                <w:rStyle w:val="Geen"/>
                <w:lang w:val="en-US"/>
                <w:rPrChange w:id="418" w:author="Lynsey Rowland" w:date="2023-06-07T12:27:00Z">
                  <w:rPr>
                    <w:rStyle w:val="Geen"/>
                    <w:highlight w:val="yellow"/>
                    <w:lang w:val="en-US"/>
                  </w:rPr>
                </w:rPrChange>
              </w:rPr>
              <w:t>1.2</w:t>
            </w:r>
          </w:p>
          <w:p w14:paraId="4B1BB08C" w14:textId="77777777" w:rsidR="001D52B1" w:rsidRPr="004903B2" w:rsidRDefault="001D52B1" w:rsidP="00116C32">
            <w:pPr>
              <w:pStyle w:val="Hoofdtekst"/>
              <w:tabs>
                <w:tab w:val="left" w:pos="2760"/>
              </w:tabs>
              <w:jc w:val="center"/>
              <w:rPr>
                <w:rPrChange w:id="419" w:author="Lynsey Rowland" w:date="2023-06-07T12:27:00Z">
                  <w:rPr>
                    <w:highlight w:val="yellow"/>
                  </w:rPr>
                </w:rPrChange>
              </w:rPr>
            </w:pPr>
            <w:r w:rsidRPr="004903B2">
              <w:rPr>
                <w:rStyle w:val="Geen"/>
                <w:lang w:val="en-US"/>
                <w:rPrChange w:id="420" w:author="Lynsey Rowland" w:date="2023-06-07T12:27:00Z">
                  <w:rPr>
                    <w:rStyle w:val="Geen"/>
                    <w:highlight w:val="yellow"/>
                    <w:lang w:val="en-US"/>
                  </w:rPr>
                </w:rPrChange>
              </w:rPr>
              <w:t>0.8</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0050C9A6" w14:textId="77777777" w:rsidR="001D52B1" w:rsidRPr="004903B2" w:rsidRDefault="001D52B1" w:rsidP="00116C32">
            <w:pPr>
              <w:pStyle w:val="Hoofdtekst"/>
              <w:tabs>
                <w:tab w:val="left" w:pos="2760"/>
              </w:tabs>
              <w:jc w:val="center"/>
              <w:rPr>
                <w:rStyle w:val="Geen"/>
                <w:rPrChange w:id="421" w:author="Lynsey Rowland" w:date="2023-06-07T12:27:00Z">
                  <w:rPr>
                    <w:rStyle w:val="Geen"/>
                    <w:highlight w:val="yellow"/>
                  </w:rPr>
                </w:rPrChange>
              </w:rPr>
            </w:pPr>
            <w:r w:rsidRPr="004903B2">
              <w:rPr>
                <w:rStyle w:val="Geen"/>
                <w:lang w:val="en-US"/>
                <w:rPrChange w:id="422" w:author="Lynsey Rowland" w:date="2023-06-07T12:27:00Z">
                  <w:rPr>
                    <w:rStyle w:val="Geen"/>
                    <w:highlight w:val="yellow"/>
                    <w:lang w:val="en-US"/>
                  </w:rPr>
                </w:rPrChange>
              </w:rPr>
              <w:t>0.4</w:t>
            </w:r>
          </w:p>
          <w:p w14:paraId="3654902A" w14:textId="77777777" w:rsidR="001D52B1" w:rsidRPr="004903B2" w:rsidRDefault="001D52B1" w:rsidP="00116C32">
            <w:pPr>
              <w:pStyle w:val="Hoofdtekst"/>
              <w:tabs>
                <w:tab w:val="left" w:pos="2760"/>
              </w:tabs>
              <w:jc w:val="center"/>
              <w:rPr>
                <w:rStyle w:val="Geen"/>
                <w:rPrChange w:id="423" w:author="Lynsey Rowland" w:date="2023-06-07T12:27:00Z">
                  <w:rPr>
                    <w:rStyle w:val="Geen"/>
                    <w:highlight w:val="yellow"/>
                  </w:rPr>
                </w:rPrChange>
              </w:rPr>
            </w:pPr>
            <w:r w:rsidRPr="004903B2">
              <w:rPr>
                <w:rStyle w:val="Geen"/>
                <w:lang w:val="en-US"/>
                <w:rPrChange w:id="424" w:author="Lynsey Rowland" w:date="2023-06-07T12:27:00Z">
                  <w:rPr>
                    <w:rStyle w:val="Geen"/>
                    <w:highlight w:val="yellow"/>
                    <w:lang w:val="en-US"/>
                  </w:rPr>
                </w:rPrChange>
              </w:rPr>
              <w:t>0.5</w:t>
            </w:r>
          </w:p>
          <w:p w14:paraId="652B7133" w14:textId="77777777" w:rsidR="001D52B1" w:rsidRPr="004903B2" w:rsidRDefault="001D52B1" w:rsidP="00116C32">
            <w:pPr>
              <w:pStyle w:val="Hoofdtekst"/>
              <w:tabs>
                <w:tab w:val="left" w:pos="2760"/>
              </w:tabs>
              <w:jc w:val="center"/>
              <w:rPr>
                <w:rPrChange w:id="425" w:author="Lynsey Rowland" w:date="2023-06-07T12:27:00Z">
                  <w:rPr>
                    <w:highlight w:val="yellow"/>
                  </w:rPr>
                </w:rPrChange>
              </w:rPr>
            </w:pPr>
            <w:r w:rsidRPr="004903B2">
              <w:rPr>
                <w:rStyle w:val="Geen"/>
                <w:lang w:val="en-US"/>
                <w:rPrChange w:id="426" w:author="Lynsey Rowland" w:date="2023-06-07T12:27:00Z">
                  <w:rPr>
                    <w:rStyle w:val="Geen"/>
                    <w:highlight w:val="yellow"/>
                    <w:lang w:val="en-US"/>
                  </w:rPr>
                </w:rPrChange>
              </w:rPr>
              <w:t>0.4</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4EA2A6DD" w14:textId="77777777" w:rsidR="001D52B1" w:rsidRPr="004903B2" w:rsidRDefault="001D52B1" w:rsidP="00116C32">
            <w:pPr>
              <w:pStyle w:val="Hoofdtekst"/>
              <w:tabs>
                <w:tab w:val="left" w:pos="2760"/>
              </w:tabs>
              <w:jc w:val="center"/>
              <w:rPr>
                <w:rStyle w:val="Geen"/>
                <w:rPrChange w:id="427" w:author="Lynsey Rowland" w:date="2023-06-07T12:27:00Z">
                  <w:rPr>
                    <w:rStyle w:val="Geen"/>
                    <w:highlight w:val="yellow"/>
                  </w:rPr>
                </w:rPrChange>
              </w:rPr>
            </w:pPr>
            <w:r w:rsidRPr="004903B2">
              <w:rPr>
                <w:rStyle w:val="Geen"/>
                <w:lang w:val="en-US"/>
                <w:rPrChange w:id="428" w:author="Lynsey Rowland" w:date="2023-06-07T12:27:00Z">
                  <w:rPr>
                    <w:rStyle w:val="Geen"/>
                    <w:highlight w:val="yellow"/>
                    <w:lang w:val="en-US"/>
                  </w:rPr>
                </w:rPrChange>
              </w:rPr>
              <w:t>0.1-2.3</w:t>
            </w:r>
          </w:p>
          <w:p w14:paraId="50E8575B" w14:textId="77777777" w:rsidR="001D52B1" w:rsidRPr="004903B2" w:rsidRDefault="001D52B1" w:rsidP="00116C32">
            <w:pPr>
              <w:pStyle w:val="Hoofdtekst"/>
              <w:tabs>
                <w:tab w:val="left" w:pos="2760"/>
              </w:tabs>
              <w:jc w:val="center"/>
              <w:rPr>
                <w:rStyle w:val="Geen"/>
                <w:rPrChange w:id="429" w:author="Lynsey Rowland" w:date="2023-06-07T12:27:00Z">
                  <w:rPr>
                    <w:rStyle w:val="Geen"/>
                    <w:highlight w:val="yellow"/>
                  </w:rPr>
                </w:rPrChange>
              </w:rPr>
            </w:pPr>
            <w:r w:rsidRPr="004903B2">
              <w:rPr>
                <w:rStyle w:val="Geen"/>
                <w:lang w:val="en-US"/>
                <w:rPrChange w:id="430" w:author="Lynsey Rowland" w:date="2023-06-07T12:27:00Z">
                  <w:rPr>
                    <w:rStyle w:val="Geen"/>
                    <w:highlight w:val="yellow"/>
                    <w:lang w:val="en-US"/>
                  </w:rPr>
                </w:rPrChange>
              </w:rPr>
              <w:t>0.5-2.8</w:t>
            </w:r>
          </w:p>
          <w:p w14:paraId="7C6C2D8C" w14:textId="77777777" w:rsidR="001D52B1" w:rsidRPr="004903B2" w:rsidRDefault="001D52B1" w:rsidP="00116C32">
            <w:pPr>
              <w:pStyle w:val="Hoofdtekst"/>
              <w:tabs>
                <w:tab w:val="left" w:pos="2760"/>
              </w:tabs>
              <w:jc w:val="center"/>
              <w:rPr>
                <w:rPrChange w:id="431" w:author="Lynsey Rowland" w:date="2023-06-07T12:27:00Z">
                  <w:rPr>
                    <w:highlight w:val="yellow"/>
                  </w:rPr>
                </w:rPrChange>
              </w:rPr>
            </w:pPr>
            <w:r w:rsidRPr="004903B2">
              <w:rPr>
                <w:rStyle w:val="Geen"/>
                <w:lang w:val="en-US"/>
                <w:rPrChange w:id="432" w:author="Lynsey Rowland" w:date="2023-06-07T12:27:00Z">
                  <w:rPr>
                    <w:rStyle w:val="Geen"/>
                    <w:highlight w:val="yellow"/>
                    <w:lang w:val="en-US"/>
                  </w:rPr>
                </w:rPrChange>
              </w:rPr>
              <w:t>0.3-1.9</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D1C5EDA" w14:textId="77777777" w:rsidR="001D52B1" w:rsidRPr="004903B2" w:rsidRDefault="001D52B1" w:rsidP="00116C32">
            <w:pPr>
              <w:pStyle w:val="Hoofdtekst"/>
              <w:tabs>
                <w:tab w:val="left" w:pos="2760"/>
              </w:tabs>
              <w:jc w:val="center"/>
              <w:rPr>
                <w:rStyle w:val="Geen"/>
                <w:rPrChange w:id="433" w:author="Lynsey Rowland" w:date="2023-06-07T12:27:00Z">
                  <w:rPr>
                    <w:rStyle w:val="Geen"/>
                    <w:highlight w:val="yellow"/>
                  </w:rPr>
                </w:rPrChange>
              </w:rPr>
            </w:pPr>
            <w:r w:rsidRPr="004903B2">
              <w:rPr>
                <w:rStyle w:val="Geen"/>
                <w:lang w:val="en-US"/>
                <w:rPrChange w:id="434" w:author="Lynsey Rowland" w:date="2023-06-07T12:27:00Z">
                  <w:rPr>
                    <w:rStyle w:val="Geen"/>
                    <w:highlight w:val="yellow"/>
                    <w:lang w:val="en-US"/>
                  </w:rPr>
                </w:rPrChange>
              </w:rPr>
              <w:t>.427</w:t>
            </w:r>
          </w:p>
          <w:p w14:paraId="246FA8F0" w14:textId="77777777" w:rsidR="001D52B1" w:rsidRPr="004903B2" w:rsidRDefault="001D52B1" w:rsidP="00116C32">
            <w:pPr>
              <w:pStyle w:val="Hoofdtekst"/>
              <w:tabs>
                <w:tab w:val="left" w:pos="2760"/>
              </w:tabs>
              <w:jc w:val="center"/>
              <w:rPr>
                <w:rStyle w:val="Geen"/>
                <w:rPrChange w:id="435" w:author="Lynsey Rowland" w:date="2023-06-07T12:27:00Z">
                  <w:rPr>
                    <w:rStyle w:val="Geen"/>
                    <w:highlight w:val="yellow"/>
                  </w:rPr>
                </w:rPrChange>
              </w:rPr>
            </w:pPr>
            <w:r w:rsidRPr="004903B2">
              <w:rPr>
                <w:rStyle w:val="Geen"/>
                <w:lang w:val="en-US"/>
                <w:rPrChange w:id="436" w:author="Lynsey Rowland" w:date="2023-06-07T12:27:00Z">
                  <w:rPr>
                    <w:rStyle w:val="Geen"/>
                    <w:highlight w:val="yellow"/>
                    <w:lang w:val="en-US"/>
                  </w:rPr>
                </w:rPrChange>
              </w:rPr>
              <w:t>.625</w:t>
            </w:r>
          </w:p>
          <w:p w14:paraId="6AB0CD8F" w14:textId="77777777" w:rsidR="001D52B1" w:rsidRPr="004903B2" w:rsidRDefault="001D52B1" w:rsidP="00116C32">
            <w:pPr>
              <w:pStyle w:val="Hoofdtekst"/>
              <w:tabs>
                <w:tab w:val="left" w:pos="2760"/>
              </w:tabs>
              <w:jc w:val="center"/>
              <w:rPr>
                <w:rPrChange w:id="437" w:author="Lynsey Rowland" w:date="2023-06-07T12:27:00Z">
                  <w:rPr>
                    <w:highlight w:val="yellow"/>
                  </w:rPr>
                </w:rPrChange>
              </w:rPr>
            </w:pPr>
            <w:r w:rsidRPr="004903B2">
              <w:rPr>
                <w:rStyle w:val="Geen"/>
                <w:lang w:val="en-US"/>
                <w:rPrChange w:id="438" w:author="Lynsey Rowland" w:date="2023-06-07T12:27:00Z">
                  <w:rPr>
                    <w:rStyle w:val="Geen"/>
                    <w:highlight w:val="yellow"/>
                    <w:lang w:val="en-US"/>
                  </w:rPr>
                </w:rPrChange>
              </w:rPr>
              <w:t>.563</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1BCAE701" w14:textId="77777777" w:rsidR="001D52B1" w:rsidRPr="004903B2" w:rsidRDefault="001D52B1" w:rsidP="00116C32">
            <w:pPr>
              <w:pStyle w:val="Hoofdtekst"/>
              <w:tabs>
                <w:tab w:val="left" w:pos="2760"/>
              </w:tabs>
              <w:jc w:val="center"/>
              <w:rPr>
                <w:rStyle w:val="Geen"/>
                <w:rPrChange w:id="439" w:author="Lynsey Rowland" w:date="2023-06-07T12:27:00Z">
                  <w:rPr>
                    <w:rStyle w:val="Geen"/>
                    <w:highlight w:val="yellow"/>
                  </w:rPr>
                </w:rPrChange>
              </w:rPr>
            </w:pPr>
            <w:r w:rsidRPr="004903B2">
              <w:rPr>
                <w:rStyle w:val="Geen"/>
                <w:lang w:val="en-US"/>
                <w:rPrChange w:id="440" w:author="Lynsey Rowland" w:date="2023-06-07T12:27:00Z">
                  <w:rPr>
                    <w:rStyle w:val="Geen"/>
                    <w:highlight w:val="yellow"/>
                    <w:lang w:val="en-US"/>
                  </w:rPr>
                </w:rPrChange>
              </w:rPr>
              <w:t>0.6</w:t>
            </w:r>
          </w:p>
          <w:p w14:paraId="520CD519" w14:textId="77777777" w:rsidR="001D52B1" w:rsidRPr="004903B2" w:rsidRDefault="001D52B1" w:rsidP="00116C32">
            <w:pPr>
              <w:pStyle w:val="Hoofdtekst"/>
              <w:tabs>
                <w:tab w:val="left" w:pos="2760"/>
              </w:tabs>
              <w:jc w:val="center"/>
              <w:rPr>
                <w:rStyle w:val="Geen"/>
                <w:rPrChange w:id="441" w:author="Lynsey Rowland" w:date="2023-06-07T12:27:00Z">
                  <w:rPr>
                    <w:rStyle w:val="Geen"/>
                    <w:highlight w:val="yellow"/>
                  </w:rPr>
                </w:rPrChange>
              </w:rPr>
            </w:pPr>
            <w:r w:rsidRPr="004903B2">
              <w:rPr>
                <w:rStyle w:val="Geen"/>
                <w:lang w:val="en-US"/>
                <w:rPrChange w:id="442" w:author="Lynsey Rowland" w:date="2023-06-07T12:27:00Z">
                  <w:rPr>
                    <w:rStyle w:val="Geen"/>
                    <w:highlight w:val="yellow"/>
                    <w:lang w:val="en-US"/>
                  </w:rPr>
                </w:rPrChange>
              </w:rPr>
              <w:t>2.1</w:t>
            </w:r>
          </w:p>
          <w:p w14:paraId="515801B6" w14:textId="77777777" w:rsidR="001D52B1" w:rsidRPr="004903B2" w:rsidRDefault="001D52B1" w:rsidP="00116C32">
            <w:pPr>
              <w:pStyle w:val="Hoofdtekst"/>
              <w:tabs>
                <w:tab w:val="left" w:pos="2760"/>
              </w:tabs>
              <w:jc w:val="center"/>
              <w:rPr>
                <w:rPrChange w:id="443" w:author="Lynsey Rowland" w:date="2023-06-07T12:27:00Z">
                  <w:rPr>
                    <w:highlight w:val="yellow"/>
                  </w:rPr>
                </w:rPrChange>
              </w:rPr>
            </w:pPr>
            <w:r w:rsidRPr="004903B2">
              <w:rPr>
                <w:rStyle w:val="Geen"/>
                <w:lang w:val="en-US"/>
                <w:rPrChange w:id="444" w:author="Lynsey Rowland" w:date="2023-06-07T12:27:00Z">
                  <w:rPr>
                    <w:rStyle w:val="Geen"/>
                    <w:highlight w:val="yellow"/>
                    <w:lang w:val="en-US"/>
                  </w:rPr>
                </w:rPrChange>
              </w:rPr>
              <w:t>0.3</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384696F5" w14:textId="77777777" w:rsidR="001D52B1" w:rsidRPr="004903B2" w:rsidRDefault="001D52B1" w:rsidP="00116C32">
            <w:pPr>
              <w:pStyle w:val="Hoofdtekst"/>
              <w:tabs>
                <w:tab w:val="left" w:pos="2760"/>
              </w:tabs>
              <w:jc w:val="center"/>
              <w:rPr>
                <w:rStyle w:val="Geen"/>
                <w:rPrChange w:id="445" w:author="Lynsey Rowland" w:date="2023-06-07T12:27:00Z">
                  <w:rPr>
                    <w:rStyle w:val="Geen"/>
                    <w:highlight w:val="yellow"/>
                  </w:rPr>
                </w:rPrChange>
              </w:rPr>
            </w:pPr>
            <w:r w:rsidRPr="004903B2">
              <w:rPr>
                <w:rStyle w:val="Geen"/>
                <w:lang w:val="en-US"/>
                <w:rPrChange w:id="446" w:author="Lynsey Rowland" w:date="2023-06-07T12:27:00Z">
                  <w:rPr>
                    <w:rStyle w:val="Geen"/>
                    <w:highlight w:val="yellow"/>
                    <w:lang w:val="en-US"/>
                  </w:rPr>
                </w:rPrChange>
              </w:rPr>
              <w:t>0.7</w:t>
            </w:r>
          </w:p>
          <w:p w14:paraId="071A07CE" w14:textId="77777777" w:rsidR="001D52B1" w:rsidRPr="004903B2" w:rsidRDefault="001D52B1" w:rsidP="00116C32">
            <w:pPr>
              <w:pStyle w:val="Hoofdtekst"/>
              <w:tabs>
                <w:tab w:val="left" w:pos="2760"/>
              </w:tabs>
              <w:jc w:val="center"/>
              <w:rPr>
                <w:rStyle w:val="Geen"/>
                <w:rPrChange w:id="447" w:author="Lynsey Rowland" w:date="2023-06-07T12:27:00Z">
                  <w:rPr>
                    <w:rStyle w:val="Geen"/>
                    <w:highlight w:val="yellow"/>
                  </w:rPr>
                </w:rPrChange>
              </w:rPr>
            </w:pPr>
            <w:r w:rsidRPr="004903B2">
              <w:rPr>
                <w:rStyle w:val="Geen"/>
                <w:lang w:val="en-US"/>
                <w:rPrChange w:id="448" w:author="Lynsey Rowland" w:date="2023-06-07T12:27:00Z">
                  <w:rPr>
                    <w:rStyle w:val="Geen"/>
                    <w:highlight w:val="yellow"/>
                    <w:lang w:val="en-US"/>
                  </w:rPr>
                </w:rPrChange>
              </w:rPr>
              <w:t>1.1</w:t>
            </w:r>
          </w:p>
          <w:p w14:paraId="0CAA124D" w14:textId="77777777" w:rsidR="001D52B1" w:rsidRPr="004903B2" w:rsidRDefault="001D52B1" w:rsidP="00116C32">
            <w:pPr>
              <w:pStyle w:val="Hoofdtekst"/>
              <w:tabs>
                <w:tab w:val="left" w:pos="2760"/>
              </w:tabs>
              <w:jc w:val="center"/>
              <w:rPr>
                <w:rPrChange w:id="449" w:author="Lynsey Rowland" w:date="2023-06-07T12:27:00Z">
                  <w:rPr>
                    <w:highlight w:val="yellow"/>
                  </w:rPr>
                </w:rPrChange>
              </w:rPr>
            </w:pPr>
            <w:r w:rsidRPr="004903B2">
              <w:rPr>
                <w:rStyle w:val="Geen"/>
                <w:lang w:val="en-US"/>
                <w:rPrChange w:id="450" w:author="Lynsey Rowland" w:date="2023-06-07T12:27:00Z">
                  <w:rPr>
                    <w:rStyle w:val="Geen"/>
                    <w:highlight w:val="yellow"/>
                    <w:lang w:val="en-US"/>
                  </w:rPr>
                </w:rPrChange>
              </w:rPr>
              <w:t>0.3</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738CCABE" w14:textId="77777777" w:rsidR="001D52B1" w:rsidRPr="004903B2" w:rsidRDefault="001D52B1" w:rsidP="00116C32">
            <w:pPr>
              <w:pStyle w:val="Hoofdtekst"/>
              <w:tabs>
                <w:tab w:val="left" w:pos="2760"/>
              </w:tabs>
              <w:ind w:right="-23"/>
              <w:jc w:val="center"/>
              <w:rPr>
                <w:rStyle w:val="Geen"/>
                <w:rPrChange w:id="451" w:author="Lynsey Rowland" w:date="2023-06-07T12:27:00Z">
                  <w:rPr>
                    <w:rStyle w:val="Geen"/>
                    <w:highlight w:val="yellow"/>
                  </w:rPr>
                </w:rPrChange>
              </w:rPr>
            </w:pPr>
            <w:r w:rsidRPr="004903B2">
              <w:rPr>
                <w:rStyle w:val="Geen"/>
                <w:lang w:val="en-US"/>
                <w:rPrChange w:id="452" w:author="Lynsey Rowland" w:date="2023-06-07T12:27:00Z">
                  <w:rPr>
                    <w:rStyle w:val="Geen"/>
                    <w:highlight w:val="yellow"/>
                    <w:lang w:val="en-US"/>
                  </w:rPr>
                </w:rPrChange>
              </w:rPr>
              <w:t>0.1-5.1</w:t>
            </w:r>
          </w:p>
          <w:p w14:paraId="7B4AD2C1" w14:textId="77777777" w:rsidR="001D52B1" w:rsidRPr="004903B2" w:rsidRDefault="001D52B1" w:rsidP="00116C32">
            <w:pPr>
              <w:pStyle w:val="Hoofdtekst"/>
              <w:tabs>
                <w:tab w:val="left" w:pos="2760"/>
              </w:tabs>
              <w:jc w:val="center"/>
              <w:rPr>
                <w:rStyle w:val="Geen"/>
                <w:rPrChange w:id="453" w:author="Lynsey Rowland" w:date="2023-06-07T12:27:00Z">
                  <w:rPr>
                    <w:rStyle w:val="Geen"/>
                    <w:highlight w:val="yellow"/>
                  </w:rPr>
                </w:rPrChange>
              </w:rPr>
            </w:pPr>
            <w:r w:rsidRPr="004903B2">
              <w:rPr>
                <w:rStyle w:val="Geen"/>
                <w:lang w:val="en-US"/>
                <w:rPrChange w:id="454" w:author="Lynsey Rowland" w:date="2023-06-07T12:27:00Z">
                  <w:rPr>
                    <w:rStyle w:val="Geen"/>
                    <w:highlight w:val="yellow"/>
                    <w:lang w:val="en-US"/>
                  </w:rPr>
                </w:rPrChange>
              </w:rPr>
              <w:t>0.7-6.1</w:t>
            </w:r>
          </w:p>
          <w:p w14:paraId="00844083" w14:textId="77777777" w:rsidR="001D52B1" w:rsidRPr="004903B2" w:rsidRDefault="001D52B1" w:rsidP="00116C32">
            <w:pPr>
              <w:pStyle w:val="Hoofdtekst"/>
              <w:tabs>
                <w:tab w:val="left" w:pos="2760"/>
              </w:tabs>
              <w:jc w:val="center"/>
              <w:rPr>
                <w:rPrChange w:id="455" w:author="Lynsey Rowland" w:date="2023-06-07T12:27:00Z">
                  <w:rPr>
                    <w:highlight w:val="yellow"/>
                  </w:rPr>
                </w:rPrChange>
              </w:rPr>
            </w:pPr>
            <w:r w:rsidRPr="004903B2">
              <w:rPr>
                <w:rStyle w:val="Geen"/>
                <w:lang w:val="en-US"/>
                <w:rPrChange w:id="456" w:author="Lynsey Rowland" w:date="2023-06-07T12:27:00Z">
                  <w:rPr>
                    <w:rStyle w:val="Geen"/>
                    <w:highlight w:val="yellow"/>
                    <w:lang w:val="en-US"/>
                  </w:rPr>
                </w:rPrChange>
              </w:rPr>
              <w:t>&lt;0.1-2.4</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6CAB8195" w14:textId="77777777" w:rsidR="001D52B1" w:rsidRPr="004903B2" w:rsidRDefault="001D52B1" w:rsidP="00116C32">
            <w:pPr>
              <w:pStyle w:val="Hoofdtekst"/>
              <w:tabs>
                <w:tab w:val="left" w:pos="2760"/>
              </w:tabs>
              <w:jc w:val="center"/>
              <w:rPr>
                <w:rStyle w:val="Geen"/>
                <w:rPrChange w:id="457" w:author="Lynsey Rowland" w:date="2023-06-07T12:27:00Z">
                  <w:rPr>
                    <w:rStyle w:val="Geen"/>
                    <w:highlight w:val="yellow"/>
                  </w:rPr>
                </w:rPrChange>
              </w:rPr>
            </w:pPr>
            <w:r w:rsidRPr="004903B2">
              <w:rPr>
                <w:rStyle w:val="Geen"/>
                <w:lang w:val="en-US"/>
                <w:rPrChange w:id="458" w:author="Lynsey Rowland" w:date="2023-06-07T12:27:00Z">
                  <w:rPr>
                    <w:rStyle w:val="Geen"/>
                    <w:highlight w:val="yellow"/>
                    <w:lang w:val="en-US"/>
                  </w:rPr>
                </w:rPrChange>
              </w:rPr>
              <w:t>.649</w:t>
            </w:r>
          </w:p>
          <w:p w14:paraId="0A97207A" w14:textId="77777777" w:rsidR="001D52B1" w:rsidRPr="004903B2" w:rsidRDefault="001D52B1" w:rsidP="00116C32">
            <w:pPr>
              <w:pStyle w:val="Hoofdtekst"/>
              <w:tabs>
                <w:tab w:val="left" w:pos="2760"/>
              </w:tabs>
              <w:jc w:val="center"/>
              <w:rPr>
                <w:rStyle w:val="Geen"/>
                <w:rPrChange w:id="459" w:author="Lynsey Rowland" w:date="2023-06-07T12:27:00Z">
                  <w:rPr>
                    <w:rStyle w:val="Geen"/>
                    <w:highlight w:val="yellow"/>
                  </w:rPr>
                </w:rPrChange>
              </w:rPr>
            </w:pPr>
            <w:r w:rsidRPr="004903B2">
              <w:rPr>
                <w:rStyle w:val="Geen"/>
                <w:lang w:val="en-US"/>
                <w:rPrChange w:id="460" w:author="Lynsey Rowland" w:date="2023-06-07T12:27:00Z">
                  <w:rPr>
                    <w:rStyle w:val="Geen"/>
                    <w:highlight w:val="yellow"/>
                    <w:lang w:val="en-US"/>
                  </w:rPr>
                </w:rPrChange>
              </w:rPr>
              <w:t>.195</w:t>
            </w:r>
          </w:p>
          <w:p w14:paraId="62C5A430" w14:textId="77777777" w:rsidR="001D52B1" w:rsidRPr="004903B2" w:rsidRDefault="001D52B1" w:rsidP="00116C32">
            <w:pPr>
              <w:pStyle w:val="Hoofdtekst"/>
              <w:tabs>
                <w:tab w:val="left" w:pos="2760"/>
              </w:tabs>
              <w:jc w:val="center"/>
              <w:rPr>
                <w:rPrChange w:id="461" w:author="Lynsey Rowland" w:date="2023-06-07T12:27:00Z">
                  <w:rPr>
                    <w:highlight w:val="yellow"/>
                  </w:rPr>
                </w:rPrChange>
              </w:rPr>
            </w:pPr>
            <w:r w:rsidRPr="004903B2">
              <w:rPr>
                <w:rStyle w:val="Geen"/>
                <w:lang w:val="en-US"/>
                <w:rPrChange w:id="462" w:author="Lynsey Rowland" w:date="2023-06-07T12:27:00Z">
                  <w:rPr>
                    <w:rStyle w:val="Geen"/>
                    <w:highlight w:val="yellow"/>
                    <w:lang w:val="en-US"/>
                  </w:rPr>
                </w:rPrChange>
              </w:rPr>
              <w:t>.252</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5338A44C" w14:textId="77777777" w:rsidR="001D52B1" w:rsidRPr="004903B2" w:rsidRDefault="001D52B1" w:rsidP="00116C32">
            <w:pPr>
              <w:pStyle w:val="Hoofdtekst"/>
              <w:tabs>
                <w:tab w:val="left" w:pos="2760"/>
              </w:tabs>
              <w:jc w:val="center"/>
              <w:rPr>
                <w:rStyle w:val="Geen"/>
                <w:rPrChange w:id="463" w:author="Lynsey Rowland" w:date="2023-06-07T12:27:00Z">
                  <w:rPr>
                    <w:rStyle w:val="Geen"/>
                    <w:highlight w:val="yellow"/>
                  </w:rPr>
                </w:rPrChange>
              </w:rPr>
            </w:pPr>
            <w:r w:rsidRPr="004903B2">
              <w:rPr>
                <w:rStyle w:val="Geen"/>
                <w:lang w:val="en-US"/>
                <w:rPrChange w:id="464" w:author="Lynsey Rowland" w:date="2023-06-07T12:27:00Z">
                  <w:rPr>
                    <w:rStyle w:val="Geen"/>
                    <w:highlight w:val="yellow"/>
                    <w:lang w:val="en-US"/>
                  </w:rPr>
                </w:rPrChange>
              </w:rPr>
              <w:t>1.5</w:t>
            </w:r>
          </w:p>
          <w:p w14:paraId="3F03CFCD" w14:textId="77777777" w:rsidR="001D52B1" w:rsidRPr="004903B2" w:rsidRDefault="001D52B1" w:rsidP="00116C32">
            <w:pPr>
              <w:pStyle w:val="Hoofdtekst"/>
              <w:tabs>
                <w:tab w:val="left" w:pos="2760"/>
              </w:tabs>
              <w:jc w:val="center"/>
              <w:rPr>
                <w:rStyle w:val="Geen"/>
                <w:rPrChange w:id="465" w:author="Lynsey Rowland" w:date="2023-06-07T12:27:00Z">
                  <w:rPr>
                    <w:rStyle w:val="Geen"/>
                    <w:highlight w:val="yellow"/>
                  </w:rPr>
                </w:rPrChange>
              </w:rPr>
            </w:pPr>
            <w:r w:rsidRPr="004903B2">
              <w:rPr>
                <w:rStyle w:val="Geen"/>
                <w:lang w:val="en-US"/>
                <w:rPrChange w:id="466" w:author="Lynsey Rowland" w:date="2023-06-07T12:27:00Z">
                  <w:rPr>
                    <w:rStyle w:val="Geen"/>
                    <w:highlight w:val="yellow"/>
                    <w:lang w:val="en-US"/>
                  </w:rPr>
                </w:rPrChange>
              </w:rPr>
              <w:t>0.6</w:t>
            </w:r>
          </w:p>
          <w:p w14:paraId="1047BD4C" w14:textId="77777777" w:rsidR="001D52B1" w:rsidRPr="004903B2" w:rsidRDefault="001D52B1" w:rsidP="00116C32">
            <w:pPr>
              <w:pStyle w:val="Hoofdtekst"/>
              <w:tabs>
                <w:tab w:val="left" w:pos="2760"/>
              </w:tabs>
              <w:jc w:val="center"/>
              <w:rPr>
                <w:rPrChange w:id="467" w:author="Lynsey Rowland" w:date="2023-06-07T12:27:00Z">
                  <w:rPr>
                    <w:highlight w:val="yellow"/>
                  </w:rPr>
                </w:rPrChange>
              </w:rPr>
            </w:pPr>
            <w:r w:rsidRPr="004903B2">
              <w:rPr>
                <w:rStyle w:val="Geen"/>
                <w:lang w:val="en-US"/>
                <w:rPrChange w:id="468" w:author="Lynsey Rowland" w:date="2023-06-07T12:27:00Z">
                  <w:rPr>
                    <w:rStyle w:val="Geen"/>
                    <w:highlight w:val="yellow"/>
                    <w:lang w:val="en-US"/>
                  </w:rPr>
                </w:rPrChange>
              </w:rPr>
              <w:t>0.3</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2B35CD93" w14:textId="77777777" w:rsidR="001D52B1" w:rsidRPr="004903B2" w:rsidRDefault="001D52B1" w:rsidP="00116C32">
            <w:pPr>
              <w:pStyle w:val="Hoofdtekst"/>
              <w:tabs>
                <w:tab w:val="left" w:pos="2760"/>
              </w:tabs>
              <w:jc w:val="center"/>
              <w:rPr>
                <w:rStyle w:val="Geen"/>
                <w:rPrChange w:id="469" w:author="Lynsey Rowland" w:date="2023-06-07T12:27:00Z">
                  <w:rPr>
                    <w:rStyle w:val="Geen"/>
                    <w:highlight w:val="yellow"/>
                  </w:rPr>
                </w:rPrChange>
              </w:rPr>
            </w:pPr>
            <w:r w:rsidRPr="004903B2">
              <w:rPr>
                <w:rStyle w:val="Geen"/>
                <w:lang w:val="en-US"/>
                <w:rPrChange w:id="470" w:author="Lynsey Rowland" w:date="2023-06-07T12:27:00Z">
                  <w:rPr>
                    <w:rStyle w:val="Geen"/>
                    <w:highlight w:val="yellow"/>
                    <w:lang w:val="en-US"/>
                  </w:rPr>
                </w:rPrChange>
              </w:rPr>
              <w:t>1.0</w:t>
            </w:r>
          </w:p>
          <w:p w14:paraId="4A1C4663" w14:textId="77777777" w:rsidR="001D52B1" w:rsidRPr="004903B2" w:rsidRDefault="001D52B1" w:rsidP="00116C32">
            <w:pPr>
              <w:pStyle w:val="Hoofdtekst"/>
              <w:tabs>
                <w:tab w:val="left" w:pos="2760"/>
              </w:tabs>
              <w:jc w:val="center"/>
              <w:rPr>
                <w:rStyle w:val="Geen"/>
                <w:rPrChange w:id="471" w:author="Lynsey Rowland" w:date="2023-06-07T12:27:00Z">
                  <w:rPr>
                    <w:rStyle w:val="Geen"/>
                    <w:highlight w:val="yellow"/>
                  </w:rPr>
                </w:rPrChange>
              </w:rPr>
            </w:pPr>
            <w:r w:rsidRPr="004903B2">
              <w:rPr>
                <w:rStyle w:val="Geen"/>
                <w:lang w:val="en-US"/>
                <w:rPrChange w:id="472" w:author="Lynsey Rowland" w:date="2023-06-07T12:27:00Z">
                  <w:rPr>
                    <w:rStyle w:val="Geen"/>
                    <w:highlight w:val="yellow"/>
                    <w:lang w:val="en-US"/>
                  </w:rPr>
                </w:rPrChange>
              </w:rPr>
              <w:t>0.4</w:t>
            </w:r>
          </w:p>
          <w:p w14:paraId="39C51078" w14:textId="77777777" w:rsidR="001D52B1" w:rsidRPr="004903B2" w:rsidRDefault="001D52B1" w:rsidP="00116C32">
            <w:pPr>
              <w:pStyle w:val="Hoofdtekst"/>
              <w:tabs>
                <w:tab w:val="left" w:pos="2760"/>
              </w:tabs>
              <w:jc w:val="center"/>
              <w:rPr>
                <w:rPrChange w:id="473" w:author="Lynsey Rowland" w:date="2023-06-07T12:27:00Z">
                  <w:rPr>
                    <w:highlight w:val="yellow"/>
                  </w:rPr>
                </w:rPrChange>
              </w:rPr>
            </w:pPr>
            <w:r w:rsidRPr="004903B2">
              <w:rPr>
                <w:rStyle w:val="Geen"/>
                <w:lang w:val="en-US"/>
                <w:rPrChange w:id="474" w:author="Lynsey Rowland" w:date="2023-06-07T12:27:00Z">
                  <w:rPr>
                    <w:rStyle w:val="Geen"/>
                    <w:highlight w:val="yellow"/>
                    <w:lang w:val="en-US"/>
                  </w:rPr>
                </w:rPrChange>
              </w:rPr>
              <w:t>0.3</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58159087" w14:textId="77777777" w:rsidR="001D52B1" w:rsidRPr="004903B2" w:rsidRDefault="001D52B1" w:rsidP="00116C32">
            <w:pPr>
              <w:pStyle w:val="Hoofdtekst"/>
              <w:tabs>
                <w:tab w:val="left" w:pos="2760"/>
              </w:tabs>
              <w:jc w:val="center"/>
              <w:rPr>
                <w:rStyle w:val="Geen"/>
                <w:rPrChange w:id="475" w:author="Lynsey Rowland" w:date="2023-06-07T12:27:00Z">
                  <w:rPr>
                    <w:rStyle w:val="Geen"/>
                    <w:highlight w:val="yellow"/>
                  </w:rPr>
                </w:rPrChange>
              </w:rPr>
            </w:pPr>
            <w:r w:rsidRPr="004903B2">
              <w:rPr>
                <w:rStyle w:val="Geen"/>
                <w:lang w:val="en-US"/>
                <w:rPrChange w:id="476" w:author="Lynsey Rowland" w:date="2023-06-07T12:27:00Z">
                  <w:rPr>
                    <w:rStyle w:val="Geen"/>
                    <w:highlight w:val="yellow"/>
                    <w:lang w:val="en-US"/>
                  </w:rPr>
                </w:rPrChange>
              </w:rPr>
              <w:t>0.4-5.5</w:t>
            </w:r>
          </w:p>
          <w:p w14:paraId="4E566914" w14:textId="77777777" w:rsidR="001D52B1" w:rsidRPr="004903B2" w:rsidRDefault="001D52B1" w:rsidP="00116C32">
            <w:pPr>
              <w:pStyle w:val="Hoofdtekst"/>
              <w:tabs>
                <w:tab w:val="left" w:pos="2760"/>
              </w:tabs>
              <w:jc w:val="center"/>
              <w:rPr>
                <w:rStyle w:val="Geen"/>
                <w:rPrChange w:id="477" w:author="Lynsey Rowland" w:date="2023-06-07T12:27:00Z">
                  <w:rPr>
                    <w:rStyle w:val="Geen"/>
                    <w:highlight w:val="yellow"/>
                  </w:rPr>
                </w:rPrChange>
              </w:rPr>
            </w:pPr>
            <w:r w:rsidRPr="004903B2">
              <w:rPr>
                <w:rStyle w:val="Geen"/>
                <w:lang w:val="en-US"/>
                <w:rPrChange w:id="478" w:author="Lynsey Rowland" w:date="2023-06-07T12:27:00Z">
                  <w:rPr>
                    <w:rStyle w:val="Geen"/>
                    <w:highlight w:val="yellow"/>
                    <w:lang w:val="en-US"/>
                  </w:rPr>
                </w:rPrChange>
              </w:rPr>
              <w:t>0.1-2.5</w:t>
            </w:r>
          </w:p>
          <w:p w14:paraId="6409FC87" w14:textId="77777777" w:rsidR="001D52B1" w:rsidRPr="004903B2" w:rsidRDefault="001D52B1" w:rsidP="00116C32">
            <w:pPr>
              <w:pStyle w:val="Hoofdtekst"/>
              <w:tabs>
                <w:tab w:val="left" w:pos="2760"/>
              </w:tabs>
              <w:jc w:val="center"/>
              <w:rPr>
                <w:rPrChange w:id="479" w:author="Lynsey Rowland" w:date="2023-06-07T12:27:00Z">
                  <w:rPr>
                    <w:highlight w:val="yellow"/>
                  </w:rPr>
                </w:rPrChange>
              </w:rPr>
            </w:pPr>
            <w:r w:rsidRPr="004903B2">
              <w:rPr>
                <w:rStyle w:val="Geen"/>
                <w:lang w:val="en-US"/>
                <w:rPrChange w:id="480" w:author="Lynsey Rowland" w:date="2023-06-07T12:27:00Z">
                  <w:rPr>
                    <w:rStyle w:val="Geen"/>
                    <w:highlight w:val="yellow"/>
                    <w:lang w:val="en-US"/>
                  </w:rPr>
                </w:rPrChange>
              </w:rPr>
              <w:t>0.1-1.9</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6E29C632" w14:textId="77777777" w:rsidR="001D52B1" w:rsidRPr="004903B2" w:rsidRDefault="001D52B1" w:rsidP="00116C32">
            <w:pPr>
              <w:pStyle w:val="Hoofdtekst"/>
              <w:tabs>
                <w:tab w:val="left" w:pos="2760"/>
              </w:tabs>
              <w:jc w:val="center"/>
              <w:rPr>
                <w:rStyle w:val="Geen"/>
                <w:rPrChange w:id="481" w:author="Lynsey Rowland" w:date="2023-06-07T12:27:00Z">
                  <w:rPr>
                    <w:rStyle w:val="Geen"/>
                    <w:highlight w:val="yellow"/>
                  </w:rPr>
                </w:rPrChange>
              </w:rPr>
            </w:pPr>
            <w:r w:rsidRPr="004903B2">
              <w:rPr>
                <w:rStyle w:val="Geen"/>
                <w:lang w:val="en-US"/>
                <w:rPrChange w:id="482" w:author="Lynsey Rowland" w:date="2023-06-07T12:27:00Z">
                  <w:rPr>
                    <w:rStyle w:val="Geen"/>
                    <w:highlight w:val="yellow"/>
                    <w:lang w:val="en-US"/>
                  </w:rPr>
                </w:rPrChange>
              </w:rPr>
              <w:t>.503</w:t>
            </w:r>
          </w:p>
          <w:p w14:paraId="53A54F5E" w14:textId="77777777" w:rsidR="001D52B1" w:rsidRPr="004903B2" w:rsidRDefault="001D52B1" w:rsidP="00116C32">
            <w:pPr>
              <w:pStyle w:val="Hoofdtekst"/>
              <w:tabs>
                <w:tab w:val="left" w:pos="2760"/>
              </w:tabs>
              <w:jc w:val="center"/>
              <w:rPr>
                <w:rStyle w:val="Geen"/>
                <w:rPrChange w:id="483" w:author="Lynsey Rowland" w:date="2023-06-07T12:27:00Z">
                  <w:rPr>
                    <w:rStyle w:val="Geen"/>
                    <w:highlight w:val="yellow"/>
                  </w:rPr>
                </w:rPrChange>
              </w:rPr>
            </w:pPr>
            <w:r w:rsidRPr="004903B2">
              <w:rPr>
                <w:rStyle w:val="Geen"/>
                <w:lang w:val="en-US"/>
                <w:rPrChange w:id="484" w:author="Lynsey Rowland" w:date="2023-06-07T12:27:00Z">
                  <w:rPr>
                    <w:rStyle w:val="Geen"/>
                    <w:highlight w:val="yellow"/>
                    <w:lang w:val="en-US"/>
                  </w:rPr>
                </w:rPrChange>
              </w:rPr>
              <w:t>.478</w:t>
            </w:r>
          </w:p>
          <w:p w14:paraId="07E2B5E0" w14:textId="77777777" w:rsidR="001D52B1" w:rsidRPr="004903B2" w:rsidRDefault="001D52B1" w:rsidP="00116C32">
            <w:pPr>
              <w:pStyle w:val="Hoofdtekst"/>
              <w:tabs>
                <w:tab w:val="left" w:pos="2760"/>
              </w:tabs>
              <w:jc w:val="center"/>
              <w:rPr>
                <w:rPrChange w:id="485" w:author="Lynsey Rowland" w:date="2023-06-07T12:27:00Z">
                  <w:rPr>
                    <w:highlight w:val="yellow"/>
                  </w:rPr>
                </w:rPrChange>
              </w:rPr>
            </w:pPr>
            <w:r w:rsidRPr="004903B2">
              <w:rPr>
                <w:rStyle w:val="Geen"/>
                <w:lang w:val="en-US"/>
                <w:rPrChange w:id="486" w:author="Lynsey Rowland" w:date="2023-06-07T12:27:00Z">
                  <w:rPr>
                    <w:rStyle w:val="Geen"/>
                    <w:highlight w:val="yellow"/>
                    <w:lang w:val="en-US"/>
                  </w:rPr>
                </w:rPrChange>
              </w:rPr>
              <w:t>.215</w:t>
            </w:r>
          </w:p>
        </w:tc>
        <w:tc>
          <w:tcPr>
            <w:tcW w:w="626" w:type="dxa"/>
            <w:tcBorders>
              <w:top w:val="nil"/>
              <w:left w:val="nil"/>
              <w:bottom w:val="nil"/>
              <w:right w:val="nil"/>
            </w:tcBorders>
            <w:shd w:val="clear" w:color="auto" w:fill="D9D9D9"/>
            <w:tcMar>
              <w:top w:w="80" w:type="dxa"/>
              <w:left w:w="80" w:type="dxa"/>
              <w:bottom w:w="80" w:type="dxa"/>
              <w:right w:w="80" w:type="dxa"/>
            </w:tcMar>
            <w:vAlign w:val="center"/>
          </w:tcPr>
          <w:p w14:paraId="1F67F4FF" w14:textId="77777777" w:rsidR="001D52B1" w:rsidRPr="004903B2" w:rsidRDefault="001D52B1" w:rsidP="00116C32">
            <w:pPr>
              <w:pStyle w:val="Hoofdtekst"/>
              <w:tabs>
                <w:tab w:val="left" w:pos="2760"/>
              </w:tabs>
              <w:jc w:val="center"/>
              <w:rPr>
                <w:rStyle w:val="Geen"/>
                <w:rPrChange w:id="487" w:author="Lynsey Rowland" w:date="2023-06-07T12:27:00Z">
                  <w:rPr>
                    <w:rStyle w:val="Geen"/>
                    <w:highlight w:val="yellow"/>
                  </w:rPr>
                </w:rPrChange>
              </w:rPr>
            </w:pPr>
            <w:r w:rsidRPr="004903B2">
              <w:rPr>
                <w:rStyle w:val="Geen"/>
                <w:lang w:val="en-US"/>
                <w:rPrChange w:id="488" w:author="Lynsey Rowland" w:date="2023-06-07T12:27:00Z">
                  <w:rPr>
                    <w:rStyle w:val="Geen"/>
                    <w:highlight w:val="yellow"/>
                    <w:lang w:val="en-US"/>
                  </w:rPr>
                </w:rPrChange>
              </w:rPr>
              <w:t>0.7</w:t>
            </w:r>
          </w:p>
          <w:p w14:paraId="722E8AF6" w14:textId="77777777" w:rsidR="001D52B1" w:rsidRPr="004903B2" w:rsidRDefault="001D52B1" w:rsidP="00116C32">
            <w:pPr>
              <w:pStyle w:val="Hoofdtekst"/>
              <w:tabs>
                <w:tab w:val="left" w:pos="2760"/>
              </w:tabs>
              <w:jc w:val="center"/>
              <w:rPr>
                <w:rStyle w:val="Geen"/>
                <w:rPrChange w:id="489" w:author="Lynsey Rowland" w:date="2023-06-07T12:27:00Z">
                  <w:rPr>
                    <w:rStyle w:val="Geen"/>
                    <w:highlight w:val="yellow"/>
                  </w:rPr>
                </w:rPrChange>
              </w:rPr>
            </w:pPr>
            <w:r w:rsidRPr="004903B2">
              <w:rPr>
                <w:rStyle w:val="Geen"/>
                <w:lang w:val="en-US"/>
                <w:rPrChange w:id="490" w:author="Lynsey Rowland" w:date="2023-06-07T12:27:00Z">
                  <w:rPr>
                    <w:rStyle w:val="Geen"/>
                    <w:highlight w:val="yellow"/>
                    <w:lang w:val="en-US"/>
                  </w:rPr>
                </w:rPrChange>
              </w:rPr>
              <w:t>0.4</w:t>
            </w:r>
          </w:p>
          <w:p w14:paraId="7E9605A3" w14:textId="77777777" w:rsidR="001D52B1" w:rsidRPr="004903B2" w:rsidRDefault="001D52B1" w:rsidP="00116C32">
            <w:pPr>
              <w:pStyle w:val="Hoofdtekst"/>
              <w:tabs>
                <w:tab w:val="left" w:pos="2760"/>
              </w:tabs>
              <w:jc w:val="center"/>
              <w:rPr>
                <w:rPrChange w:id="491" w:author="Lynsey Rowland" w:date="2023-06-07T12:27:00Z">
                  <w:rPr>
                    <w:highlight w:val="yellow"/>
                  </w:rPr>
                </w:rPrChange>
              </w:rPr>
            </w:pPr>
            <w:r w:rsidRPr="004903B2">
              <w:rPr>
                <w:rStyle w:val="Geen"/>
                <w:lang w:val="en-US"/>
                <w:rPrChange w:id="492" w:author="Lynsey Rowland" w:date="2023-06-07T12:27:00Z">
                  <w:rPr>
                    <w:rStyle w:val="Geen"/>
                    <w:highlight w:val="yellow"/>
                    <w:lang w:val="en-US"/>
                  </w:rPr>
                </w:rPrChange>
              </w:rPr>
              <w:t>0.7</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5C632B3C" w14:textId="77777777" w:rsidR="001D52B1" w:rsidRPr="004903B2" w:rsidRDefault="001D52B1" w:rsidP="00116C32">
            <w:pPr>
              <w:pStyle w:val="Hoofdtekst"/>
              <w:tabs>
                <w:tab w:val="left" w:pos="2760"/>
              </w:tabs>
              <w:jc w:val="center"/>
              <w:rPr>
                <w:rStyle w:val="Geen"/>
                <w:rPrChange w:id="493" w:author="Lynsey Rowland" w:date="2023-06-07T12:27:00Z">
                  <w:rPr>
                    <w:rStyle w:val="Geen"/>
                    <w:highlight w:val="yellow"/>
                  </w:rPr>
                </w:rPrChange>
              </w:rPr>
            </w:pPr>
            <w:r w:rsidRPr="004903B2">
              <w:rPr>
                <w:rStyle w:val="Geen"/>
                <w:lang w:val="en-US"/>
                <w:rPrChange w:id="494" w:author="Lynsey Rowland" w:date="2023-06-07T12:27:00Z">
                  <w:rPr>
                    <w:rStyle w:val="Geen"/>
                    <w:highlight w:val="yellow"/>
                    <w:lang w:val="en-US"/>
                  </w:rPr>
                </w:rPrChange>
              </w:rPr>
              <w:t>0.8</w:t>
            </w:r>
          </w:p>
          <w:p w14:paraId="637E81B9" w14:textId="77777777" w:rsidR="001D52B1" w:rsidRPr="004903B2" w:rsidRDefault="001D52B1" w:rsidP="00116C32">
            <w:pPr>
              <w:pStyle w:val="Hoofdtekst"/>
              <w:tabs>
                <w:tab w:val="left" w:pos="2760"/>
              </w:tabs>
              <w:jc w:val="center"/>
              <w:rPr>
                <w:rStyle w:val="Geen"/>
                <w:rPrChange w:id="495" w:author="Lynsey Rowland" w:date="2023-06-07T12:27:00Z">
                  <w:rPr>
                    <w:rStyle w:val="Geen"/>
                    <w:highlight w:val="yellow"/>
                  </w:rPr>
                </w:rPrChange>
              </w:rPr>
            </w:pPr>
            <w:r w:rsidRPr="004903B2">
              <w:rPr>
                <w:rStyle w:val="Geen"/>
                <w:lang w:val="en-US"/>
                <w:rPrChange w:id="496" w:author="Lynsey Rowland" w:date="2023-06-07T12:27:00Z">
                  <w:rPr>
                    <w:rStyle w:val="Geen"/>
                    <w:highlight w:val="yellow"/>
                    <w:lang w:val="en-US"/>
                  </w:rPr>
                </w:rPrChange>
              </w:rPr>
              <w:t>0.5</w:t>
            </w:r>
          </w:p>
          <w:p w14:paraId="074389C0" w14:textId="77777777" w:rsidR="001D52B1" w:rsidRPr="004903B2" w:rsidRDefault="001D52B1" w:rsidP="00116C32">
            <w:pPr>
              <w:pStyle w:val="Hoofdtekst"/>
              <w:tabs>
                <w:tab w:val="left" w:pos="2760"/>
              </w:tabs>
              <w:jc w:val="center"/>
              <w:rPr>
                <w:rPrChange w:id="497" w:author="Lynsey Rowland" w:date="2023-06-07T12:27:00Z">
                  <w:rPr>
                    <w:highlight w:val="yellow"/>
                  </w:rPr>
                </w:rPrChange>
              </w:rPr>
            </w:pPr>
            <w:r w:rsidRPr="004903B2">
              <w:rPr>
                <w:rStyle w:val="Geen"/>
                <w:lang w:val="en-US"/>
                <w:rPrChange w:id="498" w:author="Lynsey Rowland" w:date="2023-06-07T12:27:00Z">
                  <w:rPr>
                    <w:rStyle w:val="Geen"/>
                    <w:highlight w:val="yellow"/>
                    <w:lang w:val="en-US"/>
                  </w:rPr>
                </w:rPrChange>
              </w:rPr>
              <w:t>0.6</w:t>
            </w:r>
          </w:p>
        </w:tc>
        <w:tc>
          <w:tcPr>
            <w:tcW w:w="791" w:type="dxa"/>
            <w:gridSpan w:val="2"/>
            <w:tcBorders>
              <w:top w:val="nil"/>
              <w:left w:val="nil"/>
              <w:bottom w:val="nil"/>
              <w:right w:val="nil"/>
            </w:tcBorders>
            <w:shd w:val="clear" w:color="auto" w:fill="auto"/>
            <w:tcMar>
              <w:top w:w="80" w:type="dxa"/>
              <w:left w:w="80" w:type="dxa"/>
              <w:bottom w:w="80" w:type="dxa"/>
              <w:right w:w="80" w:type="dxa"/>
            </w:tcMar>
            <w:vAlign w:val="center"/>
          </w:tcPr>
          <w:p w14:paraId="450841AC" w14:textId="77777777" w:rsidR="001D52B1" w:rsidRPr="004903B2" w:rsidRDefault="001D52B1" w:rsidP="00116C32">
            <w:pPr>
              <w:pStyle w:val="Hoofdtekst"/>
              <w:tabs>
                <w:tab w:val="left" w:pos="2760"/>
              </w:tabs>
              <w:jc w:val="center"/>
              <w:rPr>
                <w:rStyle w:val="Geen"/>
                <w:rPrChange w:id="499" w:author="Lynsey Rowland" w:date="2023-06-07T12:27:00Z">
                  <w:rPr>
                    <w:rStyle w:val="Geen"/>
                    <w:highlight w:val="yellow"/>
                  </w:rPr>
                </w:rPrChange>
              </w:rPr>
            </w:pPr>
            <w:r w:rsidRPr="004903B2">
              <w:rPr>
                <w:rStyle w:val="Geen"/>
                <w:lang w:val="en-US"/>
                <w:rPrChange w:id="500" w:author="Lynsey Rowland" w:date="2023-06-07T12:27:00Z">
                  <w:rPr>
                    <w:rStyle w:val="Geen"/>
                    <w:highlight w:val="yellow"/>
                    <w:lang w:val="en-US"/>
                  </w:rPr>
                </w:rPrChange>
              </w:rPr>
              <w:t>0.1-6.4</w:t>
            </w:r>
          </w:p>
          <w:p w14:paraId="68CC42CA" w14:textId="77777777" w:rsidR="001D52B1" w:rsidRPr="004903B2" w:rsidRDefault="001D52B1" w:rsidP="00116C32">
            <w:pPr>
              <w:pStyle w:val="Hoofdtekst"/>
              <w:tabs>
                <w:tab w:val="left" w:pos="2760"/>
              </w:tabs>
              <w:jc w:val="center"/>
              <w:rPr>
                <w:rStyle w:val="Geen"/>
                <w:rPrChange w:id="501" w:author="Lynsey Rowland" w:date="2023-06-07T12:27:00Z">
                  <w:rPr>
                    <w:rStyle w:val="Geen"/>
                    <w:highlight w:val="yellow"/>
                  </w:rPr>
                </w:rPrChange>
              </w:rPr>
            </w:pPr>
            <w:r w:rsidRPr="004903B2">
              <w:rPr>
                <w:rStyle w:val="Geen"/>
                <w:lang w:val="en-US"/>
                <w:rPrChange w:id="502" w:author="Lynsey Rowland" w:date="2023-06-07T12:27:00Z">
                  <w:rPr>
                    <w:rStyle w:val="Geen"/>
                    <w:highlight w:val="yellow"/>
                    <w:lang w:val="en-US"/>
                  </w:rPr>
                </w:rPrChange>
              </w:rPr>
              <w:t>0.1-3.5</w:t>
            </w:r>
          </w:p>
          <w:p w14:paraId="7F2B4161" w14:textId="77777777" w:rsidR="001D52B1" w:rsidRPr="004903B2" w:rsidRDefault="001D52B1" w:rsidP="00116C32">
            <w:pPr>
              <w:pStyle w:val="Hoofdtekst"/>
              <w:tabs>
                <w:tab w:val="left" w:pos="2760"/>
              </w:tabs>
              <w:jc w:val="center"/>
              <w:rPr>
                <w:rPrChange w:id="503" w:author="Lynsey Rowland" w:date="2023-06-07T12:27:00Z">
                  <w:rPr>
                    <w:highlight w:val="yellow"/>
                  </w:rPr>
                </w:rPrChange>
              </w:rPr>
            </w:pPr>
            <w:r w:rsidRPr="004903B2">
              <w:rPr>
                <w:rStyle w:val="Geen"/>
                <w:lang w:val="en-US"/>
                <w:rPrChange w:id="504" w:author="Lynsey Rowland" w:date="2023-06-07T12:27:00Z">
                  <w:rPr>
                    <w:rStyle w:val="Geen"/>
                    <w:highlight w:val="yellow"/>
                    <w:lang w:val="en-US"/>
                  </w:rPr>
                </w:rPrChange>
              </w:rPr>
              <w:t>0.1-3.5</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39782C10" w14:textId="77777777" w:rsidR="001D52B1" w:rsidRPr="004903B2" w:rsidRDefault="001D52B1" w:rsidP="00116C32">
            <w:pPr>
              <w:pStyle w:val="Hoofdtekst"/>
              <w:tabs>
                <w:tab w:val="left" w:pos="2760"/>
              </w:tabs>
              <w:jc w:val="center"/>
              <w:rPr>
                <w:rStyle w:val="Geen"/>
                <w:rPrChange w:id="505" w:author="Lynsey Rowland" w:date="2023-06-07T12:27:00Z">
                  <w:rPr>
                    <w:rStyle w:val="Geen"/>
                    <w:highlight w:val="yellow"/>
                  </w:rPr>
                </w:rPrChange>
              </w:rPr>
            </w:pPr>
            <w:r w:rsidRPr="004903B2">
              <w:rPr>
                <w:rStyle w:val="Geen"/>
                <w:lang w:val="en-US"/>
                <w:rPrChange w:id="506" w:author="Lynsey Rowland" w:date="2023-06-07T12:27:00Z">
                  <w:rPr>
                    <w:rStyle w:val="Geen"/>
                    <w:highlight w:val="yellow"/>
                    <w:lang w:val="en-US"/>
                  </w:rPr>
                </w:rPrChange>
              </w:rPr>
              <w:t>.788</w:t>
            </w:r>
          </w:p>
          <w:p w14:paraId="523F252C" w14:textId="77777777" w:rsidR="001D52B1" w:rsidRPr="004903B2" w:rsidRDefault="001D52B1" w:rsidP="00116C32">
            <w:pPr>
              <w:pStyle w:val="Hoofdtekst"/>
              <w:tabs>
                <w:tab w:val="left" w:pos="2760"/>
              </w:tabs>
              <w:jc w:val="center"/>
              <w:rPr>
                <w:rStyle w:val="Geen"/>
                <w:rPrChange w:id="507" w:author="Lynsey Rowland" w:date="2023-06-07T12:27:00Z">
                  <w:rPr>
                    <w:rStyle w:val="Geen"/>
                    <w:highlight w:val="yellow"/>
                  </w:rPr>
                </w:rPrChange>
              </w:rPr>
            </w:pPr>
            <w:r w:rsidRPr="004903B2">
              <w:rPr>
                <w:rStyle w:val="Geen"/>
                <w:lang w:val="en-US"/>
                <w:rPrChange w:id="508" w:author="Lynsey Rowland" w:date="2023-06-07T12:27:00Z">
                  <w:rPr>
                    <w:rStyle w:val="Geen"/>
                    <w:highlight w:val="yellow"/>
                    <w:lang w:val="en-US"/>
                  </w:rPr>
                </w:rPrChange>
              </w:rPr>
              <w:t>.418</w:t>
            </w:r>
          </w:p>
          <w:p w14:paraId="5B81EE23" w14:textId="77777777" w:rsidR="001D52B1" w:rsidRPr="004903B2" w:rsidRDefault="001D52B1" w:rsidP="00116C32">
            <w:pPr>
              <w:pStyle w:val="Hoofdtekst"/>
              <w:tabs>
                <w:tab w:val="left" w:pos="2760"/>
              </w:tabs>
              <w:jc w:val="center"/>
              <w:rPr>
                <w:rPrChange w:id="509" w:author="Lynsey Rowland" w:date="2023-06-07T12:27:00Z">
                  <w:rPr>
                    <w:highlight w:val="yellow"/>
                  </w:rPr>
                </w:rPrChange>
              </w:rPr>
            </w:pPr>
            <w:r w:rsidRPr="004903B2">
              <w:rPr>
                <w:rStyle w:val="Geen"/>
                <w:lang w:val="en-US"/>
                <w:rPrChange w:id="510" w:author="Lynsey Rowland" w:date="2023-06-07T12:27:00Z">
                  <w:rPr>
                    <w:rStyle w:val="Geen"/>
                    <w:highlight w:val="yellow"/>
                    <w:lang w:val="en-US"/>
                  </w:rPr>
                </w:rPrChange>
              </w:rPr>
              <w:t>.684</w:t>
            </w:r>
          </w:p>
        </w:tc>
      </w:tr>
      <w:tr w:rsidR="001D52B1" w:rsidRPr="004903B2" w14:paraId="62D7D056" w14:textId="77777777" w:rsidTr="00116C32">
        <w:trPr>
          <w:trHeight w:val="200"/>
        </w:trPr>
        <w:tc>
          <w:tcPr>
            <w:tcW w:w="13784" w:type="dxa"/>
            <w:gridSpan w:val="18"/>
            <w:tcBorders>
              <w:top w:val="nil"/>
              <w:left w:val="nil"/>
              <w:bottom w:val="nil"/>
              <w:right w:val="nil"/>
            </w:tcBorders>
            <w:shd w:val="clear" w:color="auto" w:fill="D9D9D9"/>
            <w:tcMar>
              <w:top w:w="80" w:type="dxa"/>
              <w:left w:w="80" w:type="dxa"/>
              <w:bottom w:w="80" w:type="dxa"/>
              <w:right w:w="80" w:type="dxa"/>
            </w:tcMar>
          </w:tcPr>
          <w:p w14:paraId="793AE107" w14:textId="77777777" w:rsidR="001D52B1" w:rsidRPr="004903B2" w:rsidRDefault="001D52B1" w:rsidP="00116C32">
            <w:pPr>
              <w:pStyle w:val="Hoofdtekst"/>
              <w:tabs>
                <w:tab w:val="left" w:pos="2760"/>
              </w:tabs>
              <w:rPr>
                <w:lang w:val="en-US"/>
                <w:rPrChange w:id="511" w:author="Lynsey Rowland" w:date="2023-06-07T12:27:00Z">
                  <w:rPr>
                    <w:highlight w:val="yellow"/>
                    <w:lang w:val="en-US"/>
                  </w:rPr>
                </w:rPrChange>
              </w:rPr>
            </w:pPr>
            <w:r w:rsidRPr="004903B2">
              <w:rPr>
                <w:rStyle w:val="Geen"/>
                <w:b/>
                <w:bCs/>
                <w:lang w:val="en-US"/>
                <w:rPrChange w:id="512" w:author="Lynsey Rowland" w:date="2023-06-07T12:27:00Z">
                  <w:rPr>
                    <w:rStyle w:val="Geen"/>
                    <w:b/>
                    <w:bCs/>
                    <w:highlight w:val="yellow"/>
                    <w:lang w:val="en-US"/>
                  </w:rPr>
                </w:rPrChange>
              </w:rPr>
              <w:t>Model 2 (N=275) Childhood traumatic maltreatment</w:t>
            </w:r>
          </w:p>
        </w:tc>
      </w:tr>
      <w:tr w:rsidR="001D52B1" w:rsidRPr="004903B2" w14:paraId="615DEA39" w14:textId="77777777" w:rsidTr="00116C32">
        <w:trPr>
          <w:trHeight w:val="249"/>
        </w:trPr>
        <w:tc>
          <w:tcPr>
            <w:tcW w:w="2727" w:type="dxa"/>
            <w:tcBorders>
              <w:top w:val="nil"/>
              <w:left w:val="nil"/>
              <w:bottom w:val="nil"/>
              <w:right w:val="nil"/>
            </w:tcBorders>
            <w:shd w:val="clear" w:color="auto" w:fill="auto"/>
            <w:tcMar>
              <w:top w:w="80" w:type="dxa"/>
              <w:left w:w="80" w:type="dxa"/>
              <w:bottom w:w="80" w:type="dxa"/>
              <w:right w:w="80" w:type="dxa"/>
            </w:tcMar>
          </w:tcPr>
          <w:p w14:paraId="0C606AC2" w14:textId="77777777" w:rsidR="001D52B1" w:rsidRPr="004903B2" w:rsidRDefault="001D52B1" w:rsidP="00116C32">
            <w:pPr>
              <w:pStyle w:val="Hoofdtekst"/>
              <w:tabs>
                <w:tab w:val="left" w:pos="2760"/>
              </w:tabs>
              <w:rPr>
                <w:rPrChange w:id="513" w:author="Lynsey Rowland" w:date="2023-06-07T12:27:00Z">
                  <w:rPr>
                    <w:highlight w:val="yellow"/>
                  </w:rPr>
                </w:rPrChange>
              </w:rPr>
            </w:pPr>
            <w:r w:rsidRPr="004903B2">
              <w:rPr>
                <w:rStyle w:val="Geen"/>
                <w:b/>
                <w:bCs/>
                <w:lang w:val="en-US"/>
                <w:rPrChange w:id="514" w:author="Lynsey Rowland" w:date="2023-06-07T12:27:00Z">
                  <w:rPr>
                    <w:rStyle w:val="Geen"/>
                    <w:b/>
                    <w:bCs/>
                    <w:highlight w:val="yellow"/>
                    <w:lang w:val="en-US"/>
                  </w:rPr>
                </w:rPrChange>
              </w:rPr>
              <w:t>Childhood maltreatment</w:t>
            </w:r>
            <w:r w:rsidRPr="004903B2">
              <w:rPr>
                <w:rStyle w:val="Geen"/>
                <w:vertAlign w:val="superscript"/>
                <w:lang w:val="en-US"/>
                <w:rPrChange w:id="515" w:author="Lynsey Rowland" w:date="2023-06-07T12:27:00Z">
                  <w:rPr>
                    <w:rStyle w:val="Geen"/>
                    <w:highlight w:val="yellow"/>
                    <w:vertAlign w:val="superscript"/>
                    <w:lang w:val="en-US"/>
                  </w:rPr>
                </w:rPrChange>
              </w:rPr>
              <w:t>1</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69EC3D16" w14:textId="77777777" w:rsidR="001D52B1" w:rsidRPr="004903B2" w:rsidRDefault="001D52B1" w:rsidP="00116C32">
            <w:pPr>
              <w:pStyle w:val="Hoofdtekst"/>
              <w:tabs>
                <w:tab w:val="left" w:pos="2760"/>
              </w:tabs>
              <w:jc w:val="center"/>
              <w:rPr>
                <w:rPrChange w:id="516" w:author="Lynsey Rowland" w:date="2023-06-07T12:27:00Z">
                  <w:rPr>
                    <w:highlight w:val="yellow"/>
                  </w:rPr>
                </w:rPrChange>
              </w:rPr>
            </w:pPr>
            <w:r w:rsidRPr="004903B2">
              <w:rPr>
                <w:rStyle w:val="Geen"/>
                <w:lang w:val="en-US"/>
                <w:rPrChange w:id="517" w:author="Lynsey Rowland" w:date="2023-06-07T12:27:00Z">
                  <w:rPr>
                    <w:rStyle w:val="Geen"/>
                    <w:highlight w:val="yellow"/>
                    <w:lang w:val="en-US"/>
                  </w:rPr>
                </w:rPrChange>
              </w:rPr>
              <w:t>1.0</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26F06011" w14:textId="77777777" w:rsidR="001D52B1" w:rsidRPr="004903B2" w:rsidRDefault="001D52B1" w:rsidP="00116C32">
            <w:pPr>
              <w:pStyle w:val="Hoofdtekst"/>
              <w:tabs>
                <w:tab w:val="left" w:pos="2760"/>
              </w:tabs>
              <w:jc w:val="center"/>
              <w:rPr>
                <w:rPrChange w:id="518" w:author="Lynsey Rowland" w:date="2023-06-07T12:27:00Z">
                  <w:rPr>
                    <w:highlight w:val="yellow"/>
                  </w:rPr>
                </w:rPrChange>
              </w:rPr>
            </w:pPr>
            <w:r w:rsidRPr="004903B2">
              <w:rPr>
                <w:rStyle w:val="Geen"/>
                <w:lang w:val="en-US"/>
                <w:rPrChange w:id="519" w:author="Lynsey Rowland" w:date="2023-06-07T12:27:00Z">
                  <w:rPr>
                    <w:rStyle w:val="Geen"/>
                    <w:highlight w:val="yellow"/>
                    <w:lang w:val="en-US"/>
                  </w:rPr>
                </w:rPrChange>
              </w:rPr>
              <w:t>&lt;0.1</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6EA2354E" w14:textId="77777777" w:rsidR="001D52B1" w:rsidRPr="004903B2" w:rsidRDefault="001D52B1" w:rsidP="00116C32">
            <w:pPr>
              <w:pStyle w:val="Hoofdtekst"/>
              <w:tabs>
                <w:tab w:val="left" w:pos="2760"/>
              </w:tabs>
              <w:jc w:val="center"/>
              <w:rPr>
                <w:rPrChange w:id="520" w:author="Lynsey Rowland" w:date="2023-06-07T12:27:00Z">
                  <w:rPr>
                    <w:highlight w:val="yellow"/>
                  </w:rPr>
                </w:rPrChange>
              </w:rPr>
            </w:pPr>
            <w:r w:rsidRPr="004903B2">
              <w:rPr>
                <w:rStyle w:val="Geen"/>
                <w:lang w:val="en-US"/>
                <w:rPrChange w:id="521" w:author="Lynsey Rowland" w:date="2023-06-07T12:27:00Z">
                  <w:rPr>
                    <w:rStyle w:val="Geen"/>
                    <w:highlight w:val="yellow"/>
                    <w:lang w:val="en-US"/>
                  </w:rPr>
                </w:rPrChange>
              </w:rPr>
              <w:t>1.0-1.1</w:t>
            </w:r>
          </w:p>
        </w:tc>
        <w:tc>
          <w:tcPr>
            <w:tcW w:w="708" w:type="dxa"/>
            <w:tcBorders>
              <w:top w:val="nil"/>
              <w:left w:val="nil"/>
              <w:bottom w:val="nil"/>
              <w:right w:val="nil"/>
            </w:tcBorders>
            <w:shd w:val="clear" w:color="auto" w:fill="auto"/>
            <w:tcMar>
              <w:top w:w="80" w:type="dxa"/>
              <w:left w:w="80" w:type="dxa"/>
              <w:bottom w:w="80" w:type="dxa"/>
              <w:right w:w="80" w:type="dxa"/>
            </w:tcMar>
            <w:vAlign w:val="center"/>
          </w:tcPr>
          <w:p w14:paraId="5FE3D5F7" w14:textId="77777777" w:rsidR="001D52B1" w:rsidRPr="004903B2" w:rsidRDefault="001D52B1" w:rsidP="00116C32">
            <w:pPr>
              <w:pStyle w:val="Hoofdtekst"/>
              <w:tabs>
                <w:tab w:val="left" w:pos="2760"/>
              </w:tabs>
              <w:jc w:val="center"/>
              <w:rPr>
                <w:rPrChange w:id="522" w:author="Lynsey Rowland" w:date="2023-06-07T12:27:00Z">
                  <w:rPr>
                    <w:highlight w:val="yellow"/>
                  </w:rPr>
                </w:rPrChange>
              </w:rPr>
            </w:pPr>
            <w:r w:rsidRPr="004903B2">
              <w:rPr>
                <w:rStyle w:val="Geen"/>
                <w:lang w:val="en-US"/>
                <w:rPrChange w:id="523" w:author="Lynsey Rowland" w:date="2023-06-07T12:27:00Z">
                  <w:rPr>
                    <w:rStyle w:val="Geen"/>
                    <w:highlight w:val="yellow"/>
                    <w:lang w:val="en-US"/>
                  </w:rPr>
                </w:rPrChange>
              </w:rPr>
              <w:t>.001*</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42943C79" w14:textId="77777777" w:rsidR="001D52B1" w:rsidRPr="004903B2" w:rsidRDefault="001D52B1" w:rsidP="00116C32">
            <w:pPr>
              <w:pStyle w:val="Hoofdtekst"/>
              <w:tabs>
                <w:tab w:val="left" w:pos="2760"/>
              </w:tabs>
              <w:jc w:val="center"/>
              <w:rPr>
                <w:rPrChange w:id="524" w:author="Lynsey Rowland" w:date="2023-06-07T12:27:00Z">
                  <w:rPr>
                    <w:highlight w:val="yellow"/>
                  </w:rPr>
                </w:rPrChange>
              </w:rPr>
            </w:pPr>
            <w:r w:rsidRPr="004903B2">
              <w:rPr>
                <w:rStyle w:val="Geen"/>
                <w:lang w:val="en-US"/>
                <w:rPrChange w:id="525" w:author="Lynsey Rowland" w:date="2023-06-07T12:27:00Z">
                  <w:rPr>
                    <w:rStyle w:val="Geen"/>
                    <w:highlight w:val="yellow"/>
                    <w:lang w:val="en-US"/>
                  </w:rPr>
                </w:rPrChange>
              </w:rPr>
              <w:t>1.1</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4BE0BC55" w14:textId="77777777" w:rsidR="001D52B1" w:rsidRPr="004903B2" w:rsidRDefault="001D52B1" w:rsidP="00116C32">
            <w:pPr>
              <w:pStyle w:val="Hoofdtekst"/>
              <w:tabs>
                <w:tab w:val="left" w:pos="2760"/>
              </w:tabs>
              <w:jc w:val="center"/>
              <w:rPr>
                <w:rPrChange w:id="526" w:author="Lynsey Rowland" w:date="2023-06-07T12:27:00Z">
                  <w:rPr>
                    <w:highlight w:val="yellow"/>
                  </w:rPr>
                </w:rPrChange>
              </w:rPr>
            </w:pPr>
            <w:r w:rsidRPr="004903B2">
              <w:rPr>
                <w:rStyle w:val="Geen"/>
                <w:lang w:val="en-US"/>
                <w:rPrChange w:id="527" w:author="Lynsey Rowland" w:date="2023-06-07T12:27:00Z">
                  <w:rPr>
                    <w:rStyle w:val="Geen"/>
                    <w:highlight w:val="yellow"/>
                    <w:lang w:val="en-US"/>
                  </w:rPr>
                </w:rPrChange>
              </w:rPr>
              <w:t>&lt;0.1</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07A5E292" w14:textId="77777777" w:rsidR="001D52B1" w:rsidRPr="004903B2" w:rsidRDefault="001D52B1" w:rsidP="00116C32">
            <w:pPr>
              <w:pStyle w:val="Hoofdtekst"/>
              <w:tabs>
                <w:tab w:val="left" w:pos="2760"/>
              </w:tabs>
              <w:jc w:val="center"/>
              <w:rPr>
                <w:rPrChange w:id="528" w:author="Lynsey Rowland" w:date="2023-06-07T12:27:00Z">
                  <w:rPr>
                    <w:highlight w:val="yellow"/>
                  </w:rPr>
                </w:rPrChange>
              </w:rPr>
            </w:pPr>
            <w:r w:rsidRPr="004903B2">
              <w:rPr>
                <w:rStyle w:val="Geen"/>
                <w:lang w:val="en-US"/>
                <w:rPrChange w:id="529" w:author="Lynsey Rowland" w:date="2023-06-07T12:27:00Z">
                  <w:rPr>
                    <w:rStyle w:val="Geen"/>
                    <w:highlight w:val="yellow"/>
                    <w:lang w:val="en-US"/>
                  </w:rPr>
                </w:rPrChange>
              </w:rPr>
              <w:t>1.0-1.1</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14:paraId="01F1BEC7" w14:textId="77777777" w:rsidR="001D52B1" w:rsidRPr="004903B2" w:rsidRDefault="001D52B1" w:rsidP="00116C32">
            <w:pPr>
              <w:pStyle w:val="Hoofdtekst"/>
              <w:tabs>
                <w:tab w:val="left" w:pos="2760"/>
              </w:tabs>
              <w:jc w:val="center"/>
              <w:rPr>
                <w:rPrChange w:id="530" w:author="Lynsey Rowland" w:date="2023-06-07T12:27:00Z">
                  <w:rPr>
                    <w:highlight w:val="yellow"/>
                  </w:rPr>
                </w:rPrChange>
              </w:rPr>
            </w:pPr>
            <w:r w:rsidRPr="004903B2">
              <w:rPr>
                <w:rStyle w:val="Geen"/>
                <w:lang w:val="en-US"/>
                <w:rPrChange w:id="531" w:author="Lynsey Rowland" w:date="2023-06-07T12:27:00Z">
                  <w:rPr>
                    <w:rStyle w:val="Geen"/>
                    <w:highlight w:val="yellow"/>
                    <w:lang w:val="en-US"/>
                  </w:rPr>
                </w:rPrChange>
              </w:rPr>
              <w:t>.001*</w:t>
            </w:r>
          </w:p>
        </w:tc>
        <w:tc>
          <w:tcPr>
            <w:tcW w:w="567" w:type="dxa"/>
            <w:tcBorders>
              <w:top w:val="nil"/>
              <w:left w:val="nil"/>
              <w:bottom w:val="nil"/>
              <w:right w:val="nil"/>
            </w:tcBorders>
            <w:shd w:val="clear" w:color="auto" w:fill="D9D9D9"/>
            <w:tcMar>
              <w:top w:w="80" w:type="dxa"/>
              <w:left w:w="80" w:type="dxa"/>
              <w:bottom w:w="80" w:type="dxa"/>
              <w:right w:w="80" w:type="dxa"/>
            </w:tcMar>
            <w:vAlign w:val="center"/>
          </w:tcPr>
          <w:p w14:paraId="32309390" w14:textId="77777777" w:rsidR="001D52B1" w:rsidRPr="004903B2" w:rsidRDefault="001D52B1" w:rsidP="00116C32">
            <w:pPr>
              <w:pStyle w:val="Hoofdtekst"/>
              <w:tabs>
                <w:tab w:val="left" w:pos="2760"/>
              </w:tabs>
              <w:jc w:val="center"/>
              <w:rPr>
                <w:rPrChange w:id="532" w:author="Lynsey Rowland" w:date="2023-06-07T12:27:00Z">
                  <w:rPr>
                    <w:highlight w:val="yellow"/>
                  </w:rPr>
                </w:rPrChange>
              </w:rPr>
            </w:pPr>
            <w:r w:rsidRPr="004903B2">
              <w:rPr>
                <w:rStyle w:val="Geen"/>
                <w:lang w:val="en-US"/>
                <w:rPrChange w:id="533" w:author="Lynsey Rowland" w:date="2023-06-07T12:27:00Z">
                  <w:rPr>
                    <w:rStyle w:val="Geen"/>
                    <w:highlight w:val="yellow"/>
                    <w:lang w:val="en-US"/>
                  </w:rPr>
                </w:rPrChange>
              </w:rPr>
              <w:t>1.0</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0C99C8CB" w14:textId="77777777" w:rsidR="001D52B1" w:rsidRPr="004903B2" w:rsidRDefault="001D52B1" w:rsidP="00116C32">
            <w:pPr>
              <w:pStyle w:val="Hoofdtekst"/>
              <w:tabs>
                <w:tab w:val="left" w:pos="2760"/>
              </w:tabs>
              <w:jc w:val="center"/>
              <w:rPr>
                <w:rPrChange w:id="534" w:author="Lynsey Rowland" w:date="2023-06-07T12:27:00Z">
                  <w:rPr>
                    <w:highlight w:val="yellow"/>
                  </w:rPr>
                </w:rPrChange>
              </w:rPr>
            </w:pPr>
            <w:r w:rsidRPr="004903B2">
              <w:rPr>
                <w:rStyle w:val="Geen"/>
                <w:lang w:val="en-US"/>
                <w:rPrChange w:id="535" w:author="Lynsey Rowland" w:date="2023-06-07T12:27:00Z">
                  <w:rPr>
                    <w:rStyle w:val="Geen"/>
                    <w:highlight w:val="yellow"/>
                    <w:lang w:val="en-US"/>
                  </w:rPr>
                </w:rPrChange>
              </w:rPr>
              <w:t>&lt;0.1</w:t>
            </w:r>
          </w:p>
        </w:tc>
        <w:tc>
          <w:tcPr>
            <w:tcW w:w="850" w:type="dxa"/>
            <w:tcBorders>
              <w:top w:val="nil"/>
              <w:left w:val="nil"/>
              <w:bottom w:val="nil"/>
              <w:right w:val="nil"/>
            </w:tcBorders>
            <w:shd w:val="clear" w:color="auto" w:fill="auto"/>
            <w:tcMar>
              <w:top w:w="80" w:type="dxa"/>
              <w:left w:w="80" w:type="dxa"/>
              <w:bottom w:w="80" w:type="dxa"/>
              <w:right w:w="80" w:type="dxa"/>
            </w:tcMar>
            <w:vAlign w:val="center"/>
          </w:tcPr>
          <w:p w14:paraId="02B8D730" w14:textId="77777777" w:rsidR="001D52B1" w:rsidRPr="004903B2" w:rsidRDefault="001D52B1" w:rsidP="00116C32">
            <w:pPr>
              <w:pStyle w:val="Hoofdtekst"/>
              <w:tabs>
                <w:tab w:val="left" w:pos="2760"/>
              </w:tabs>
              <w:jc w:val="center"/>
              <w:rPr>
                <w:rPrChange w:id="536" w:author="Lynsey Rowland" w:date="2023-06-07T12:27:00Z">
                  <w:rPr>
                    <w:highlight w:val="yellow"/>
                  </w:rPr>
                </w:rPrChange>
              </w:rPr>
            </w:pPr>
            <w:r w:rsidRPr="004903B2">
              <w:rPr>
                <w:rStyle w:val="Geen"/>
                <w:lang w:val="en-US"/>
                <w:rPrChange w:id="537" w:author="Lynsey Rowland" w:date="2023-06-07T12:27:00Z">
                  <w:rPr>
                    <w:rStyle w:val="Geen"/>
                    <w:highlight w:val="yellow"/>
                    <w:lang w:val="en-US"/>
                  </w:rPr>
                </w:rPrChange>
              </w:rPr>
              <w:t>1.0-1.1</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0823EBD6" w14:textId="77777777" w:rsidR="001D52B1" w:rsidRPr="004903B2" w:rsidRDefault="001D52B1" w:rsidP="00116C32">
            <w:pPr>
              <w:pStyle w:val="Hoofdtekst"/>
              <w:tabs>
                <w:tab w:val="left" w:pos="2760"/>
              </w:tabs>
              <w:jc w:val="center"/>
              <w:rPr>
                <w:rPrChange w:id="538" w:author="Lynsey Rowland" w:date="2023-06-07T12:27:00Z">
                  <w:rPr>
                    <w:highlight w:val="yellow"/>
                  </w:rPr>
                </w:rPrChange>
              </w:rPr>
            </w:pPr>
            <w:r w:rsidRPr="004903B2">
              <w:rPr>
                <w:rStyle w:val="Geen"/>
                <w:lang w:val="en-US"/>
                <w:rPrChange w:id="539" w:author="Lynsey Rowland" w:date="2023-06-07T12:27:00Z">
                  <w:rPr>
                    <w:rStyle w:val="Geen"/>
                    <w:highlight w:val="yellow"/>
                    <w:lang w:val="en-US"/>
                  </w:rPr>
                </w:rPrChange>
              </w:rPr>
              <w:t>.496</w:t>
            </w:r>
          </w:p>
        </w:tc>
        <w:tc>
          <w:tcPr>
            <w:tcW w:w="626" w:type="dxa"/>
            <w:tcBorders>
              <w:top w:val="nil"/>
              <w:left w:val="nil"/>
              <w:bottom w:val="nil"/>
              <w:right w:val="nil"/>
            </w:tcBorders>
            <w:shd w:val="clear" w:color="auto" w:fill="D9D9D9"/>
            <w:tcMar>
              <w:top w:w="80" w:type="dxa"/>
              <w:left w:w="80" w:type="dxa"/>
              <w:bottom w:w="80" w:type="dxa"/>
              <w:right w:w="80" w:type="dxa"/>
            </w:tcMar>
            <w:vAlign w:val="center"/>
          </w:tcPr>
          <w:p w14:paraId="651B2857" w14:textId="77777777" w:rsidR="001D52B1" w:rsidRPr="004903B2" w:rsidRDefault="001D52B1" w:rsidP="00116C32">
            <w:pPr>
              <w:pStyle w:val="Hoofdtekst"/>
              <w:tabs>
                <w:tab w:val="left" w:pos="2760"/>
              </w:tabs>
              <w:jc w:val="center"/>
              <w:rPr>
                <w:rPrChange w:id="540" w:author="Lynsey Rowland" w:date="2023-06-07T12:27:00Z">
                  <w:rPr>
                    <w:highlight w:val="yellow"/>
                  </w:rPr>
                </w:rPrChange>
              </w:rPr>
            </w:pPr>
            <w:r w:rsidRPr="004903B2">
              <w:rPr>
                <w:rStyle w:val="Geen"/>
                <w:lang w:val="en-US"/>
                <w:rPrChange w:id="541" w:author="Lynsey Rowland" w:date="2023-06-07T12:27:00Z">
                  <w:rPr>
                    <w:rStyle w:val="Geen"/>
                    <w:highlight w:val="yellow"/>
                    <w:lang w:val="en-US"/>
                  </w:rPr>
                </w:rPrChange>
              </w:rPr>
              <w:t>1.1</w:t>
            </w:r>
          </w:p>
        </w:tc>
        <w:tc>
          <w:tcPr>
            <w:tcW w:w="567" w:type="dxa"/>
            <w:tcBorders>
              <w:top w:val="nil"/>
              <w:left w:val="nil"/>
              <w:bottom w:val="nil"/>
              <w:right w:val="nil"/>
            </w:tcBorders>
            <w:shd w:val="clear" w:color="auto" w:fill="auto"/>
            <w:tcMar>
              <w:top w:w="80" w:type="dxa"/>
              <w:left w:w="80" w:type="dxa"/>
              <w:bottom w:w="80" w:type="dxa"/>
              <w:right w:w="80" w:type="dxa"/>
            </w:tcMar>
            <w:vAlign w:val="center"/>
          </w:tcPr>
          <w:p w14:paraId="5DE779E5" w14:textId="77777777" w:rsidR="001D52B1" w:rsidRPr="004903B2" w:rsidRDefault="001D52B1" w:rsidP="00116C32">
            <w:pPr>
              <w:pStyle w:val="Hoofdtekst"/>
              <w:tabs>
                <w:tab w:val="left" w:pos="2760"/>
              </w:tabs>
              <w:jc w:val="center"/>
              <w:rPr>
                <w:rPrChange w:id="542" w:author="Lynsey Rowland" w:date="2023-06-07T12:27:00Z">
                  <w:rPr>
                    <w:highlight w:val="yellow"/>
                  </w:rPr>
                </w:rPrChange>
              </w:rPr>
            </w:pPr>
            <w:r w:rsidRPr="004903B2">
              <w:rPr>
                <w:rStyle w:val="Geen"/>
                <w:lang w:val="en-US"/>
                <w:rPrChange w:id="543" w:author="Lynsey Rowland" w:date="2023-06-07T12:27:00Z">
                  <w:rPr>
                    <w:rStyle w:val="Geen"/>
                    <w:highlight w:val="yellow"/>
                    <w:lang w:val="en-US"/>
                  </w:rPr>
                </w:rPrChange>
              </w:rPr>
              <w:t>&lt;0.1</w:t>
            </w:r>
          </w:p>
        </w:tc>
        <w:tc>
          <w:tcPr>
            <w:tcW w:w="791" w:type="dxa"/>
            <w:gridSpan w:val="2"/>
            <w:tcBorders>
              <w:top w:val="nil"/>
              <w:left w:val="nil"/>
              <w:bottom w:val="nil"/>
              <w:right w:val="nil"/>
            </w:tcBorders>
            <w:shd w:val="clear" w:color="auto" w:fill="auto"/>
            <w:tcMar>
              <w:top w:w="80" w:type="dxa"/>
              <w:left w:w="80" w:type="dxa"/>
              <w:bottom w:w="80" w:type="dxa"/>
              <w:right w:w="80" w:type="dxa"/>
            </w:tcMar>
            <w:vAlign w:val="center"/>
          </w:tcPr>
          <w:p w14:paraId="143C311E" w14:textId="77777777" w:rsidR="001D52B1" w:rsidRPr="004903B2" w:rsidRDefault="001D52B1" w:rsidP="00116C32">
            <w:pPr>
              <w:pStyle w:val="Hoofdtekst"/>
              <w:tabs>
                <w:tab w:val="left" w:pos="2760"/>
              </w:tabs>
              <w:jc w:val="center"/>
              <w:rPr>
                <w:rPrChange w:id="544" w:author="Lynsey Rowland" w:date="2023-06-07T12:27:00Z">
                  <w:rPr>
                    <w:highlight w:val="yellow"/>
                  </w:rPr>
                </w:rPrChange>
              </w:rPr>
            </w:pPr>
            <w:r w:rsidRPr="004903B2">
              <w:rPr>
                <w:rStyle w:val="Geen"/>
                <w:lang w:val="en-US"/>
                <w:rPrChange w:id="545" w:author="Lynsey Rowland" w:date="2023-06-07T12:27:00Z">
                  <w:rPr>
                    <w:rStyle w:val="Geen"/>
                    <w:highlight w:val="yellow"/>
                    <w:lang w:val="en-US"/>
                  </w:rPr>
                </w:rPrChange>
              </w:rPr>
              <w:t>1.0-1.1</w:t>
            </w:r>
          </w:p>
        </w:tc>
        <w:tc>
          <w:tcPr>
            <w:tcW w:w="709" w:type="dxa"/>
            <w:tcBorders>
              <w:top w:val="nil"/>
              <w:left w:val="nil"/>
              <w:bottom w:val="nil"/>
              <w:right w:val="nil"/>
            </w:tcBorders>
            <w:shd w:val="clear" w:color="auto" w:fill="auto"/>
            <w:tcMar>
              <w:top w:w="80" w:type="dxa"/>
              <w:left w:w="80" w:type="dxa"/>
              <w:bottom w:w="80" w:type="dxa"/>
              <w:right w:w="80" w:type="dxa"/>
            </w:tcMar>
            <w:vAlign w:val="center"/>
          </w:tcPr>
          <w:p w14:paraId="64350717" w14:textId="77777777" w:rsidR="001D52B1" w:rsidRPr="004903B2" w:rsidRDefault="001D52B1" w:rsidP="00116C32">
            <w:pPr>
              <w:pStyle w:val="Hoofdtekst"/>
              <w:tabs>
                <w:tab w:val="left" w:pos="2760"/>
              </w:tabs>
              <w:ind w:left="-80"/>
              <w:jc w:val="center"/>
              <w:rPr>
                <w:rPrChange w:id="546" w:author="Lynsey Rowland" w:date="2023-06-07T12:27:00Z">
                  <w:rPr>
                    <w:highlight w:val="yellow"/>
                  </w:rPr>
                </w:rPrChange>
              </w:rPr>
            </w:pPr>
            <w:r w:rsidRPr="004903B2">
              <w:rPr>
                <w:rStyle w:val="Geen"/>
                <w:lang w:val="en-US"/>
                <w:rPrChange w:id="547" w:author="Lynsey Rowland" w:date="2023-06-07T12:27:00Z">
                  <w:rPr>
                    <w:rStyle w:val="Geen"/>
                    <w:highlight w:val="yellow"/>
                    <w:lang w:val="en-US"/>
                  </w:rPr>
                </w:rPrChange>
              </w:rPr>
              <w:t>&lt;.001*</w:t>
            </w:r>
          </w:p>
        </w:tc>
      </w:tr>
      <w:tr w:rsidR="001D52B1" w:rsidRPr="004903B2" w14:paraId="028D7D5D" w14:textId="77777777" w:rsidTr="00116C32">
        <w:trPr>
          <w:trHeight w:val="200"/>
        </w:trPr>
        <w:tc>
          <w:tcPr>
            <w:tcW w:w="13784" w:type="dxa"/>
            <w:gridSpan w:val="18"/>
            <w:tcBorders>
              <w:top w:val="nil"/>
              <w:left w:val="nil"/>
              <w:bottom w:val="nil"/>
              <w:right w:val="nil"/>
            </w:tcBorders>
            <w:shd w:val="clear" w:color="auto" w:fill="D9D9D9"/>
            <w:tcMar>
              <w:top w:w="80" w:type="dxa"/>
              <w:left w:w="80" w:type="dxa"/>
              <w:bottom w:w="80" w:type="dxa"/>
              <w:right w:w="80" w:type="dxa"/>
            </w:tcMar>
            <w:vAlign w:val="center"/>
          </w:tcPr>
          <w:p w14:paraId="6AEF89FC" w14:textId="77777777" w:rsidR="001D52B1" w:rsidRPr="004903B2" w:rsidRDefault="001D52B1" w:rsidP="00116C32">
            <w:pPr>
              <w:pStyle w:val="Hoofdtekst"/>
              <w:tabs>
                <w:tab w:val="left" w:pos="2760"/>
              </w:tabs>
              <w:rPr>
                <w:lang w:val="en-US"/>
                <w:rPrChange w:id="548" w:author="Lynsey Rowland" w:date="2023-06-07T12:27:00Z">
                  <w:rPr>
                    <w:highlight w:val="yellow"/>
                    <w:lang w:val="en-US"/>
                  </w:rPr>
                </w:rPrChange>
              </w:rPr>
            </w:pPr>
            <w:r w:rsidRPr="004903B2">
              <w:rPr>
                <w:rStyle w:val="Geen"/>
                <w:b/>
                <w:bCs/>
                <w:lang w:val="en-US"/>
                <w:rPrChange w:id="549" w:author="Lynsey Rowland" w:date="2023-06-07T12:27:00Z">
                  <w:rPr>
                    <w:rStyle w:val="Geen"/>
                    <w:b/>
                    <w:bCs/>
                    <w:highlight w:val="yellow"/>
                    <w:lang w:val="en-US"/>
                  </w:rPr>
                </w:rPrChange>
              </w:rPr>
              <w:t>Model 3 (N=272) Childhood traumatic maltreatment subtypes</w:t>
            </w:r>
          </w:p>
        </w:tc>
      </w:tr>
      <w:tr w:rsidR="001D52B1" w:rsidRPr="004903B2" w14:paraId="1FA48B05" w14:textId="77777777" w:rsidTr="00116C32">
        <w:trPr>
          <w:trHeight w:val="1311"/>
        </w:trPr>
        <w:tc>
          <w:tcPr>
            <w:tcW w:w="2727" w:type="dxa"/>
            <w:tcBorders>
              <w:top w:val="nil"/>
              <w:left w:val="nil"/>
              <w:bottom w:val="nil"/>
              <w:right w:val="nil"/>
            </w:tcBorders>
            <w:shd w:val="clear" w:color="auto" w:fill="auto"/>
            <w:tcMar>
              <w:top w:w="80" w:type="dxa"/>
              <w:left w:w="80" w:type="dxa"/>
              <w:bottom w:w="80" w:type="dxa"/>
              <w:right w:w="80" w:type="dxa"/>
            </w:tcMar>
          </w:tcPr>
          <w:p w14:paraId="090F1328" w14:textId="77777777" w:rsidR="001D52B1" w:rsidRPr="004903B2" w:rsidRDefault="001D52B1" w:rsidP="00116C32">
            <w:pPr>
              <w:pStyle w:val="Hoofdtekst"/>
              <w:tabs>
                <w:tab w:val="left" w:pos="2760"/>
              </w:tabs>
              <w:rPr>
                <w:rStyle w:val="Geen"/>
                <w:rFonts w:ascii="Times New Roman" w:eastAsia="Arial Unicode MS" w:hAnsi="Times New Roman" w:cs="Times New Roman"/>
                <w:b/>
                <w:bCs/>
                <w:color w:val="auto"/>
                <w:lang w:val="en-US" w:eastAsia="en-US"/>
                <w14:textOutline w14:w="0" w14:cap="rnd" w14:cmpd="sng" w14:algn="ctr">
                  <w14:noFill/>
                  <w14:prstDash w14:val="solid"/>
                  <w14:bevel/>
                </w14:textOutline>
                <w:rPrChange w:id="550" w:author="Lynsey Rowland" w:date="2023-06-07T12:27:00Z">
                  <w:rPr>
                    <w:rStyle w:val="Geen"/>
                    <w:rFonts w:ascii="Times New Roman" w:eastAsia="Arial Unicode MS" w:hAnsi="Times New Roman" w:cs="Times New Roman"/>
                    <w:b/>
                    <w:bCs/>
                    <w:color w:val="auto"/>
                    <w:highlight w:val="yellow"/>
                    <w:lang w:val="en-US" w:eastAsia="en-US"/>
                    <w14:textOutline w14:w="0" w14:cap="rnd" w14:cmpd="sng" w14:algn="ctr">
                      <w14:noFill/>
                      <w14:prstDash w14:val="solid"/>
                      <w14:bevel/>
                    </w14:textOutline>
                  </w:rPr>
                </w:rPrChange>
              </w:rPr>
            </w:pPr>
            <w:r w:rsidRPr="004903B2">
              <w:rPr>
                <w:rStyle w:val="Geen"/>
                <w:b/>
                <w:bCs/>
                <w:lang w:val="en-US"/>
                <w:rPrChange w:id="551" w:author="Lynsey Rowland" w:date="2023-06-07T12:27:00Z">
                  <w:rPr>
                    <w:rStyle w:val="Geen"/>
                    <w:b/>
                    <w:bCs/>
                    <w:highlight w:val="yellow"/>
                    <w:lang w:val="en-US"/>
                  </w:rPr>
                </w:rPrChange>
              </w:rPr>
              <w:t>Emotional abuse</w:t>
            </w:r>
            <w:r w:rsidRPr="004903B2">
              <w:rPr>
                <w:rStyle w:val="Geen"/>
                <w:vertAlign w:val="superscript"/>
                <w:lang w:val="en-US"/>
                <w:rPrChange w:id="552" w:author="Lynsey Rowland" w:date="2023-06-07T12:27:00Z">
                  <w:rPr>
                    <w:rStyle w:val="Geen"/>
                    <w:highlight w:val="yellow"/>
                    <w:vertAlign w:val="superscript"/>
                    <w:lang w:val="en-US"/>
                  </w:rPr>
                </w:rPrChange>
              </w:rPr>
              <w:t>1</w:t>
            </w:r>
          </w:p>
          <w:p w14:paraId="225EAC1E" w14:textId="77777777" w:rsidR="001D52B1" w:rsidRPr="004903B2" w:rsidRDefault="001D52B1" w:rsidP="00116C32">
            <w:pPr>
              <w:pStyle w:val="Hoofdtekst"/>
              <w:tabs>
                <w:tab w:val="left" w:pos="2760"/>
              </w:tabs>
              <w:rPr>
                <w:rStyle w:val="Geen"/>
                <w:b/>
                <w:bCs/>
                <w:lang w:val="en-US"/>
                <w:rPrChange w:id="553" w:author="Lynsey Rowland" w:date="2023-06-07T12:27:00Z">
                  <w:rPr>
                    <w:rStyle w:val="Geen"/>
                    <w:b/>
                    <w:bCs/>
                    <w:highlight w:val="yellow"/>
                    <w:lang w:val="en-US"/>
                  </w:rPr>
                </w:rPrChange>
              </w:rPr>
            </w:pPr>
            <w:r w:rsidRPr="004903B2">
              <w:rPr>
                <w:rStyle w:val="Geen"/>
                <w:b/>
                <w:bCs/>
                <w:lang w:val="en-US"/>
                <w:rPrChange w:id="554" w:author="Lynsey Rowland" w:date="2023-06-07T12:27:00Z">
                  <w:rPr>
                    <w:rStyle w:val="Geen"/>
                    <w:b/>
                    <w:bCs/>
                    <w:highlight w:val="yellow"/>
                    <w:lang w:val="en-US"/>
                  </w:rPr>
                </w:rPrChange>
              </w:rPr>
              <w:t>Physical abuse</w:t>
            </w:r>
            <w:r w:rsidRPr="004903B2">
              <w:rPr>
                <w:rStyle w:val="Geen"/>
                <w:vertAlign w:val="superscript"/>
                <w:lang w:val="en-US"/>
                <w:rPrChange w:id="555" w:author="Lynsey Rowland" w:date="2023-06-07T12:27:00Z">
                  <w:rPr>
                    <w:rStyle w:val="Geen"/>
                    <w:highlight w:val="yellow"/>
                    <w:vertAlign w:val="superscript"/>
                    <w:lang w:val="en-US"/>
                  </w:rPr>
                </w:rPrChange>
              </w:rPr>
              <w:t>1</w:t>
            </w:r>
          </w:p>
          <w:p w14:paraId="24FDC96A" w14:textId="77777777" w:rsidR="001D52B1" w:rsidRPr="004903B2" w:rsidRDefault="001D52B1" w:rsidP="00116C32">
            <w:pPr>
              <w:pStyle w:val="Hoofdtekst"/>
              <w:tabs>
                <w:tab w:val="left" w:pos="2760"/>
              </w:tabs>
              <w:rPr>
                <w:rStyle w:val="Geen"/>
                <w:b/>
                <w:bCs/>
                <w:lang w:val="en-US"/>
                <w:rPrChange w:id="556" w:author="Lynsey Rowland" w:date="2023-06-07T12:27:00Z">
                  <w:rPr>
                    <w:rStyle w:val="Geen"/>
                    <w:b/>
                    <w:bCs/>
                    <w:highlight w:val="yellow"/>
                    <w:lang w:val="en-US"/>
                  </w:rPr>
                </w:rPrChange>
              </w:rPr>
            </w:pPr>
            <w:r w:rsidRPr="004903B2">
              <w:rPr>
                <w:rStyle w:val="Geen"/>
                <w:b/>
                <w:bCs/>
                <w:lang w:val="en-US"/>
                <w:rPrChange w:id="557" w:author="Lynsey Rowland" w:date="2023-06-07T12:27:00Z">
                  <w:rPr>
                    <w:rStyle w:val="Geen"/>
                    <w:b/>
                    <w:bCs/>
                    <w:highlight w:val="yellow"/>
                    <w:lang w:val="en-US"/>
                  </w:rPr>
                </w:rPrChange>
              </w:rPr>
              <w:t>Sexual abuse</w:t>
            </w:r>
            <w:r w:rsidRPr="004903B2">
              <w:rPr>
                <w:rStyle w:val="Geen"/>
                <w:vertAlign w:val="superscript"/>
                <w:lang w:val="en-US"/>
                <w:rPrChange w:id="558" w:author="Lynsey Rowland" w:date="2023-06-07T12:27:00Z">
                  <w:rPr>
                    <w:rStyle w:val="Geen"/>
                    <w:highlight w:val="yellow"/>
                    <w:vertAlign w:val="superscript"/>
                    <w:lang w:val="en-US"/>
                  </w:rPr>
                </w:rPrChange>
              </w:rPr>
              <w:t>1</w:t>
            </w:r>
          </w:p>
          <w:p w14:paraId="3724BFE3" w14:textId="77777777" w:rsidR="001D52B1" w:rsidRPr="004903B2" w:rsidRDefault="001D52B1" w:rsidP="00116C32">
            <w:pPr>
              <w:pStyle w:val="Hoofdtekst"/>
              <w:tabs>
                <w:tab w:val="left" w:pos="2760"/>
              </w:tabs>
              <w:rPr>
                <w:rStyle w:val="Geen"/>
                <w:b/>
                <w:bCs/>
                <w:rPrChange w:id="559" w:author="Lynsey Rowland" w:date="2023-06-07T12:27:00Z">
                  <w:rPr>
                    <w:rStyle w:val="Geen"/>
                    <w:b/>
                    <w:bCs/>
                    <w:highlight w:val="yellow"/>
                  </w:rPr>
                </w:rPrChange>
              </w:rPr>
            </w:pPr>
            <w:r w:rsidRPr="004903B2">
              <w:rPr>
                <w:rStyle w:val="Geen"/>
                <w:b/>
                <w:bCs/>
                <w:lang w:val="en-US"/>
                <w:rPrChange w:id="560" w:author="Lynsey Rowland" w:date="2023-06-07T12:27:00Z">
                  <w:rPr>
                    <w:rStyle w:val="Geen"/>
                    <w:b/>
                    <w:bCs/>
                    <w:highlight w:val="yellow"/>
                    <w:lang w:val="en-US"/>
                  </w:rPr>
                </w:rPrChange>
              </w:rPr>
              <w:t>Emotional neglect</w:t>
            </w:r>
            <w:r w:rsidRPr="004903B2">
              <w:rPr>
                <w:rStyle w:val="Geen"/>
                <w:vertAlign w:val="superscript"/>
                <w:lang w:val="en-US"/>
                <w:rPrChange w:id="561" w:author="Lynsey Rowland" w:date="2023-06-07T12:27:00Z">
                  <w:rPr>
                    <w:rStyle w:val="Geen"/>
                    <w:highlight w:val="yellow"/>
                    <w:vertAlign w:val="superscript"/>
                    <w:lang w:val="en-US"/>
                  </w:rPr>
                </w:rPrChange>
              </w:rPr>
              <w:t>1</w:t>
            </w:r>
          </w:p>
          <w:p w14:paraId="17E23787" w14:textId="77777777" w:rsidR="001D52B1" w:rsidRPr="004903B2" w:rsidRDefault="001D52B1" w:rsidP="00116C32">
            <w:pPr>
              <w:pStyle w:val="Hoofdtekst"/>
              <w:rPr>
                <w:rPrChange w:id="562" w:author="Lynsey Rowland" w:date="2023-06-07T12:27:00Z">
                  <w:rPr>
                    <w:highlight w:val="yellow"/>
                  </w:rPr>
                </w:rPrChange>
              </w:rPr>
            </w:pPr>
            <w:r w:rsidRPr="004903B2">
              <w:rPr>
                <w:rStyle w:val="Geen"/>
                <w:b/>
                <w:bCs/>
                <w:lang w:val="en-US"/>
                <w:rPrChange w:id="563" w:author="Lynsey Rowland" w:date="2023-06-07T12:27:00Z">
                  <w:rPr>
                    <w:rStyle w:val="Geen"/>
                    <w:b/>
                    <w:bCs/>
                    <w:highlight w:val="yellow"/>
                    <w:lang w:val="en-US"/>
                  </w:rPr>
                </w:rPrChange>
              </w:rPr>
              <w:t>Physical neglect</w:t>
            </w:r>
            <w:r w:rsidRPr="004903B2">
              <w:rPr>
                <w:rStyle w:val="Geen"/>
                <w:vertAlign w:val="superscript"/>
                <w:lang w:val="en-US"/>
                <w:rPrChange w:id="564" w:author="Lynsey Rowland" w:date="2023-06-07T12:27:00Z">
                  <w:rPr>
                    <w:rStyle w:val="Geen"/>
                    <w:highlight w:val="yellow"/>
                    <w:vertAlign w:val="superscript"/>
                    <w:lang w:val="en-US"/>
                  </w:rPr>
                </w:rPrChange>
              </w:rPr>
              <w:t>1</w:t>
            </w:r>
          </w:p>
        </w:tc>
        <w:tc>
          <w:tcPr>
            <w:tcW w:w="567" w:type="dxa"/>
            <w:tcBorders>
              <w:top w:val="nil"/>
              <w:left w:val="nil"/>
              <w:bottom w:val="nil"/>
              <w:right w:val="nil"/>
            </w:tcBorders>
            <w:shd w:val="clear" w:color="auto" w:fill="D9D9D9"/>
            <w:tcMar>
              <w:top w:w="80" w:type="dxa"/>
              <w:left w:w="80" w:type="dxa"/>
              <w:bottom w:w="80" w:type="dxa"/>
              <w:right w:w="80" w:type="dxa"/>
            </w:tcMar>
          </w:tcPr>
          <w:p w14:paraId="5C78FFEC" w14:textId="77777777" w:rsidR="001D52B1" w:rsidRPr="004903B2" w:rsidRDefault="001D52B1" w:rsidP="00116C32">
            <w:pPr>
              <w:pStyle w:val="Hoofdtekst"/>
              <w:tabs>
                <w:tab w:val="left" w:pos="2760"/>
              </w:tabs>
              <w:jc w:val="center"/>
              <w:rPr>
                <w:rStyle w:val="Geen"/>
                <w:rPrChange w:id="565" w:author="Lynsey Rowland" w:date="2023-06-07T12:27:00Z">
                  <w:rPr>
                    <w:rStyle w:val="Geen"/>
                    <w:highlight w:val="yellow"/>
                  </w:rPr>
                </w:rPrChange>
              </w:rPr>
            </w:pPr>
            <w:r w:rsidRPr="004903B2">
              <w:rPr>
                <w:rStyle w:val="Geen"/>
                <w:lang w:val="en-US"/>
                <w:rPrChange w:id="566" w:author="Lynsey Rowland" w:date="2023-06-07T12:27:00Z">
                  <w:rPr>
                    <w:rStyle w:val="Geen"/>
                    <w:highlight w:val="yellow"/>
                    <w:lang w:val="en-US"/>
                  </w:rPr>
                </w:rPrChange>
              </w:rPr>
              <w:t>1.1</w:t>
            </w:r>
          </w:p>
          <w:p w14:paraId="28FEDE52" w14:textId="77777777" w:rsidR="001D52B1" w:rsidRPr="004903B2" w:rsidRDefault="001D52B1" w:rsidP="00116C32">
            <w:pPr>
              <w:pStyle w:val="Hoofdtekst"/>
              <w:tabs>
                <w:tab w:val="left" w:pos="2760"/>
              </w:tabs>
              <w:jc w:val="center"/>
              <w:rPr>
                <w:rStyle w:val="Geen"/>
                <w:rPrChange w:id="567" w:author="Lynsey Rowland" w:date="2023-06-07T12:27:00Z">
                  <w:rPr>
                    <w:rStyle w:val="Geen"/>
                    <w:highlight w:val="yellow"/>
                  </w:rPr>
                </w:rPrChange>
              </w:rPr>
            </w:pPr>
            <w:r w:rsidRPr="004903B2">
              <w:rPr>
                <w:rStyle w:val="Geen"/>
                <w:lang w:val="en-US"/>
                <w:rPrChange w:id="568" w:author="Lynsey Rowland" w:date="2023-06-07T12:27:00Z">
                  <w:rPr>
                    <w:rStyle w:val="Geen"/>
                    <w:highlight w:val="yellow"/>
                    <w:lang w:val="en-US"/>
                  </w:rPr>
                </w:rPrChange>
              </w:rPr>
              <w:t>0.9</w:t>
            </w:r>
          </w:p>
          <w:p w14:paraId="54A3C49B" w14:textId="77777777" w:rsidR="001D52B1" w:rsidRPr="004903B2" w:rsidRDefault="001D52B1" w:rsidP="00116C32">
            <w:pPr>
              <w:pStyle w:val="Hoofdtekst"/>
              <w:tabs>
                <w:tab w:val="left" w:pos="2760"/>
              </w:tabs>
              <w:jc w:val="center"/>
              <w:rPr>
                <w:rStyle w:val="Geen"/>
                <w:rPrChange w:id="569" w:author="Lynsey Rowland" w:date="2023-06-07T12:27:00Z">
                  <w:rPr>
                    <w:rStyle w:val="Geen"/>
                    <w:highlight w:val="yellow"/>
                  </w:rPr>
                </w:rPrChange>
              </w:rPr>
            </w:pPr>
            <w:r w:rsidRPr="004903B2">
              <w:rPr>
                <w:rStyle w:val="Geen"/>
                <w:lang w:val="en-US"/>
                <w:rPrChange w:id="570" w:author="Lynsey Rowland" w:date="2023-06-07T12:27:00Z">
                  <w:rPr>
                    <w:rStyle w:val="Geen"/>
                    <w:highlight w:val="yellow"/>
                    <w:lang w:val="en-US"/>
                  </w:rPr>
                </w:rPrChange>
              </w:rPr>
              <w:t>1.1</w:t>
            </w:r>
          </w:p>
          <w:p w14:paraId="29BA5FD4" w14:textId="77777777" w:rsidR="001D52B1" w:rsidRPr="004903B2" w:rsidRDefault="001D52B1" w:rsidP="00116C32">
            <w:pPr>
              <w:pStyle w:val="Hoofdtekst"/>
              <w:tabs>
                <w:tab w:val="left" w:pos="2760"/>
              </w:tabs>
              <w:jc w:val="center"/>
              <w:rPr>
                <w:rStyle w:val="Geen"/>
                <w:rPrChange w:id="571" w:author="Lynsey Rowland" w:date="2023-06-07T12:27:00Z">
                  <w:rPr>
                    <w:rStyle w:val="Geen"/>
                    <w:highlight w:val="yellow"/>
                  </w:rPr>
                </w:rPrChange>
              </w:rPr>
            </w:pPr>
            <w:r w:rsidRPr="004903B2">
              <w:rPr>
                <w:rStyle w:val="Geen"/>
                <w:lang w:val="en-US"/>
                <w:rPrChange w:id="572" w:author="Lynsey Rowland" w:date="2023-06-07T12:27:00Z">
                  <w:rPr>
                    <w:rStyle w:val="Geen"/>
                    <w:highlight w:val="yellow"/>
                    <w:lang w:val="en-US"/>
                  </w:rPr>
                </w:rPrChange>
              </w:rPr>
              <w:t>&lt;1.0</w:t>
            </w:r>
          </w:p>
          <w:p w14:paraId="6DFB029B" w14:textId="77777777" w:rsidR="001D52B1" w:rsidRPr="004903B2" w:rsidRDefault="001D52B1" w:rsidP="00116C32">
            <w:pPr>
              <w:pStyle w:val="Hoofdtekst"/>
              <w:tabs>
                <w:tab w:val="left" w:pos="2760"/>
              </w:tabs>
              <w:jc w:val="center"/>
              <w:rPr>
                <w:rPrChange w:id="573" w:author="Lynsey Rowland" w:date="2023-06-07T12:27:00Z">
                  <w:rPr>
                    <w:highlight w:val="yellow"/>
                  </w:rPr>
                </w:rPrChange>
              </w:rPr>
            </w:pPr>
            <w:r w:rsidRPr="004903B2">
              <w:rPr>
                <w:rStyle w:val="Geen"/>
                <w:lang w:val="en-US"/>
                <w:rPrChange w:id="574" w:author="Lynsey Rowland" w:date="2023-06-07T12:27:00Z">
                  <w:rPr>
                    <w:rStyle w:val="Geen"/>
                    <w:highlight w:val="yellow"/>
                    <w:lang w:val="en-US"/>
                  </w:rPr>
                </w:rPrChange>
              </w:rPr>
              <w:t>1.1</w:t>
            </w:r>
          </w:p>
        </w:tc>
        <w:tc>
          <w:tcPr>
            <w:tcW w:w="709" w:type="dxa"/>
            <w:tcBorders>
              <w:top w:val="nil"/>
              <w:left w:val="nil"/>
              <w:bottom w:val="nil"/>
              <w:right w:val="nil"/>
            </w:tcBorders>
            <w:shd w:val="clear" w:color="auto" w:fill="auto"/>
            <w:tcMar>
              <w:top w:w="80" w:type="dxa"/>
              <w:left w:w="80" w:type="dxa"/>
              <w:bottom w:w="80" w:type="dxa"/>
              <w:right w:w="80" w:type="dxa"/>
            </w:tcMar>
          </w:tcPr>
          <w:p w14:paraId="519FF629" w14:textId="77777777" w:rsidR="001D52B1" w:rsidRPr="004903B2" w:rsidRDefault="001D52B1" w:rsidP="00116C32">
            <w:pPr>
              <w:pStyle w:val="Hoofdtekst"/>
              <w:tabs>
                <w:tab w:val="left" w:pos="2760"/>
              </w:tabs>
              <w:jc w:val="center"/>
              <w:rPr>
                <w:rStyle w:val="Geen"/>
                <w:rPrChange w:id="575" w:author="Lynsey Rowland" w:date="2023-06-07T12:27:00Z">
                  <w:rPr>
                    <w:rStyle w:val="Geen"/>
                    <w:highlight w:val="yellow"/>
                  </w:rPr>
                </w:rPrChange>
              </w:rPr>
            </w:pPr>
            <w:r w:rsidRPr="004903B2">
              <w:rPr>
                <w:rStyle w:val="Geen"/>
                <w:lang w:val="en-US"/>
                <w:rPrChange w:id="576" w:author="Lynsey Rowland" w:date="2023-06-07T12:27:00Z">
                  <w:rPr>
                    <w:rStyle w:val="Geen"/>
                    <w:highlight w:val="yellow"/>
                    <w:lang w:val="en-US"/>
                  </w:rPr>
                </w:rPrChange>
              </w:rPr>
              <w:t>0.1</w:t>
            </w:r>
          </w:p>
          <w:p w14:paraId="00B3547F" w14:textId="77777777" w:rsidR="001D52B1" w:rsidRPr="004903B2" w:rsidRDefault="001D52B1" w:rsidP="00116C32">
            <w:pPr>
              <w:pStyle w:val="Hoofdtekst"/>
              <w:tabs>
                <w:tab w:val="left" w:pos="2760"/>
              </w:tabs>
              <w:jc w:val="center"/>
              <w:rPr>
                <w:rStyle w:val="Geen"/>
                <w:rPrChange w:id="577" w:author="Lynsey Rowland" w:date="2023-06-07T12:27:00Z">
                  <w:rPr>
                    <w:rStyle w:val="Geen"/>
                    <w:highlight w:val="yellow"/>
                  </w:rPr>
                </w:rPrChange>
              </w:rPr>
            </w:pPr>
            <w:r w:rsidRPr="004903B2">
              <w:rPr>
                <w:rStyle w:val="Geen"/>
                <w:lang w:val="en-US"/>
                <w:rPrChange w:id="578" w:author="Lynsey Rowland" w:date="2023-06-07T12:27:00Z">
                  <w:rPr>
                    <w:rStyle w:val="Geen"/>
                    <w:highlight w:val="yellow"/>
                    <w:lang w:val="en-US"/>
                  </w:rPr>
                </w:rPrChange>
              </w:rPr>
              <w:t>0.1</w:t>
            </w:r>
          </w:p>
          <w:p w14:paraId="7ABD3831" w14:textId="77777777" w:rsidR="001D52B1" w:rsidRPr="004903B2" w:rsidRDefault="001D52B1" w:rsidP="00116C32">
            <w:pPr>
              <w:pStyle w:val="Hoofdtekst"/>
              <w:tabs>
                <w:tab w:val="left" w:pos="2760"/>
              </w:tabs>
              <w:jc w:val="center"/>
              <w:rPr>
                <w:rStyle w:val="Geen"/>
                <w:rPrChange w:id="579" w:author="Lynsey Rowland" w:date="2023-06-07T12:27:00Z">
                  <w:rPr>
                    <w:rStyle w:val="Geen"/>
                    <w:highlight w:val="yellow"/>
                  </w:rPr>
                </w:rPrChange>
              </w:rPr>
            </w:pPr>
            <w:r w:rsidRPr="004903B2">
              <w:rPr>
                <w:rStyle w:val="Geen"/>
                <w:lang w:val="en-US"/>
                <w:rPrChange w:id="580" w:author="Lynsey Rowland" w:date="2023-06-07T12:27:00Z">
                  <w:rPr>
                    <w:rStyle w:val="Geen"/>
                    <w:highlight w:val="yellow"/>
                    <w:lang w:val="en-US"/>
                  </w:rPr>
                </w:rPrChange>
              </w:rPr>
              <w:t>0.1</w:t>
            </w:r>
          </w:p>
          <w:p w14:paraId="4821A883" w14:textId="77777777" w:rsidR="001D52B1" w:rsidRPr="004903B2" w:rsidRDefault="001D52B1" w:rsidP="00116C32">
            <w:pPr>
              <w:pStyle w:val="Hoofdtekst"/>
              <w:tabs>
                <w:tab w:val="left" w:pos="2760"/>
              </w:tabs>
              <w:jc w:val="center"/>
              <w:rPr>
                <w:rStyle w:val="Geen"/>
                <w:rPrChange w:id="581" w:author="Lynsey Rowland" w:date="2023-06-07T12:27:00Z">
                  <w:rPr>
                    <w:rStyle w:val="Geen"/>
                    <w:highlight w:val="yellow"/>
                  </w:rPr>
                </w:rPrChange>
              </w:rPr>
            </w:pPr>
            <w:r w:rsidRPr="004903B2">
              <w:rPr>
                <w:rStyle w:val="Geen"/>
                <w:lang w:val="en-US"/>
                <w:rPrChange w:id="582" w:author="Lynsey Rowland" w:date="2023-06-07T12:27:00Z">
                  <w:rPr>
                    <w:rStyle w:val="Geen"/>
                    <w:highlight w:val="yellow"/>
                    <w:lang w:val="en-US"/>
                  </w:rPr>
                </w:rPrChange>
              </w:rPr>
              <w:t>0.1</w:t>
            </w:r>
          </w:p>
          <w:p w14:paraId="4E4A8095" w14:textId="77777777" w:rsidR="001D52B1" w:rsidRPr="004903B2" w:rsidRDefault="001D52B1" w:rsidP="00116C32">
            <w:pPr>
              <w:pStyle w:val="Hoofdtekst"/>
              <w:tabs>
                <w:tab w:val="left" w:pos="2760"/>
              </w:tabs>
              <w:jc w:val="center"/>
              <w:rPr>
                <w:rPrChange w:id="583" w:author="Lynsey Rowland" w:date="2023-06-07T12:27:00Z">
                  <w:rPr>
                    <w:highlight w:val="yellow"/>
                  </w:rPr>
                </w:rPrChange>
              </w:rPr>
            </w:pPr>
            <w:r w:rsidRPr="004903B2">
              <w:rPr>
                <w:rStyle w:val="Geen"/>
                <w:lang w:val="en-US"/>
                <w:rPrChange w:id="584" w:author="Lynsey Rowland" w:date="2023-06-07T12:27:00Z">
                  <w:rPr>
                    <w:rStyle w:val="Geen"/>
                    <w:highlight w:val="yellow"/>
                    <w:lang w:val="en-US"/>
                  </w:rPr>
                </w:rPrChange>
              </w:rPr>
              <w:t>0.1</w:t>
            </w:r>
          </w:p>
        </w:tc>
        <w:tc>
          <w:tcPr>
            <w:tcW w:w="851" w:type="dxa"/>
            <w:tcBorders>
              <w:top w:val="nil"/>
              <w:left w:val="nil"/>
              <w:bottom w:val="nil"/>
              <w:right w:val="nil"/>
            </w:tcBorders>
            <w:shd w:val="clear" w:color="auto" w:fill="auto"/>
            <w:tcMar>
              <w:top w:w="80" w:type="dxa"/>
              <w:left w:w="80" w:type="dxa"/>
              <w:bottom w:w="80" w:type="dxa"/>
              <w:right w:w="80" w:type="dxa"/>
            </w:tcMar>
          </w:tcPr>
          <w:p w14:paraId="1B33A98D" w14:textId="77777777" w:rsidR="001D52B1" w:rsidRPr="004903B2" w:rsidRDefault="001D52B1" w:rsidP="00116C32">
            <w:pPr>
              <w:pStyle w:val="Hoofdtekst"/>
              <w:tabs>
                <w:tab w:val="left" w:pos="2760"/>
              </w:tabs>
              <w:jc w:val="center"/>
              <w:rPr>
                <w:rStyle w:val="Geen"/>
                <w:rPrChange w:id="585" w:author="Lynsey Rowland" w:date="2023-06-07T12:27:00Z">
                  <w:rPr>
                    <w:rStyle w:val="Geen"/>
                    <w:highlight w:val="yellow"/>
                  </w:rPr>
                </w:rPrChange>
              </w:rPr>
            </w:pPr>
            <w:r w:rsidRPr="004903B2">
              <w:rPr>
                <w:rStyle w:val="Geen"/>
                <w:lang w:val="en-US"/>
                <w:rPrChange w:id="586" w:author="Lynsey Rowland" w:date="2023-06-07T12:27:00Z">
                  <w:rPr>
                    <w:rStyle w:val="Geen"/>
                    <w:highlight w:val="yellow"/>
                    <w:lang w:val="en-US"/>
                  </w:rPr>
                </w:rPrChange>
              </w:rPr>
              <w:t>1.0-1.3</w:t>
            </w:r>
          </w:p>
          <w:p w14:paraId="27FC3C66" w14:textId="77777777" w:rsidR="001D52B1" w:rsidRPr="004903B2" w:rsidRDefault="001D52B1" w:rsidP="00116C32">
            <w:pPr>
              <w:pStyle w:val="Hoofdtekst"/>
              <w:tabs>
                <w:tab w:val="left" w:pos="2760"/>
              </w:tabs>
              <w:jc w:val="center"/>
              <w:rPr>
                <w:rStyle w:val="Geen"/>
                <w:rPrChange w:id="587" w:author="Lynsey Rowland" w:date="2023-06-07T12:27:00Z">
                  <w:rPr>
                    <w:rStyle w:val="Geen"/>
                    <w:highlight w:val="yellow"/>
                  </w:rPr>
                </w:rPrChange>
              </w:rPr>
            </w:pPr>
            <w:r w:rsidRPr="004903B2">
              <w:rPr>
                <w:rStyle w:val="Geen"/>
                <w:lang w:val="en-US"/>
                <w:rPrChange w:id="588" w:author="Lynsey Rowland" w:date="2023-06-07T12:27:00Z">
                  <w:rPr>
                    <w:rStyle w:val="Geen"/>
                    <w:highlight w:val="yellow"/>
                    <w:lang w:val="en-US"/>
                  </w:rPr>
                </w:rPrChange>
              </w:rPr>
              <w:t>0.8-1.2</w:t>
            </w:r>
          </w:p>
          <w:p w14:paraId="12A5D50C" w14:textId="77777777" w:rsidR="001D52B1" w:rsidRPr="004903B2" w:rsidRDefault="001D52B1" w:rsidP="00116C32">
            <w:pPr>
              <w:pStyle w:val="Hoofdtekst"/>
              <w:tabs>
                <w:tab w:val="left" w:pos="2760"/>
              </w:tabs>
              <w:jc w:val="center"/>
              <w:rPr>
                <w:rStyle w:val="Geen"/>
                <w:rPrChange w:id="589" w:author="Lynsey Rowland" w:date="2023-06-07T12:27:00Z">
                  <w:rPr>
                    <w:rStyle w:val="Geen"/>
                    <w:highlight w:val="yellow"/>
                  </w:rPr>
                </w:rPrChange>
              </w:rPr>
            </w:pPr>
            <w:r w:rsidRPr="004903B2">
              <w:rPr>
                <w:rStyle w:val="Geen"/>
                <w:lang w:val="en-US"/>
                <w:rPrChange w:id="590" w:author="Lynsey Rowland" w:date="2023-06-07T12:27:00Z">
                  <w:rPr>
                    <w:rStyle w:val="Geen"/>
                    <w:highlight w:val="yellow"/>
                    <w:lang w:val="en-US"/>
                  </w:rPr>
                </w:rPrChange>
              </w:rPr>
              <w:t>&lt;1.0-1.3</w:t>
            </w:r>
          </w:p>
          <w:p w14:paraId="7EEAE57A" w14:textId="77777777" w:rsidR="001D52B1" w:rsidRPr="004903B2" w:rsidRDefault="001D52B1" w:rsidP="00116C32">
            <w:pPr>
              <w:pStyle w:val="Hoofdtekst"/>
              <w:tabs>
                <w:tab w:val="left" w:pos="2760"/>
              </w:tabs>
              <w:jc w:val="center"/>
              <w:rPr>
                <w:rStyle w:val="Geen"/>
                <w:rPrChange w:id="591" w:author="Lynsey Rowland" w:date="2023-06-07T12:27:00Z">
                  <w:rPr>
                    <w:rStyle w:val="Geen"/>
                    <w:highlight w:val="yellow"/>
                  </w:rPr>
                </w:rPrChange>
              </w:rPr>
            </w:pPr>
            <w:r w:rsidRPr="004903B2">
              <w:rPr>
                <w:rStyle w:val="Geen"/>
                <w:lang w:val="en-US"/>
                <w:rPrChange w:id="592" w:author="Lynsey Rowland" w:date="2023-06-07T12:27:00Z">
                  <w:rPr>
                    <w:rStyle w:val="Geen"/>
                    <w:highlight w:val="yellow"/>
                    <w:lang w:val="en-US"/>
                  </w:rPr>
                </w:rPrChange>
              </w:rPr>
              <w:t>0.9-1.1</w:t>
            </w:r>
          </w:p>
          <w:p w14:paraId="14727B66" w14:textId="77777777" w:rsidR="001D52B1" w:rsidRPr="004903B2" w:rsidRDefault="001D52B1" w:rsidP="00116C32">
            <w:pPr>
              <w:pStyle w:val="Hoofdtekst"/>
              <w:tabs>
                <w:tab w:val="left" w:pos="2760"/>
              </w:tabs>
              <w:jc w:val="center"/>
              <w:rPr>
                <w:rPrChange w:id="593" w:author="Lynsey Rowland" w:date="2023-06-07T12:27:00Z">
                  <w:rPr>
                    <w:highlight w:val="yellow"/>
                  </w:rPr>
                </w:rPrChange>
              </w:rPr>
            </w:pPr>
            <w:r w:rsidRPr="004903B2">
              <w:rPr>
                <w:rStyle w:val="Geen"/>
                <w:lang w:val="en-US"/>
                <w:rPrChange w:id="594" w:author="Lynsey Rowland" w:date="2023-06-07T12:27:00Z">
                  <w:rPr>
                    <w:rStyle w:val="Geen"/>
                    <w:highlight w:val="yellow"/>
                    <w:lang w:val="en-US"/>
                  </w:rPr>
                </w:rPrChange>
              </w:rPr>
              <w:t>0.9-1.3</w:t>
            </w:r>
          </w:p>
        </w:tc>
        <w:tc>
          <w:tcPr>
            <w:tcW w:w="708" w:type="dxa"/>
            <w:tcBorders>
              <w:top w:val="nil"/>
              <w:left w:val="nil"/>
              <w:bottom w:val="nil"/>
              <w:right w:val="nil"/>
            </w:tcBorders>
            <w:shd w:val="clear" w:color="auto" w:fill="auto"/>
            <w:tcMar>
              <w:top w:w="80" w:type="dxa"/>
              <w:left w:w="80" w:type="dxa"/>
              <w:bottom w:w="80" w:type="dxa"/>
              <w:right w:w="80" w:type="dxa"/>
            </w:tcMar>
          </w:tcPr>
          <w:p w14:paraId="06F4B81F" w14:textId="77777777" w:rsidR="001D52B1" w:rsidRPr="004903B2" w:rsidRDefault="001D52B1" w:rsidP="00116C32">
            <w:pPr>
              <w:pStyle w:val="Hoofdtekst"/>
              <w:tabs>
                <w:tab w:val="left" w:pos="2760"/>
              </w:tabs>
              <w:jc w:val="center"/>
              <w:rPr>
                <w:rStyle w:val="Geen"/>
                <w:rPrChange w:id="595" w:author="Lynsey Rowland" w:date="2023-06-07T12:27:00Z">
                  <w:rPr>
                    <w:rStyle w:val="Geen"/>
                    <w:highlight w:val="yellow"/>
                  </w:rPr>
                </w:rPrChange>
              </w:rPr>
            </w:pPr>
            <w:r w:rsidRPr="004903B2">
              <w:rPr>
                <w:rStyle w:val="Geen"/>
                <w:lang w:val="en-US"/>
                <w:rPrChange w:id="596" w:author="Lynsey Rowland" w:date="2023-06-07T12:27:00Z">
                  <w:rPr>
                    <w:rStyle w:val="Geen"/>
                    <w:highlight w:val="yellow"/>
                    <w:lang w:val="en-US"/>
                  </w:rPr>
                </w:rPrChange>
              </w:rPr>
              <w:t>.065</w:t>
            </w:r>
          </w:p>
          <w:p w14:paraId="75483C59" w14:textId="77777777" w:rsidR="001D52B1" w:rsidRPr="004903B2" w:rsidRDefault="001D52B1" w:rsidP="00116C32">
            <w:pPr>
              <w:pStyle w:val="Hoofdtekst"/>
              <w:tabs>
                <w:tab w:val="left" w:pos="2760"/>
              </w:tabs>
              <w:jc w:val="center"/>
              <w:rPr>
                <w:rStyle w:val="Geen"/>
                <w:rPrChange w:id="597" w:author="Lynsey Rowland" w:date="2023-06-07T12:27:00Z">
                  <w:rPr>
                    <w:rStyle w:val="Geen"/>
                    <w:highlight w:val="yellow"/>
                  </w:rPr>
                </w:rPrChange>
              </w:rPr>
            </w:pPr>
            <w:r w:rsidRPr="004903B2">
              <w:rPr>
                <w:rStyle w:val="Geen"/>
                <w:lang w:val="en-US"/>
                <w:rPrChange w:id="598" w:author="Lynsey Rowland" w:date="2023-06-07T12:27:00Z">
                  <w:rPr>
                    <w:rStyle w:val="Geen"/>
                    <w:highlight w:val="yellow"/>
                    <w:lang w:val="en-US"/>
                  </w:rPr>
                </w:rPrChange>
              </w:rPr>
              <w:t>.768</w:t>
            </w:r>
          </w:p>
          <w:p w14:paraId="6F402049" w14:textId="77777777" w:rsidR="001D52B1" w:rsidRPr="004903B2" w:rsidRDefault="001D52B1" w:rsidP="00116C32">
            <w:pPr>
              <w:pStyle w:val="Hoofdtekst"/>
              <w:tabs>
                <w:tab w:val="left" w:pos="2760"/>
              </w:tabs>
              <w:jc w:val="center"/>
              <w:rPr>
                <w:rStyle w:val="Geen"/>
                <w:rPrChange w:id="599" w:author="Lynsey Rowland" w:date="2023-06-07T12:27:00Z">
                  <w:rPr>
                    <w:rStyle w:val="Geen"/>
                    <w:highlight w:val="yellow"/>
                  </w:rPr>
                </w:rPrChange>
              </w:rPr>
            </w:pPr>
            <w:r w:rsidRPr="004903B2">
              <w:rPr>
                <w:rStyle w:val="Geen"/>
                <w:lang w:val="en-US"/>
                <w:rPrChange w:id="600" w:author="Lynsey Rowland" w:date="2023-06-07T12:27:00Z">
                  <w:rPr>
                    <w:rStyle w:val="Geen"/>
                    <w:highlight w:val="yellow"/>
                    <w:lang w:val="en-US"/>
                  </w:rPr>
                </w:rPrChange>
              </w:rPr>
              <w:t>.209</w:t>
            </w:r>
          </w:p>
          <w:p w14:paraId="0A237766" w14:textId="77777777" w:rsidR="001D52B1" w:rsidRPr="004903B2" w:rsidRDefault="001D52B1" w:rsidP="00116C32">
            <w:pPr>
              <w:pStyle w:val="Hoofdtekst"/>
              <w:tabs>
                <w:tab w:val="left" w:pos="2760"/>
              </w:tabs>
              <w:jc w:val="center"/>
              <w:rPr>
                <w:rStyle w:val="Geen"/>
                <w:rPrChange w:id="601" w:author="Lynsey Rowland" w:date="2023-06-07T12:27:00Z">
                  <w:rPr>
                    <w:rStyle w:val="Geen"/>
                    <w:highlight w:val="yellow"/>
                  </w:rPr>
                </w:rPrChange>
              </w:rPr>
            </w:pPr>
            <w:r w:rsidRPr="004903B2">
              <w:rPr>
                <w:rStyle w:val="Geen"/>
                <w:lang w:val="en-US"/>
                <w:rPrChange w:id="602" w:author="Lynsey Rowland" w:date="2023-06-07T12:27:00Z">
                  <w:rPr>
                    <w:rStyle w:val="Geen"/>
                    <w:highlight w:val="yellow"/>
                    <w:lang w:val="en-US"/>
                  </w:rPr>
                </w:rPrChange>
              </w:rPr>
              <w:t>.750</w:t>
            </w:r>
          </w:p>
          <w:p w14:paraId="0DA846AB" w14:textId="77777777" w:rsidR="001D52B1" w:rsidRPr="004903B2" w:rsidRDefault="001D52B1" w:rsidP="00116C32">
            <w:pPr>
              <w:pStyle w:val="Hoofdtekst"/>
              <w:tabs>
                <w:tab w:val="left" w:pos="2760"/>
              </w:tabs>
              <w:jc w:val="center"/>
              <w:rPr>
                <w:rPrChange w:id="603" w:author="Lynsey Rowland" w:date="2023-06-07T12:27:00Z">
                  <w:rPr>
                    <w:highlight w:val="yellow"/>
                  </w:rPr>
                </w:rPrChange>
              </w:rPr>
            </w:pPr>
            <w:r w:rsidRPr="004903B2">
              <w:rPr>
                <w:rStyle w:val="Geen"/>
                <w:lang w:val="en-US"/>
                <w:rPrChange w:id="604" w:author="Lynsey Rowland" w:date="2023-06-07T12:27:00Z">
                  <w:rPr>
                    <w:rStyle w:val="Geen"/>
                    <w:highlight w:val="yellow"/>
                    <w:lang w:val="en-US"/>
                  </w:rPr>
                </w:rPrChange>
              </w:rPr>
              <w:t>.776</w:t>
            </w:r>
          </w:p>
        </w:tc>
        <w:tc>
          <w:tcPr>
            <w:tcW w:w="567" w:type="dxa"/>
            <w:tcBorders>
              <w:top w:val="nil"/>
              <w:left w:val="nil"/>
              <w:bottom w:val="nil"/>
              <w:right w:val="nil"/>
            </w:tcBorders>
            <w:shd w:val="clear" w:color="auto" w:fill="D9D9D9"/>
            <w:tcMar>
              <w:top w:w="80" w:type="dxa"/>
              <w:left w:w="80" w:type="dxa"/>
              <w:bottom w:w="80" w:type="dxa"/>
              <w:right w:w="80" w:type="dxa"/>
            </w:tcMar>
          </w:tcPr>
          <w:p w14:paraId="0BABD3F5" w14:textId="77777777" w:rsidR="001D52B1" w:rsidRPr="004903B2" w:rsidRDefault="001D52B1" w:rsidP="00116C32">
            <w:pPr>
              <w:pStyle w:val="Hoofdtekst"/>
              <w:tabs>
                <w:tab w:val="left" w:pos="2760"/>
              </w:tabs>
              <w:jc w:val="center"/>
              <w:rPr>
                <w:rStyle w:val="Geen"/>
                <w:rPrChange w:id="605" w:author="Lynsey Rowland" w:date="2023-06-07T12:27:00Z">
                  <w:rPr>
                    <w:rStyle w:val="Geen"/>
                    <w:highlight w:val="yellow"/>
                  </w:rPr>
                </w:rPrChange>
              </w:rPr>
            </w:pPr>
            <w:r w:rsidRPr="004903B2">
              <w:rPr>
                <w:rStyle w:val="Geen"/>
                <w:lang w:val="en-US"/>
                <w:rPrChange w:id="606" w:author="Lynsey Rowland" w:date="2023-06-07T12:27:00Z">
                  <w:rPr>
                    <w:rStyle w:val="Geen"/>
                    <w:highlight w:val="yellow"/>
                    <w:lang w:val="en-US"/>
                  </w:rPr>
                </w:rPrChange>
              </w:rPr>
              <w:t>1.1</w:t>
            </w:r>
          </w:p>
          <w:p w14:paraId="59EF1C91" w14:textId="77777777" w:rsidR="001D52B1" w:rsidRPr="004903B2" w:rsidRDefault="001D52B1" w:rsidP="00116C32">
            <w:pPr>
              <w:pStyle w:val="Hoofdtekst"/>
              <w:tabs>
                <w:tab w:val="left" w:pos="2760"/>
              </w:tabs>
              <w:jc w:val="center"/>
              <w:rPr>
                <w:rStyle w:val="Geen"/>
                <w:rPrChange w:id="607" w:author="Lynsey Rowland" w:date="2023-06-07T12:27:00Z">
                  <w:rPr>
                    <w:rStyle w:val="Geen"/>
                    <w:highlight w:val="yellow"/>
                  </w:rPr>
                </w:rPrChange>
              </w:rPr>
            </w:pPr>
            <w:r w:rsidRPr="004903B2">
              <w:rPr>
                <w:rStyle w:val="Geen"/>
                <w:lang w:val="en-US"/>
                <w:rPrChange w:id="608" w:author="Lynsey Rowland" w:date="2023-06-07T12:27:00Z">
                  <w:rPr>
                    <w:rStyle w:val="Geen"/>
                    <w:highlight w:val="yellow"/>
                    <w:lang w:val="en-US"/>
                  </w:rPr>
                </w:rPrChange>
              </w:rPr>
              <w:t>1.0</w:t>
            </w:r>
          </w:p>
          <w:p w14:paraId="4527DA37" w14:textId="77777777" w:rsidR="001D52B1" w:rsidRPr="004903B2" w:rsidRDefault="001D52B1" w:rsidP="00116C32">
            <w:pPr>
              <w:pStyle w:val="Hoofdtekst"/>
              <w:tabs>
                <w:tab w:val="left" w:pos="2760"/>
              </w:tabs>
              <w:jc w:val="center"/>
              <w:rPr>
                <w:rStyle w:val="Geen"/>
                <w:rPrChange w:id="609" w:author="Lynsey Rowland" w:date="2023-06-07T12:27:00Z">
                  <w:rPr>
                    <w:rStyle w:val="Geen"/>
                    <w:highlight w:val="yellow"/>
                  </w:rPr>
                </w:rPrChange>
              </w:rPr>
            </w:pPr>
            <w:r w:rsidRPr="004903B2">
              <w:rPr>
                <w:rStyle w:val="Geen"/>
                <w:lang w:val="en-US"/>
                <w:rPrChange w:id="610" w:author="Lynsey Rowland" w:date="2023-06-07T12:27:00Z">
                  <w:rPr>
                    <w:rStyle w:val="Geen"/>
                    <w:highlight w:val="yellow"/>
                    <w:lang w:val="en-US"/>
                  </w:rPr>
                </w:rPrChange>
              </w:rPr>
              <w:t>1.1</w:t>
            </w:r>
          </w:p>
          <w:p w14:paraId="24EB4D45" w14:textId="77777777" w:rsidR="001D52B1" w:rsidRPr="004903B2" w:rsidRDefault="001D52B1" w:rsidP="00116C32">
            <w:pPr>
              <w:pStyle w:val="Hoofdtekst"/>
              <w:tabs>
                <w:tab w:val="left" w:pos="2760"/>
              </w:tabs>
              <w:jc w:val="center"/>
              <w:rPr>
                <w:rStyle w:val="Geen"/>
                <w:rPrChange w:id="611" w:author="Lynsey Rowland" w:date="2023-06-07T12:27:00Z">
                  <w:rPr>
                    <w:rStyle w:val="Geen"/>
                    <w:highlight w:val="yellow"/>
                  </w:rPr>
                </w:rPrChange>
              </w:rPr>
            </w:pPr>
            <w:r w:rsidRPr="004903B2">
              <w:rPr>
                <w:rStyle w:val="Geen"/>
                <w:lang w:val="en-US"/>
                <w:rPrChange w:id="612" w:author="Lynsey Rowland" w:date="2023-06-07T12:27:00Z">
                  <w:rPr>
                    <w:rStyle w:val="Geen"/>
                    <w:highlight w:val="yellow"/>
                    <w:lang w:val="en-US"/>
                  </w:rPr>
                </w:rPrChange>
              </w:rPr>
              <w:t>1.1</w:t>
            </w:r>
          </w:p>
          <w:p w14:paraId="72000902" w14:textId="77777777" w:rsidR="001D52B1" w:rsidRPr="004903B2" w:rsidRDefault="001D52B1" w:rsidP="00116C32">
            <w:pPr>
              <w:pStyle w:val="Hoofdtekst"/>
              <w:tabs>
                <w:tab w:val="left" w:pos="2760"/>
              </w:tabs>
              <w:jc w:val="center"/>
              <w:rPr>
                <w:rPrChange w:id="613" w:author="Lynsey Rowland" w:date="2023-06-07T12:27:00Z">
                  <w:rPr>
                    <w:highlight w:val="yellow"/>
                  </w:rPr>
                </w:rPrChange>
              </w:rPr>
            </w:pPr>
            <w:r w:rsidRPr="004903B2">
              <w:rPr>
                <w:rStyle w:val="Geen"/>
                <w:lang w:val="en-US"/>
                <w:rPrChange w:id="614" w:author="Lynsey Rowland" w:date="2023-06-07T12:27:00Z">
                  <w:rPr>
                    <w:rStyle w:val="Geen"/>
                    <w:highlight w:val="yellow"/>
                    <w:lang w:val="en-US"/>
                  </w:rPr>
                </w:rPrChange>
              </w:rPr>
              <w:t>1.0</w:t>
            </w:r>
          </w:p>
        </w:tc>
        <w:tc>
          <w:tcPr>
            <w:tcW w:w="567" w:type="dxa"/>
            <w:tcBorders>
              <w:top w:val="nil"/>
              <w:left w:val="nil"/>
              <w:bottom w:val="nil"/>
              <w:right w:val="nil"/>
            </w:tcBorders>
            <w:shd w:val="clear" w:color="auto" w:fill="auto"/>
            <w:tcMar>
              <w:top w:w="80" w:type="dxa"/>
              <w:left w:w="80" w:type="dxa"/>
              <w:bottom w:w="80" w:type="dxa"/>
              <w:right w:w="80" w:type="dxa"/>
            </w:tcMar>
          </w:tcPr>
          <w:p w14:paraId="066693BB" w14:textId="77777777" w:rsidR="001D52B1" w:rsidRPr="004903B2" w:rsidRDefault="001D52B1" w:rsidP="00116C32">
            <w:pPr>
              <w:pStyle w:val="Hoofdtekst"/>
              <w:tabs>
                <w:tab w:val="left" w:pos="2760"/>
              </w:tabs>
              <w:jc w:val="center"/>
              <w:rPr>
                <w:rStyle w:val="Geen"/>
                <w:rPrChange w:id="615" w:author="Lynsey Rowland" w:date="2023-06-07T12:27:00Z">
                  <w:rPr>
                    <w:rStyle w:val="Geen"/>
                    <w:highlight w:val="yellow"/>
                  </w:rPr>
                </w:rPrChange>
              </w:rPr>
            </w:pPr>
            <w:r w:rsidRPr="004903B2">
              <w:rPr>
                <w:rStyle w:val="Geen"/>
                <w:lang w:val="en-US"/>
                <w:rPrChange w:id="616" w:author="Lynsey Rowland" w:date="2023-06-07T12:27:00Z">
                  <w:rPr>
                    <w:rStyle w:val="Geen"/>
                    <w:highlight w:val="yellow"/>
                    <w:lang w:val="en-US"/>
                  </w:rPr>
                </w:rPrChange>
              </w:rPr>
              <w:t>0.1</w:t>
            </w:r>
          </w:p>
          <w:p w14:paraId="283E261B" w14:textId="77777777" w:rsidR="001D52B1" w:rsidRPr="004903B2" w:rsidRDefault="001D52B1" w:rsidP="00116C32">
            <w:pPr>
              <w:pStyle w:val="Hoofdtekst"/>
              <w:tabs>
                <w:tab w:val="left" w:pos="2760"/>
              </w:tabs>
              <w:jc w:val="center"/>
              <w:rPr>
                <w:rStyle w:val="Geen"/>
                <w:rPrChange w:id="617" w:author="Lynsey Rowland" w:date="2023-06-07T12:27:00Z">
                  <w:rPr>
                    <w:rStyle w:val="Geen"/>
                    <w:highlight w:val="yellow"/>
                  </w:rPr>
                </w:rPrChange>
              </w:rPr>
            </w:pPr>
            <w:r w:rsidRPr="004903B2">
              <w:rPr>
                <w:rStyle w:val="Geen"/>
                <w:lang w:val="en-US"/>
                <w:rPrChange w:id="618" w:author="Lynsey Rowland" w:date="2023-06-07T12:27:00Z">
                  <w:rPr>
                    <w:rStyle w:val="Geen"/>
                    <w:highlight w:val="yellow"/>
                    <w:lang w:val="en-US"/>
                  </w:rPr>
                </w:rPrChange>
              </w:rPr>
              <w:t>0.1</w:t>
            </w:r>
          </w:p>
          <w:p w14:paraId="7348A3FC" w14:textId="77777777" w:rsidR="001D52B1" w:rsidRPr="004903B2" w:rsidRDefault="001D52B1" w:rsidP="00116C32">
            <w:pPr>
              <w:pStyle w:val="Hoofdtekst"/>
              <w:tabs>
                <w:tab w:val="left" w:pos="2760"/>
              </w:tabs>
              <w:jc w:val="center"/>
              <w:rPr>
                <w:rStyle w:val="Geen"/>
                <w:rPrChange w:id="619" w:author="Lynsey Rowland" w:date="2023-06-07T12:27:00Z">
                  <w:rPr>
                    <w:rStyle w:val="Geen"/>
                    <w:highlight w:val="yellow"/>
                  </w:rPr>
                </w:rPrChange>
              </w:rPr>
            </w:pPr>
            <w:r w:rsidRPr="004903B2">
              <w:rPr>
                <w:rStyle w:val="Geen"/>
                <w:lang w:val="en-US"/>
                <w:rPrChange w:id="620" w:author="Lynsey Rowland" w:date="2023-06-07T12:27:00Z">
                  <w:rPr>
                    <w:rStyle w:val="Geen"/>
                    <w:highlight w:val="yellow"/>
                    <w:lang w:val="en-US"/>
                  </w:rPr>
                </w:rPrChange>
              </w:rPr>
              <w:t>0.1</w:t>
            </w:r>
          </w:p>
          <w:p w14:paraId="44C7F401" w14:textId="77777777" w:rsidR="001D52B1" w:rsidRPr="004903B2" w:rsidRDefault="001D52B1" w:rsidP="00116C32">
            <w:pPr>
              <w:pStyle w:val="Hoofdtekst"/>
              <w:tabs>
                <w:tab w:val="left" w:pos="2760"/>
              </w:tabs>
              <w:jc w:val="center"/>
              <w:rPr>
                <w:rStyle w:val="Geen"/>
                <w:rPrChange w:id="621" w:author="Lynsey Rowland" w:date="2023-06-07T12:27:00Z">
                  <w:rPr>
                    <w:rStyle w:val="Geen"/>
                    <w:highlight w:val="yellow"/>
                  </w:rPr>
                </w:rPrChange>
              </w:rPr>
            </w:pPr>
            <w:r w:rsidRPr="004903B2">
              <w:rPr>
                <w:rStyle w:val="Geen"/>
                <w:lang w:val="en-US"/>
                <w:rPrChange w:id="622" w:author="Lynsey Rowland" w:date="2023-06-07T12:27:00Z">
                  <w:rPr>
                    <w:rStyle w:val="Geen"/>
                    <w:highlight w:val="yellow"/>
                    <w:lang w:val="en-US"/>
                  </w:rPr>
                </w:rPrChange>
              </w:rPr>
              <w:t>0.1</w:t>
            </w:r>
          </w:p>
          <w:p w14:paraId="45E8B523" w14:textId="77777777" w:rsidR="001D52B1" w:rsidRPr="004903B2" w:rsidRDefault="001D52B1" w:rsidP="00116C32">
            <w:pPr>
              <w:pStyle w:val="Hoofdtekst"/>
              <w:tabs>
                <w:tab w:val="left" w:pos="2760"/>
              </w:tabs>
              <w:jc w:val="center"/>
              <w:rPr>
                <w:rPrChange w:id="623" w:author="Lynsey Rowland" w:date="2023-06-07T12:27:00Z">
                  <w:rPr>
                    <w:highlight w:val="yellow"/>
                  </w:rPr>
                </w:rPrChange>
              </w:rPr>
            </w:pPr>
            <w:r w:rsidRPr="004903B2">
              <w:rPr>
                <w:rStyle w:val="Geen"/>
                <w:lang w:val="en-US"/>
                <w:rPrChange w:id="624" w:author="Lynsey Rowland" w:date="2023-06-07T12:27:00Z">
                  <w:rPr>
                    <w:rStyle w:val="Geen"/>
                    <w:highlight w:val="yellow"/>
                    <w:lang w:val="en-US"/>
                  </w:rPr>
                </w:rPrChange>
              </w:rPr>
              <w:t>0.1</w:t>
            </w:r>
          </w:p>
        </w:tc>
        <w:tc>
          <w:tcPr>
            <w:tcW w:w="851" w:type="dxa"/>
            <w:tcBorders>
              <w:top w:val="nil"/>
              <w:left w:val="nil"/>
              <w:bottom w:val="nil"/>
              <w:right w:val="nil"/>
            </w:tcBorders>
            <w:shd w:val="clear" w:color="auto" w:fill="auto"/>
            <w:tcMar>
              <w:top w:w="80" w:type="dxa"/>
              <w:left w:w="80" w:type="dxa"/>
              <w:bottom w:w="80" w:type="dxa"/>
              <w:right w:w="80" w:type="dxa"/>
            </w:tcMar>
          </w:tcPr>
          <w:p w14:paraId="0B79D357" w14:textId="77777777" w:rsidR="001D52B1" w:rsidRPr="004903B2" w:rsidRDefault="001D52B1" w:rsidP="00116C32">
            <w:pPr>
              <w:pStyle w:val="Hoofdtekst"/>
              <w:tabs>
                <w:tab w:val="left" w:pos="2760"/>
              </w:tabs>
              <w:jc w:val="center"/>
              <w:rPr>
                <w:rStyle w:val="Geen"/>
                <w:rPrChange w:id="625" w:author="Lynsey Rowland" w:date="2023-06-07T12:27:00Z">
                  <w:rPr>
                    <w:rStyle w:val="Geen"/>
                    <w:highlight w:val="yellow"/>
                  </w:rPr>
                </w:rPrChange>
              </w:rPr>
            </w:pPr>
            <w:r w:rsidRPr="004903B2">
              <w:rPr>
                <w:rStyle w:val="Geen"/>
                <w:lang w:val="en-US"/>
                <w:rPrChange w:id="626" w:author="Lynsey Rowland" w:date="2023-06-07T12:27:00Z">
                  <w:rPr>
                    <w:rStyle w:val="Geen"/>
                    <w:highlight w:val="yellow"/>
                    <w:lang w:val="en-US"/>
                  </w:rPr>
                </w:rPrChange>
              </w:rPr>
              <w:t>0.9-1.3</w:t>
            </w:r>
          </w:p>
          <w:p w14:paraId="5BAD58FE" w14:textId="77777777" w:rsidR="001D52B1" w:rsidRPr="004903B2" w:rsidRDefault="001D52B1" w:rsidP="00116C32">
            <w:pPr>
              <w:pStyle w:val="Hoofdtekst"/>
              <w:tabs>
                <w:tab w:val="left" w:pos="2760"/>
              </w:tabs>
              <w:jc w:val="center"/>
              <w:rPr>
                <w:rStyle w:val="Geen"/>
                <w:rPrChange w:id="627" w:author="Lynsey Rowland" w:date="2023-06-07T12:27:00Z">
                  <w:rPr>
                    <w:rStyle w:val="Geen"/>
                    <w:highlight w:val="yellow"/>
                  </w:rPr>
                </w:rPrChange>
              </w:rPr>
            </w:pPr>
            <w:r w:rsidRPr="004903B2">
              <w:rPr>
                <w:rStyle w:val="Geen"/>
                <w:lang w:val="en-US"/>
                <w:rPrChange w:id="628" w:author="Lynsey Rowland" w:date="2023-06-07T12:27:00Z">
                  <w:rPr>
                    <w:rStyle w:val="Geen"/>
                    <w:highlight w:val="yellow"/>
                    <w:lang w:val="en-US"/>
                  </w:rPr>
                </w:rPrChange>
              </w:rPr>
              <w:t>0.8-1.3</w:t>
            </w:r>
          </w:p>
          <w:p w14:paraId="243BDE71" w14:textId="77777777" w:rsidR="001D52B1" w:rsidRPr="004903B2" w:rsidRDefault="001D52B1" w:rsidP="00116C32">
            <w:pPr>
              <w:pStyle w:val="Hoofdtekst"/>
              <w:tabs>
                <w:tab w:val="left" w:pos="2760"/>
              </w:tabs>
              <w:jc w:val="center"/>
              <w:rPr>
                <w:rStyle w:val="Geen"/>
                <w:rPrChange w:id="629" w:author="Lynsey Rowland" w:date="2023-06-07T12:27:00Z">
                  <w:rPr>
                    <w:rStyle w:val="Geen"/>
                    <w:highlight w:val="yellow"/>
                  </w:rPr>
                </w:rPrChange>
              </w:rPr>
            </w:pPr>
            <w:r w:rsidRPr="004903B2">
              <w:rPr>
                <w:rStyle w:val="Geen"/>
                <w:lang w:val="en-US"/>
                <w:rPrChange w:id="630" w:author="Lynsey Rowland" w:date="2023-06-07T12:27:00Z">
                  <w:rPr>
                    <w:rStyle w:val="Geen"/>
                    <w:highlight w:val="yellow"/>
                    <w:lang w:val="en-US"/>
                  </w:rPr>
                </w:rPrChange>
              </w:rPr>
              <w:t>&lt;1.0-1.3</w:t>
            </w:r>
          </w:p>
          <w:p w14:paraId="27D16A8C" w14:textId="77777777" w:rsidR="001D52B1" w:rsidRPr="004903B2" w:rsidRDefault="001D52B1" w:rsidP="00116C32">
            <w:pPr>
              <w:pStyle w:val="Hoofdtekst"/>
              <w:tabs>
                <w:tab w:val="left" w:pos="2760"/>
              </w:tabs>
              <w:jc w:val="center"/>
              <w:rPr>
                <w:rStyle w:val="Geen"/>
                <w:rPrChange w:id="631" w:author="Lynsey Rowland" w:date="2023-06-07T12:27:00Z">
                  <w:rPr>
                    <w:rStyle w:val="Geen"/>
                    <w:highlight w:val="yellow"/>
                  </w:rPr>
                </w:rPrChange>
              </w:rPr>
            </w:pPr>
            <w:r w:rsidRPr="004903B2">
              <w:rPr>
                <w:rStyle w:val="Geen"/>
                <w:lang w:val="en-US"/>
                <w:rPrChange w:id="632" w:author="Lynsey Rowland" w:date="2023-06-07T12:27:00Z">
                  <w:rPr>
                    <w:rStyle w:val="Geen"/>
                    <w:highlight w:val="yellow"/>
                    <w:lang w:val="en-US"/>
                  </w:rPr>
                </w:rPrChange>
              </w:rPr>
              <w:t>&lt;1.0-1.2</w:t>
            </w:r>
          </w:p>
          <w:p w14:paraId="27F13A01" w14:textId="77777777" w:rsidR="001D52B1" w:rsidRPr="004903B2" w:rsidRDefault="001D52B1" w:rsidP="00116C32">
            <w:pPr>
              <w:pStyle w:val="Hoofdtekst"/>
              <w:tabs>
                <w:tab w:val="left" w:pos="2760"/>
              </w:tabs>
              <w:jc w:val="center"/>
              <w:rPr>
                <w:rPrChange w:id="633" w:author="Lynsey Rowland" w:date="2023-06-07T12:27:00Z">
                  <w:rPr>
                    <w:highlight w:val="yellow"/>
                  </w:rPr>
                </w:rPrChange>
              </w:rPr>
            </w:pPr>
            <w:r w:rsidRPr="004903B2">
              <w:rPr>
                <w:rStyle w:val="Geen"/>
                <w:lang w:val="en-US"/>
                <w:rPrChange w:id="634" w:author="Lynsey Rowland" w:date="2023-06-07T12:27:00Z">
                  <w:rPr>
                    <w:rStyle w:val="Geen"/>
                    <w:highlight w:val="yellow"/>
                    <w:lang w:val="en-US"/>
                  </w:rPr>
                </w:rPrChange>
              </w:rPr>
              <w:t>0.8-1.2</w:t>
            </w:r>
          </w:p>
        </w:tc>
        <w:tc>
          <w:tcPr>
            <w:tcW w:w="850" w:type="dxa"/>
            <w:tcBorders>
              <w:top w:val="nil"/>
              <w:left w:val="nil"/>
              <w:bottom w:val="nil"/>
              <w:right w:val="nil"/>
            </w:tcBorders>
            <w:shd w:val="clear" w:color="auto" w:fill="auto"/>
            <w:tcMar>
              <w:top w:w="80" w:type="dxa"/>
              <w:left w:w="80" w:type="dxa"/>
              <w:bottom w:w="80" w:type="dxa"/>
              <w:right w:w="80" w:type="dxa"/>
            </w:tcMar>
          </w:tcPr>
          <w:p w14:paraId="6C4AF43B" w14:textId="77777777" w:rsidR="001D52B1" w:rsidRPr="004903B2" w:rsidRDefault="001D52B1" w:rsidP="00116C32">
            <w:pPr>
              <w:pStyle w:val="Hoofdtekst"/>
              <w:tabs>
                <w:tab w:val="left" w:pos="2760"/>
              </w:tabs>
              <w:jc w:val="center"/>
              <w:rPr>
                <w:rStyle w:val="Geen"/>
                <w:rPrChange w:id="635" w:author="Lynsey Rowland" w:date="2023-06-07T12:27:00Z">
                  <w:rPr>
                    <w:rStyle w:val="Geen"/>
                    <w:highlight w:val="yellow"/>
                  </w:rPr>
                </w:rPrChange>
              </w:rPr>
            </w:pPr>
            <w:r w:rsidRPr="004903B2">
              <w:rPr>
                <w:rStyle w:val="Geen"/>
                <w:lang w:val="en-US"/>
                <w:rPrChange w:id="636" w:author="Lynsey Rowland" w:date="2023-06-07T12:27:00Z">
                  <w:rPr>
                    <w:rStyle w:val="Geen"/>
                    <w:highlight w:val="yellow"/>
                    <w:lang w:val="en-US"/>
                  </w:rPr>
                </w:rPrChange>
              </w:rPr>
              <w:t>.559</w:t>
            </w:r>
          </w:p>
          <w:p w14:paraId="12885A4C" w14:textId="77777777" w:rsidR="001D52B1" w:rsidRPr="004903B2" w:rsidRDefault="001D52B1" w:rsidP="00116C32">
            <w:pPr>
              <w:pStyle w:val="Hoofdtekst"/>
              <w:tabs>
                <w:tab w:val="left" w:pos="2760"/>
              </w:tabs>
              <w:jc w:val="center"/>
              <w:rPr>
                <w:rStyle w:val="Geen"/>
                <w:rPrChange w:id="637" w:author="Lynsey Rowland" w:date="2023-06-07T12:27:00Z">
                  <w:rPr>
                    <w:rStyle w:val="Geen"/>
                    <w:highlight w:val="yellow"/>
                  </w:rPr>
                </w:rPrChange>
              </w:rPr>
            </w:pPr>
            <w:r w:rsidRPr="004903B2">
              <w:rPr>
                <w:rStyle w:val="Geen"/>
                <w:lang w:val="en-US"/>
                <w:rPrChange w:id="638" w:author="Lynsey Rowland" w:date="2023-06-07T12:27:00Z">
                  <w:rPr>
                    <w:rStyle w:val="Geen"/>
                    <w:highlight w:val="yellow"/>
                    <w:lang w:val="en-US"/>
                  </w:rPr>
                </w:rPrChange>
              </w:rPr>
              <w:t>.925</w:t>
            </w:r>
          </w:p>
          <w:p w14:paraId="13FCC797" w14:textId="77777777" w:rsidR="001D52B1" w:rsidRPr="004903B2" w:rsidRDefault="001D52B1" w:rsidP="00116C32">
            <w:pPr>
              <w:pStyle w:val="Hoofdtekst"/>
              <w:tabs>
                <w:tab w:val="left" w:pos="2760"/>
              </w:tabs>
              <w:jc w:val="center"/>
              <w:rPr>
                <w:rStyle w:val="Geen"/>
                <w:rPrChange w:id="639" w:author="Lynsey Rowland" w:date="2023-06-07T12:27:00Z">
                  <w:rPr>
                    <w:rStyle w:val="Geen"/>
                    <w:highlight w:val="yellow"/>
                  </w:rPr>
                </w:rPrChange>
              </w:rPr>
            </w:pPr>
            <w:r w:rsidRPr="004903B2">
              <w:rPr>
                <w:rStyle w:val="Geen"/>
                <w:lang w:val="en-US"/>
                <w:rPrChange w:id="640" w:author="Lynsey Rowland" w:date="2023-06-07T12:27:00Z">
                  <w:rPr>
                    <w:rStyle w:val="Geen"/>
                    <w:highlight w:val="yellow"/>
                    <w:lang w:val="en-US"/>
                  </w:rPr>
                </w:rPrChange>
              </w:rPr>
              <w:t>.091</w:t>
            </w:r>
          </w:p>
          <w:p w14:paraId="6381A540" w14:textId="77777777" w:rsidR="001D52B1" w:rsidRPr="004903B2" w:rsidRDefault="001D52B1" w:rsidP="00116C32">
            <w:pPr>
              <w:pStyle w:val="Hoofdtekst"/>
              <w:tabs>
                <w:tab w:val="left" w:pos="2760"/>
              </w:tabs>
              <w:jc w:val="center"/>
              <w:rPr>
                <w:rStyle w:val="Geen"/>
                <w:rPrChange w:id="641" w:author="Lynsey Rowland" w:date="2023-06-07T12:27:00Z">
                  <w:rPr>
                    <w:rStyle w:val="Geen"/>
                    <w:highlight w:val="yellow"/>
                  </w:rPr>
                </w:rPrChange>
              </w:rPr>
            </w:pPr>
            <w:r w:rsidRPr="004903B2">
              <w:rPr>
                <w:rStyle w:val="Geen"/>
                <w:lang w:val="en-US"/>
                <w:rPrChange w:id="642" w:author="Lynsey Rowland" w:date="2023-06-07T12:27:00Z">
                  <w:rPr>
                    <w:rStyle w:val="Geen"/>
                    <w:highlight w:val="yellow"/>
                    <w:lang w:val="en-US"/>
                  </w:rPr>
                </w:rPrChange>
              </w:rPr>
              <w:t>.047*</w:t>
            </w:r>
          </w:p>
          <w:p w14:paraId="7FAD6755" w14:textId="77777777" w:rsidR="001D52B1" w:rsidRPr="004903B2" w:rsidRDefault="001D52B1" w:rsidP="00116C32">
            <w:pPr>
              <w:pStyle w:val="Hoofdtekst"/>
              <w:tabs>
                <w:tab w:val="left" w:pos="2760"/>
              </w:tabs>
              <w:jc w:val="center"/>
              <w:rPr>
                <w:rPrChange w:id="643" w:author="Lynsey Rowland" w:date="2023-06-07T12:27:00Z">
                  <w:rPr>
                    <w:highlight w:val="yellow"/>
                  </w:rPr>
                </w:rPrChange>
              </w:rPr>
            </w:pPr>
            <w:r w:rsidRPr="004903B2">
              <w:rPr>
                <w:rStyle w:val="Geen"/>
                <w:lang w:val="en-US"/>
                <w:rPrChange w:id="644" w:author="Lynsey Rowland" w:date="2023-06-07T12:27:00Z">
                  <w:rPr>
                    <w:rStyle w:val="Geen"/>
                    <w:highlight w:val="yellow"/>
                    <w:lang w:val="en-US"/>
                  </w:rPr>
                </w:rPrChange>
              </w:rPr>
              <w:t>.477</w:t>
            </w:r>
          </w:p>
        </w:tc>
        <w:tc>
          <w:tcPr>
            <w:tcW w:w="568" w:type="dxa"/>
            <w:tcBorders>
              <w:top w:val="nil"/>
              <w:left w:val="nil"/>
              <w:bottom w:val="nil"/>
              <w:right w:val="nil"/>
            </w:tcBorders>
            <w:shd w:val="clear" w:color="auto" w:fill="D9D9D9"/>
            <w:tcMar>
              <w:top w:w="80" w:type="dxa"/>
              <w:left w:w="80" w:type="dxa"/>
              <w:bottom w:w="80" w:type="dxa"/>
              <w:right w:w="80" w:type="dxa"/>
            </w:tcMar>
          </w:tcPr>
          <w:p w14:paraId="3A6214FA" w14:textId="77777777" w:rsidR="001D52B1" w:rsidRPr="004903B2" w:rsidRDefault="001D52B1" w:rsidP="00116C32">
            <w:pPr>
              <w:pStyle w:val="Hoofdtekst"/>
              <w:tabs>
                <w:tab w:val="left" w:pos="2760"/>
              </w:tabs>
              <w:jc w:val="center"/>
              <w:rPr>
                <w:rStyle w:val="Geen"/>
                <w:rPrChange w:id="645" w:author="Lynsey Rowland" w:date="2023-06-07T12:27:00Z">
                  <w:rPr>
                    <w:rStyle w:val="Geen"/>
                    <w:highlight w:val="yellow"/>
                  </w:rPr>
                </w:rPrChange>
              </w:rPr>
            </w:pPr>
            <w:r w:rsidRPr="004903B2">
              <w:rPr>
                <w:rStyle w:val="Geen"/>
                <w:lang w:val="en-US"/>
                <w:rPrChange w:id="646" w:author="Lynsey Rowland" w:date="2023-06-07T12:27:00Z">
                  <w:rPr>
                    <w:rStyle w:val="Geen"/>
                    <w:highlight w:val="yellow"/>
                    <w:lang w:val="en-US"/>
                  </w:rPr>
                </w:rPrChange>
              </w:rPr>
              <w:t>1.2</w:t>
            </w:r>
          </w:p>
          <w:p w14:paraId="5FCB8047" w14:textId="77777777" w:rsidR="001D52B1" w:rsidRPr="004903B2" w:rsidRDefault="001D52B1" w:rsidP="00116C32">
            <w:pPr>
              <w:pStyle w:val="Hoofdtekst"/>
              <w:tabs>
                <w:tab w:val="left" w:pos="2760"/>
              </w:tabs>
              <w:jc w:val="center"/>
              <w:rPr>
                <w:rStyle w:val="Geen"/>
                <w:rPrChange w:id="647" w:author="Lynsey Rowland" w:date="2023-06-07T12:27:00Z">
                  <w:rPr>
                    <w:rStyle w:val="Geen"/>
                    <w:highlight w:val="yellow"/>
                  </w:rPr>
                </w:rPrChange>
              </w:rPr>
            </w:pPr>
            <w:r w:rsidRPr="004903B2">
              <w:rPr>
                <w:rStyle w:val="Geen"/>
                <w:lang w:val="en-US"/>
                <w:rPrChange w:id="648" w:author="Lynsey Rowland" w:date="2023-06-07T12:27:00Z">
                  <w:rPr>
                    <w:rStyle w:val="Geen"/>
                    <w:highlight w:val="yellow"/>
                    <w:lang w:val="en-US"/>
                  </w:rPr>
                </w:rPrChange>
              </w:rPr>
              <w:t>&lt;1.0</w:t>
            </w:r>
          </w:p>
          <w:p w14:paraId="1D050C3F" w14:textId="77777777" w:rsidR="001D52B1" w:rsidRPr="004903B2" w:rsidRDefault="001D52B1" w:rsidP="00116C32">
            <w:pPr>
              <w:pStyle w:val="Hoofdtekst"/>
              <w:tabs>
                <w:tab w:val="left" w:pos="2760"/>
              </w:tabs>
              <w:jc w:val="center"/>
              <w:rPr>
                <w:rStyle w:val="Geen"/>
                <w:rPrChange w:id="649" w:author="Lynsey Rowland" w:date="2023-06-07T12:27:00Z">
                  <w:rPr>
                    <w:rStyle w:val="Geen"/>
                    <w:highlight w:val="yellow"/>
                  </w:rPr>
                </w:rPrChange>
              </w:rPr>
            </w:pPr>
            <w:r w:rsidRPr="004903B2">
              <w:rPr>
                <w:rStyle w:val="Geen"/>
                <w:lang w:val="en-US"/>
                <w:rPrChange w:id="650" w:author="Lynsey Rowland" w:date="2023-06-07T12:27:00Z">
                  <w:rPr>
                    <w:rStyle w:val="Geen"/>
                    <w:highlight w:val="yellow"/>
                    <w:lang w:val="en-US"/>
                  </w:rPr>
                </w:rPrChange>
              </w:rPr>
              <w:t>0.9</w:t>
            </w:r>
          </w:p>
          <w:p w14:paraId="65B3884E" w14:textId="77777777" w:rsidR="001D52B1" w:rsidRPr="004903B2" w:rsidRDefault="001D52B1" w:rsidP="00116C32">
            <w:pPr>
              <w:pStyle w:val="Hoofdtekst"/>
              <w:tabs>
                <w:tab w:val="left" w:pos="2760"/>
              </w:tabs>
              <w:jc w:val="center"/>
              <w:rPr>
                <w:rStyle w:val="Geen"/>
                <w:rPrChange w:id="651" w:author="Lynsey Rowland" w:date="2023-06-07T12:27:00Z">
                  <w:rPr>
                    <w:rStyle w:val="Geen"/>
                    <w:highlight w:val="yellow"/>
                  </w:rPr>
                </w:rPrChange>
              </w:rPr>
            </w:pPr>
            <w:r w:rsidRPr="004903B2">
              <w:rPr>
                <w:rStyle w:val="Geen"/>
                <w:lang w:val="en-US"/>
                <w:rPrChange w:id="652" w:author="Lynsey Rowland" w:date="2023-06-07T12:27:00Z">
                  <w:rPr>
                    <w:rStyle w:val="Geen"/>
                    <w:highlight w:val="yellow"/>
                    <w:lang w:val="en-US"/>
                  </w:rPr>
                </w:rPrChange>
              </w:rPr>
              <w:t>1.0</w:t>
            </w:r>
          </w:p>
          <w:p w14:paraId="3380F3C0" w14:textId="77777777" w:rsidR="001D52B1" w:rsidRPr="004903B2" w:rsidRDefault="001D52B1" w:rsidP="00116C32">
            <w:pPr>
              <w:pStyle w:val="Hoofdtekst"/>
              <w:tabs>
                <w:tab w:val="left" w:pos="2760"/>
              </w:tabs>
              <w:jc w:val="center"/>
              <w:rPr>
                <w:rPrChange w:id="653" w:author="Lynsey Rowland" w:date="2023-06-07T12:27:00Z">
                  <w:rPr>
                    <w:highlight w:val="yellow"/>
                  </w:rPr>
                </w:rPrChange>
              </w:rPr>
            </w:pPr>
            <w:r w:rsidRPr="004903B2">
              <w:rPr>
                <w:rStyle w:val="Geen"/>
                <w:lang w:val="en-US"/>
                <w:rPrChange w:id="654" w:author="Lynsey Rowland" w:date="2023-06-07T12:27:00Z">
                  <w:rPr>
                    <w:rStyle w:val="Geen"/>
                    <w:highlight w:val="yellow"/>
                    <w:lang w:val="en-US"/>
                  </w:rPr>
                </w:rPrChange>
              </w:rPr>
              <w:t>0.8</w:t>
            </w:r>
          </w:p>
        </w:tc>
        <w:tc>
          <w:tcPr>
            <w:tcW w:w="567" w:type="dxa"/>
            <w:tcBorders>
              <w:top w:val="nil"/>
              <w:left w:val="nil"/>
              <w:bottom w:val="nil"/>
              <w:right w:val="nil"/>
            </w:tcBorders>
            <w:shd w:val="clear" w:color="auto" w:fill="auto"/>
            <w:tcMar>
              <w:top w:w="80" w:type="dxa"/>
              <w:left w:w="80" w:type="dxa"/>
              <w:bottom w:w="80" w:type="dxa"/>
              <w:right w:w="80" w:type="dxa"/>
            </w:tcMar>
          </w:tcPr>
          <w:p w14:paraId="7513D74D" w14:textId="77777777" w:rsidR="001D52B1" w:rsidRPr="004903B2" w:rsidRDefault="001D52B1" w:rsidP="00116C32">
            <w:pPr>
              <w:pStyle w:val="Hoofdtekst"/>
              <w:tabs>
                <w:tab w:val="left" w:pos="2760"/>
              </w:tabs>
              <w:jc w:val="center"/>
              <w:rPr>
                <w:rStyle w:val="Geen"/>
                <w:rPrChange w:id="655" w:author="Lynsey Rowland" w:date="2023-06-07T12:27:00Z">
                  <w:rPr>
                    <w:rStyle w:val="Geen"/>
                    <w:highlight w:val="yellow"/>
                  </w:rPr>
                </w:rPrChange>
              </w:rPr>
            </w:pPr>
            <w:r w:rsidRPr="004903B2">
              <w:rPr>
                <w:rStyle w:val="Geen"/>
                <w:lang w:val="en-US"/>
                <w:rPrChange w:id="656" w:author="Lynsey Rowland" w:date="2023-06-07T12:27:00Z">
                  <w:rPr>
                    <w:rStyle w:val="Geen"/>
                    <w:highlight w:val="yellow"/>
                    <w:lang w:val="en-US"/>
                  </w:rPr>
                </w:rPrChange>
              </w:rPr>
              <w:t>0.1</w:t>
            </w:r>
          </w:p>
          <w:p w14:paraId="15379AEA" w14:textId="77777777" w:rsidR="001D52B1" w:rsidRPr="004903B2" w:rsidRDefault="001D52B1" w:rsidP="00116C32">
            <w:pPr>
              <w:pStyle w:val="Hoofdtekst"/>
              <w:tabs>
                <w:tab w:val="left" w:pos="2760"/>
              </w:tabs>
              <w:jc w:val="center"/>
              <w:rPr>
                <w:rStyle w:val="Geen"/>
                <w:rPrChange w:id="657" w:author="Lynsey Rowland" w:date="2023-06-07T12:27:00Z">
                  <w:rPr>
                    <w:rStyle w:val="Geen"/>
                    <w:highlight w:val="yellow"/>
                  </w:rPr>
                </w:rPrChange>
              </w:rPr>
            </w:pPr>
            <w:r w:rsidRPr="004903B2">
              <w:rPr>
                <w:rStyle w:val="Geen"/>
                <w:lang w:val="en-US"/>
                <w:rPrChange w:id="658" w:author="Lynsey Rowland" w:date="2023-06-07T12:27:00Z">
                  <w:rPr>
                    <w:rStyle w:val="Geen"/>
                    <w:highlight w:val="yellow"/>
                    <w:lang w:val="en-US"/>
                  </w:rPr>
                </w:rPrChange>
              </w:rPr>
              <w:t>0.1</w:t>
            </w:r>
          </w:p>
          <w:p w14:paraId="113EB2E4" w14:textId="77777777" w:rsidR="001D52B1" w:rsidRPr="004903B2" w:rsidRDefault="001D52B1" w:rsidP="00116C32">
            <w:pPr>
              <w:pStyle w:val="Hoofdtekst"/>
              <w:tabs>
                <w:tab w:val="left" w:pos="2760"/>
              </w:tabs>
              <w:jc w:val="center"/>
              <w:rPr>
                <w:rStyle w:val="Geen"/>
                <w:rPrChange w:id="659" w:author="Lynsey Rowland" w:date="2023-06-07T12:27:00Z">
                  <w:rPr>
                    <w:rStyle w:val="Geen"/>
                    <w:highlight w:val="yellow"/>
                  </w:rPr>
                </w:rPrChange>
              </w:rPr>
            </w:pPr>
            <w:r w:rsidRPr="004903B2">
              <w:rPr>
                <w:rStyle w:val="Geen"/>
                <w:lang w:val="en-US"/>
                <w:rPrChange w:id="660" w:author="Lynsey Rowland" w:date="2023-06-07T12:27:00Z">
                  <w:rPr>
                    <w:rStyle w:val="Geen"/>
                    <w:highlight w:val="yellow"/>
                    <w:lang w:val="en-US"/>
                  </w:rPr>
                </w:rPrChange>
              </w:rPr>
              <w:t>0.2</w:t>
            </w:r>
          </w:p>
          <w:p w14:paraId="2D618AEE" w14:textId="77777777" w:rsidR="001D52B1" w:rsidRPr="004903B2" w:rsidRDefault="001D52B1" w:rsidP="00116C32">
            <w:pPr>
              <w:pStyle w:val="Hoofdtekst"/>
              <w:tabs>
                <w:tab w:val="left" w:pos="2760"/>
              </w:tabs>
              <w:jc w:val="center"/>
              <w:rPr>
                <w:rStyle w:val="Geen"/>
                <w:rPrChange w:id="661" w:author="Lynsey Rowland" w:date="2023-06-07T12:27:00Z">
                  <w:rPr>
                    <w:rStyle w:val="Geen"/>
                    <w:highlight w:val="yellow"/>
                  </w:rPr>
                </w:rPrChange>
              </w:rPr>
            </w:pPr>
            <w:r w:rsidRPr="004903B2">
              <w:rPr>
                <w:rStyle w:val="Geen"/>
                <w:lang w:val="en-US"/>
                <w:rPrChange w:id="662" w:author="Lynsey Rowland" w:date="2023-06-07T12:27:00Z">
                  <w:rPr>
                    <w:rStyle w:val="Geen"/>
                    <w:highlight w:val="yellow"/>
                    <w:lang w:val="en-US"/>
                  </w:rPr>
                </w:rPrChange>
              </w:rPr>
              <w:t>0.1</w:t>
            </w:r>
          </w:p>
          <w:p w14:paraId="121B857C" w14:textId="77777777" w:rsidR="001D52B1" w:rsidRPr="004903B2" w:rsidRDefault="001D52B1" w:rsidP="00116C32">
            <w:pPr>
              <w:pStyle w:val="Hoofdtekst"/>
              <w:tabs>
                <w:tab w:val="left" w:pos="2760"/>
              </w:tabs>
              <w:jc w:val="center"/>
              <w:rPr>
                <w:rPrChange w:id="663" w:author="Lynsey Rowland" w:date="2023-06-07T12:27:00Z">
                  <w:rPr>
                    <w:highlight w:val="yellow"/>
                  </w:rPr>
                </w:rPrChange>
              </w:rPr>
            </w:pPr>
            <w:r w:rsidRPr="004903B2">
              <w:rPr>
                <w:rStyle w:val="Geen"/>
                <w:lang w:val="en-US"/>
                <w:rPrChange w:id="664" w:author="Lynsey Rowland" w:date="2023-06-07T12:27:00Z">
                  <w:rPr>
                    <w:rStyle w:val="Geen"/>
                    <w:highlight w:val="yellow"/>
                    <w:lang w:val="en-US"/>
                  </w:rPr>
                </w:rPrChange>
              </w:rPr>
              <w:t>0.2</w:t>
            </w:r>
          </w:p>
        </w:tc>
        <w:tc>
          <w:tcPr>
            <w:tcW w:w="850" w:type="dxa"/>
            <w:tcBorders>
              <w:top w:val="nil"/>
              <w:left w:val="nil"/>
              <w:bottom w:val="nil"/>
              <w:right w:val="nil"/>
            </w:tcBorders>
            <w:shd w:val="clear" w:color="auto" w:fill="auto"/>
            <w:tcMar>
              <w:top w:w="80" w:type="dxa"/>
              <w:left w:w="80" w:type="dxa"/>
              <w:bottom w:w="80" w:type="dxa"/>
              <w:right w:w="80" w:type="dxa"/>
            </w:tcMar>
          </w:tcPr>
          <w:p w14:paraId="44DCA24A" w14:textId="77777777" w:rsidR="001D52B1" w:rsidRPr="004903B2" w:rsidRDefault="001D52B1" w:rsidP="00116C32">
            <w:pPr>
              <w:pStyle w:val="Hoofdtekst"/>
              <w:tabs>
                <w:tab w:val="left" w:pos="2760"/>
              </w:tabs>
              <w:jc w:val="center"/>
              <w:rPr>
                <w:rStyle w:val="Geen"/>
                <w:rPrChange w:id="665" w:author="Lynsey Rowland" w:date="2023-06-07T12:27:00Z">
                  <w:rPr>
                    <w:rStyle w:val="Geen"/>
                    <w:highlight w:val="yellow"/>
                  </w:rPr>
                </w:rPrChange>
              </w:rPr>
            </w:pPr>
            <w:r w:rsidRPr="004903B2">
              <w:rPr>
                <w:rStyle w:val="Geen"/>
                <w:lang w:val="en-US"/>
                <w:rPrChange w:id="666" w:author="Lynsey Rowland" w:date="2023-06-07T12:27:00Z">
                  <w:rPr>
                    <w:rStyle w:val="Geen"/>
                    <w:highlight w:val="yellow"/>
                    <w:lang w:val="en-US"/>
                  </w:rPr>
                </w:rPrChange>
              </w:rPr>
              <w:t>&lt;1.0-1.4</w:t>
            </w:r>
          </w:p>
          <w:p w14:paraId="5F4ACC38" w14:textId="77777777" w:rsidR="001D52B1" w:rsidRPr="004903B2" w:rsidRDefault="001D52B1" w:rsidP="00116C32">
            <w:pPr>
              <w:pStyle w:val="Hoofdtekst"/>
              <w:tabs>
                <w:tab w:val="left" w:pos="2760"/>
              </w:tabs>
              <w:jc w:val="center"/>
              <w:rPr>
                <w:rStyle w:val="Geen"/>
                <w:rPrChange w:id="667" w:author="Lynsey Rowland" w:date="2023-06-07T12:27:00Z">
                  <w:rPr>
                    <w:rStyle w:val="Geen"/>
                    <w:highlight w:val="yellow"/>
                  </w:rPr>
                </w:rPrChange>
              </w:rPr>
            </w:pPr>
            <w:r w:rsidRPr="004903B2">
              <w:rPr>
                <w:rStyle w:val="Geen"/>
                <w:lang w:val="en-US"/>
                <w:rPrChange w:id="668" w:author="Lynsey Rowland" w:date="2023-06-07T12:27:00Z">
                  <w:rPr>
                    <w:rStyle w:val="Geen"/>
                    <w:highlight w:val="yellow"/>
                    <w:lang w:val="en-US"/>
                  </w:rPr>
                </w:rPrChange>
              </w:rPr>
              <w:t>0.7-1.3</w:t>
            </w:r>
          </w:p>
          <w:p w14:paraId="53896A4B" w14:textId="77777777" w:rsidR="001D52B1" w:rsidRPr="004903B2" w:rsidRDefault="001D52B1" w:rsidP="00116C32">
            <w:pPr>
              <w:pStyle w:val="Hoofdtekst"/>
              <w:tabs>
                <w:tab w:val="left" w:pos="2760"/>
              </w:tabs>
              <w:jc w:val="center"/>
              <w:rPr>
                <w:rStyle w:val="Geen"/>
                <w:rPrChange w:id="669" w:author="Lynsey Rowland" w:date="2023-06-07T12:27:00Z">
                  <w:rPr>
                    <w:rStyle w:val="Geen"/>
                    <w:highlight w:val="yellow"/>
                  </w:rPr>
                </w:rPrChange>
              </w:rPr>
            </w:pPr>
            <w:r w:rsidRPr="004903B2">
              <w:rPr>
                <w:rStyle w:val="Geen"/>
                <w:lang w:val="en-US"/>
                <w:rPrChange w:id="670" w:author="Lynsey Rowland" w:date="2023-06-07T12:27:00Z">
                  <w:rPr>
                    <w:rStyle w:val="Geen"/>
                    <w:highlight w:val="yellow"/>
                    <w:lang w:val="en-US"/>
                  </w:rPr>
                </w:rPrChange>
              </w:rPr>
              <w:t>0.6-1.4</w:t>
            </w:r>
          </w:p>
          <w:p w14:paraId="59BF92F1" w14:textId="77777777" w:rsidR="001D52B1" w:rsidRPr="004903B2" w:rsidRDefault="001D52B1" w:rsidP="00116C32">
            <w:pPr>
              <w:pStyle w:val="Hoofdtekst"/>
              <w:tabs>
                <w:tab w:val="left" w:pos="2760"/>
              </w:tabs>
              <w:jc w:val="center"/>
              <w:rPr>
                <w:rStyle w:val="Geen"/>
                <w:rPrChange w:id="671" w:author="Lynsey Rowland" w:date="2023-06-07T12:27:00Z">
                  <w:rPr>
                    <w:rStyle w:val="Geen"/>
                    <w:highlight w:val="yellow"/>
                  </w:rPr>
                </w:rPrChange>
              </w:rPr>
            </w:pPr>
            <w:r w:rsidRPr="004903B2">
              <w:rPr>
                <w:rStyle w:val="Geen"/>
                <w:lang w:val="en-US"/>
                <w:rPrChange w:id="672" w:author="Lynsey Rowland" w:date="2023-06-07T12:27:00Z">
                  <w:rPr>
                    <w:rStyle w:val="Geen"/>
                    <w:highlight w:val="yellow"/>
                    <w:lang w:val="en-US"/>
                  </w:rPr>
                </w:rPrChange>
              </w:rPr>
              <w:t>0.8-1.2</w:t>
            </w:r>
          </w:p>
          <w:p w14:paraId="2574FD45" w14:textId="77777777" w:rsidR="001D52B1" w:rsidRPr="004903B2" w:rsidRDefault="001D52B1" w:rsidP="00116C32">
            <w:pPr>
              <w:pStyle w:val="Hoofdtekst"/>
              <w:tabs>
                <w:tab w:val="left" w:pos="2760"/>
              </w:tabs>
              <w:jc w:val="center"/>
              <w:rPr>
                <w:rPrChange w:id="673" w:author="Lynsey Rowland" w:date="2023-06-07T12:27:00Z">
                  <w:rPr>
                    <w:highlight w:val="yellow"/>
                  </w:rPr>
                </w:rPrChange>
              </w:rPr>
            </w:pPr>
            <w:r w:rsidRPr="004903B2">
              <w:rPr>
                <w:rStyle w:val="Geen"/>
                <w:lang w:val="en-US"/>
                <w:rPrChange w:id="674" w:author="Lynsey Rowland" w:date="2023-06-07T12:27:00Z">
                  <w:rPr>
                    <w:rStyle w:val="Geen"/>
                    <w:highlight w:val="yellow"/>
                    <w:lang w:val="en-US"/>
                  </w:rPr>
                </w:rPrChange>
              </w:rPr>
              <w:t>0.6-1.2</w:t>
            </w:r>
          </w:p>
        </w:tc>
        <w:tc>
          <w:tcPr>
            <w:tcW w:w="709" w:type="dxa"/>
            <w:tcBorders>
              <w:top w:val="nil"/>
              <w:left w:val="nil"/>
              <w:bottom w:val="nil"/>
              <w:right w:val="nil"/>
            </w:tcBorders>
            <w:shd w:val="clear" w:color="auto" w:fill="auto"/>
            <w:tcMar>
              <w:top w:w="80" w:type="dxa"/>
              <w:left w:w="80" w:type="dxa"/>
              <w:bottom w:w="80" w:type="dxa"/>
              <w:right w:w="80" w:type="dxa"/>
            </w:tcMar>
          </w:tcPr>
          <w:p w14:paraId="1425121E" w14:textId="77777777" w:rsidR="001D52B1" w:rsidRPr="004903B2" w:rsidRDefault="001D52B1" w:rsidP="00116C32">
            <w:pPr>
              <w:pStyle w:val="Hoofdtekst"/>
              <w:tabs>
                <w:tab w:val="left" w:pos="2760"/>
              </w:tabs>
              <w:ind w:left="-80"/>
              <w:jc w:val="center"/>
              <w:rPr>
                <w:rStyle w:val="Geen"/>
                <w:rPrChange w:id="675" w:author="Lynsey Rowland" w:date="2023-06-07T12:27:00Z">
                  <w:rPr>
                    <w:rStyle w:val="Geen"/>
                    <w:highlight w:val="yellow"/>
                  </w:rPr>
                </w:rPrChange>
              </w:rPr>
            </w:pPr>
            <w:r w:rsidRPr="004903B2">
              <w:rPr>
                <w:rStyle w:val="Geen"/>
                <w:lang w:val="en-US"/>
                <w:rPrChange w:id="676" w:author="Lynsey Rowland" w:date="2023-06-07T12:27:00Z">
                  <w:rPr>
                    <w:rStyle w:val="Geen"/>
                    <w:highlight w:val="yellow"/>
                    <w:lang w:val="en-US"/>
                  </w:rPr>
                </w:rPrChange>
              </w:rPr>
              <w:t>.042**</w:t>
            </w:r>
          </w:p>
          <w:p w14:paraId="6D34B867" w14:textId="77777777" w:rsidR="001D52B1" w:rsidRPr="004903B2" w:rsidRDefault="001D52B1" w:rsidP="00116C32">
            <w:pPr>
              <w:pStyle w:val="Hoofdtekst"/>
              <w:tabs>
                <w:tab w:val="left" w:pos="2760"/>
              </w:tabs>
              <w:jc w:val="center"/>
              <w:rPr>
                <w:rStyle w:val="Geen"/>
                <w:rPrChange w:id="677" w:author="Lynsey Rowland" w:date="2023-06-07T12:27:00Z">
                  <w:rPr>
                    <w:rStyle w:val="Geen"/>
                    <w:highlight w:val="yellow"/>
                  </w:rPr>
                </w:rPrChange>
              </w:rPr>
            </w:pPr>
            <w:r w:rsidRPr="004903B2">
              <w:rPr>
                <w:rStyle w:val="Geen"/>
                <w:lang w:val="en-US"/>
                <w:rPrChange w:id="678" w:author="Lynsey Rowland" w:date="2023-06-07T12:27:00Z">
                  <w:rPr>
                    <w:rStyle w:val="Geen"/>
                    <w:highlight w:val="yellow"/>
                    <w:lang w:val="en-US"/>
                  </w:rPr>
                </w:rPrChange>
              </w:rPr>
              <w:t>.424</w:t>
            </w:r>
          </w:p>
          <w:p w14:paraId="1A932767" w14:textId="77777777" w:rsidR="001D52B1" w:rsidRPr="004903B2" w:rsidRDefault="001D52B1" w:rsidP="00116C32">
            <w:pPr>
              <w:pStyle w:val="Hoofdtekst"/>
              <w:tabs>
                <w:tab w:val="left" w:pos="2760"/>
              </w:tabs>
              <w:jc w:val="center"/>
              <w:rPr>
                <w:rStyle w:val="Geen"/>
                <w:rPrChange w:id="679" w:author="Lynsey Rowland" w:date="2023-06-07T12:27:00Z">
                  <w:rPr>
                    <w:rStyle w:val="Geen"/>
                    <w:highlight w:val="yellow"/>
                  </w:rPr>
                </w:rPrChange>
              </w:rPr>
            </w:pPr>
            <w:r w:rsidRPr="004903B2">
              <w:rPr>
                <w:rStyle w:val="Geen"/>
                <w:lang w:val="en-US"/>
                <w:rPrChange w:id="680" w:author="Lynsey Rowland" w:date="2023-06-07T12:27:00Z">
                  <w:rPr>
                    <w:rStyle w:val="Geen"/>
                    <w:highlight w:val="yellow"/>
                    <w:lang w:val="en-US"/>
                  </w:rPr>
                </w:rPrChange>
              </w:rPr>
              <w:t>.552</w:t>
            </w:r>
          </w:p>
          <w:p w14:paraId="1A5B681F" w14:textId="77777777" w:rsidR="001D52B1" w:rsidRPr="004903B2" w:rsidRDefault="001D52B1" w:rsidP="00116C32">
            <w:pPr>
              <w:pStyle w:val="Hoofdtekst"/>
              <w:tabs>
                <w:tab w:val="left" w:pos="2760"/>
              </w:tabs>
              <w:jc w:val="center"/>
              <w:rPr>
                <w:rStyle w:val="Geen"/>
                <w:rPrChange w:id="681" w:author="Lynsey Rowland" w:date="2023-06-07T12:27:00Z">
                  <w:rPr>
                    <w:rStyle w:val="Geen"/>
                    <w:highlight w:val="yellow"/>
                  </w:rPr>
                </w:rPrChange>
              </w:rPr>
            </w:pPr>
            <w:r w:rsidRPr="004903B2">
              <w:rPr>
                <w:rStyle w:val="Geen"/>
                <w:lang w:val="en-US"/>
                <w:rPrChange w:id="682" w:author="Lynsey Rowland" w:date="2023-06-07T12:27:00Z">
                  <w:rPr>
                    <w:rStyle w:val="Geen"/>
                    <w:highlight w:val="yellow"/>
                    <w:lang w:val="en-US"/>
                  </w:rPr>
                </w:rPrChange>
              </w:rPr>
              <w:t>.870</w:t>
            </w:r>
          </w:p>
          <w:p w14:paraId="3FB62E99" w14:textId="77777777" w:rsidR="001D52B1" w:rsidRPr="004903B2" w:rsidRDefault="001D52B1" w:rsidP="00116C32">
            <w:pPr>
              <w:pStyle w:val="Hoofdtekst"/>
              <w:tabs>
                <w:tab w:val="left" w:pos="2760"/>
              </w:tabs>
              <w:jc w:val="center"/>
              <w:rPr>
                <w:rPrChange w:id="683" w:author="Lynsey Rowland" w:date="2023-06-07T12:27:00Z">
                  <w:rPr>
                    <w:highlight w:val="yellow"/>
                  </w:rPr>
                </w:rPrChange>
              </w:rPr>
            </w:pPr>
            <w:r w:rsidRPr="004903B2">
              <w:rPr>
                <w:rStyle w:val="Geen"/>
                <w:lang w:val="en-US"/>
                <w:rPrChange w:id="684" w:author="Lynsey Rowland" w:date="2023-06-07T12:27:00Z">
                  <w:rPr>
                    <w:rStyle w:val="Geen"/>
                    <w:highlight w:val="yellow"/>
                    <w:lang w:val="en-US"/>
                  </w:rPr>
                </w:rPrChange>
              </w:rPr>
              <w:t>.353</w:t>
            </w:r>
          </w:p>
        </w:tc>
        <w:tc>
          <w:tcPr>
            <w:tcW w:w="626" w:type="dxa"/>
            <w:tcBorders>
              <w:top w:val="nil"/>
              <w:left w:val="nil"/>
              <w:bottom w:val="nil"/>
              <w:right w:val="nil"/>
            </w:tcBorders>
            <w:shd w:val="clear" w:color="auto" w:fill="D9D9D9"/>
            <w:tcMar>
              <w:top w:w="80" w:type="dxa"/>
              <w:left w:w="80" w:type="dxa"/>
              <w:bottom w:w="80" w:type="dxa"/>
              <w:right w:w="80" w:type="dxa"/>
            </w:tcMar>
          </w:tcPr>
          <w:p w14:paraId="4B268C68" w14:textId="77777777" w:rsidR="001D52B1" w:rsidRPr="004903B2" w:rsidRDefault="001D52B1" w:rsidP="00116C32">
            <w:pPr>
              <w:pStyle w:val="Hoofdtekst"/>
              <w:tabs>
                <w:tab w:val="left" w:pos="2760"/>
              </w:tabs>
              <w:jc w:val="center"/>
              <w:rPr>
                <w:rStyle w:val="Geen"/>
                <w:rPrChange w:id="685" w:author="Lynsey Rowland" w:date="2023-06-07T12:27:00Z">
                  <w:rPr>
                    <w:rStyle w:val="Geen"/>
                    <w:highlight w:val="yellow"/>
                  </w:rPr>
                </w:rPrChange>
              </w:rPr>
            </w:pPr>
            <w:r w:rsidRPr="004903B2">
              <w:rPr>
                <w:rStyle w:val="Geen"/>
                <w:lang w:val="en-US"/>
                <w:rPrChange w:id="686" w:author="Lynsey Rowland" w:date="2023-06-07T12:27:00Z">
                  <w:rPr>
                    <w:rStyle w:val="Geen"/>
                    <w:highlight w:val="yellow"/>
                    <w:lang w:val="en-US"/>
                  </w:rPr>
                </w:rPrChange>
              </w:rPr>
              <w:t>1.1</w:t>
            </w:r>
          </w:p>
          <w:p w14:paraId="20E5500B" w14:textId="77777777" w:rsidR="001D52B1" w:rsidRPr="004903B2" w:rsidRDefault="001D52B1" w:rsidP="00116C32">
            <w:pPr>
              <w:pStyle w:val="Hoofdtekst"/>
              <w:tabs>
                <w:tab w:val="left" w:pos="2760"/>
              </w:tabs>
              <w:jc w:val="center"/>
              <w:rPr>
                <w:rStyle w:val="Geen"/>
                <w:rPrChange w:id="687" w:author="Lynsey Rowland" w:date="2023-06-07T12:27:00Z">
                  <w:rPr>
                    <w:rStyle w:val="Geen"/>
                    <w:highlight w:val="yellow"/>
                  </w:rPr>
                </w:rPrChange>
              </w:rPr>
            </w:pPr>
            <w:r w:rsidRPr="004903B2">
              <w:rPr>
                <w:rStyle w:val="Geen"/>
                <w:lang w:val="en-US"/>
                <w:rPrChange w:id="688" w:author="Lynsey Rowland" w:date="2023-06-07T12:27:00Z">
                  <w:rPr>
                    <w:rStyle w:val="Geen"/>
                    <w:highlight w:val="yellow"/>
                    <w:lang w:val="en-US"/>
                  </w:rPr>
                </w:rPrChange>
              </w:rPr>
              <w:t>0.8</w:t>
            </w:r>
          </w:p>
          <w:p w14:paraId="183C7CCE" w14:textId="77777777" w:rsidR="001D52B1" w:rsidRPr="004903B2" w:rsidRDefault="001D52B1" w:rsidP="00116C32">
            <w:pPr>
              <w:pStyle w:val="Hoofdtekst"/>
              <w:tabs>
                <w:tab w:val="left" w:pos="2760"/>
              </w:tabs>
              <w:jc w:val="center"/>
              <w:rPr>
                <w:rStyle w:val="Geen"/>
                <w:rPrChange w:id="689" w:author="Lynsey Rowland" w:date="2023-06-07T12:27:00Z">
                  <w:rPr>
                    <w:rStyle w:val="Geen"/>
                    <w:highlight w:val="yellow"/>
                  </w:rPr>
                </w:rPrChange>
              </w:rPr>
            </w:pPr>
            <w:r w:rsidRPr="004903B2">
              <w:rPr>
                <w:rStyle w:val="Geen"/>
                <w:lang w:val="en-US"/>
                <w:rPrChange w:id="690" w:author="Lynsey Rowland" w:date="2023-06-07T12:27:00Z">
                  <w:rPr>
                    <w:rStyle w:val="Geen"/>
                    <w:highlight w:val="yellow"/>
                    <w:lang w:val="en-US"/>
                  </w:rPr>
                </w:rPrChange>
              </w:rPr>
              <w:t>1.3</w:t>
            </w:r>
          </w:p>
          <w:p w14:paraId="638CB743" w14:textId="77777777" w:rsidR="001D52B1" w:rsidRPr="004903B2" w:rsidRDefault="001D52B1" w:rsidP="00116C32">
            <w:pPr>
              <w:pStyle w:val="Hoofdtekst"/>
              <w:tabs>
                <w:tab w:val="left" w:pos="2760"/>
              </w:tabs>
              <w:jc w:val="center"/>
              <w:rPr>
                <w:rStyle w:val="Geen"/>
                <w:rPrChange w:id="691" w:author="Lynsey Rowland" w:date="2023-06-07T12:27:00Z">
                  <w:rPr>
                    <w:rStyle w:val="Geen"/>
                    <w:highlight w:val="yellow"/>
                  </w:rPr>
                </w:rPrChange>
              </w:rPr>
            </w:pPr>
            <w:r w:rsidRPr="004903B2">
              <w:rPr>
                <w:rStyle w:val="Geen"/>
                <w:lang w:val="en-US"/>
                <w:rPrChange w:id="692" w:author="Lynsey Rowland" w:date="2023-06-07T12:27:00Z">
                  <w:rPr>
                    <w:rStyle w:val="Geen"/>
                    <w:highlight w:val="yellow"/>
                    <w:lang w:val="en-US"/>
                  </w:rPr>
                </w:rPrChange>
              </w:rPr>
              <w:t>1.1</w:t>
            </w:r>
          </w:p>
          <w:p w14:paraId="285F69AC" w14:textId="77777777" w:rsidR="001D52B1" w:rsidRPr="004903B2" w:rsidRDefault="001D52B1" w:rsidP="00116C32">
            <w:pPr>
              <w:pStyle w:val="Hoofdtekst"/>
              <w:tabs>
                <w:tab w:val="left" w:pos="2760"/>
              </w:tabs>
              <w:jc w:val="center"/>
              <w:rPr>
                <w:rPrChange w:id="693" w:author="Lynsey Rowland" w:date="2023-06-07T12:27:00Z">
                  <w:rPr>
                    <w:highlight w:val="yellow"/>
                  </w:rPr>
                </w:rPrChange>
              </w:rPr>
            </w:pPr>
            <w:r w:rsidRPr="004903B2">
              <w:rPr>
                <w:rStyle w:val="Geen"/>
                <w:lang w:val="en-US"/>
                <w:rPrChange w:id="694" w:author="Lynsey Rowland" w:date="2023-06-07T12:27:00Z">
                  <w:rPr>
                    <w:rStyle w:val="Geen"/>
                    <w:highlight w:val="yellow"/>
                    <w:lang w:val="en-US"/>
                  </w:rPr>
                </w:rPrChange>
              </w:rPr>
              <w:t>&lt;1.0</w:t>
            </w:r>
          </w:p>
        </w:tc>
        <w:tc>
          <w:tcPr>
            <w:tcW w:w="567" w:type="dxa"/>
            <w:tcBorders>
              <w:top w:val="nil"/>
              <w:left w:val="nil"/>
              <w:bottom w:val="nil"/>
              <w:right w:val="nil"/>
            </w:tcBorders>
            <w:shd w:val="clear" w:color="auto" w:fill="auto"/>
            <w:tcMar>
              <w:top w:w="80" w:type="dxa"/>
              <w:left w:w="80" w:type="dxa"/>
              <w:bottom w:w="80" w:type="dxa"/>
              <w:right w:w="80" w:type="dxa"/>
            </w:tcMar>
          </w:tcPr>
          <w:p w14:paraId="6F65A746" w14:textId="77777777" w:rsidR="001D52B1" w:rsidRPr="004903B2" w:rsidRDefault="001D52B1" w:rsidP="00116C32">
            <w:pPr>
              <w:pStyle w:val="Hoofdtekst"/>
              <w:tabs>
                <w:tab w:val="left" w:pos="2760"/>
              </w:tabs>
              <w:jc w:val="center"/>
              <w:rPr>
                <w:rStyle w:val="Geen"/>
                <w:rPrChange w:id="695" w:author="Lynsey Rowland" w:date="2023-06-07T12:27:00Z">
                  <w:rPr>
                    <w:rStyle w:val="Geen"/>
                    <w:highlight w:val="yellow"/>
                  </w:rPr>
                </w:rPrChange>
              </w:rPr>
            </w:pPr>
            <w:r w:rsidRPr="004903B2">
              <w:rPr>
                <w:rStyle w:val="Geen"/>
                <w:lang w:val="en-US"/>
                <w:rPrChange w:id="696" w:author="Lynsey Rowland" w:date="2023-06-07T12:27:00Z">
                  <w:rPr>
                    <w:rStyle w:val="Geen"/>
                    <w:highlight w:val="yellow"/>
                    <w:lang w:val="en-US"/>
                  </w:rPr>
                </w:rPrChange>
              </w:rPr>
              <w:t>0.1</w:t>
            </w:r>
          </w:p>
          <w:p w14:paraId="29CF26AF" w14:textId="77777777" w:rsidR="001D52B1" w:rsidRPr="004903B2" w:rsidRDefault="001D52B1" w:rsidP="00116C32">
            <w:pPr>
              <w:pStyle w:val="Hoofdtekst"/>
              <w:tabs>
                <w:tab w:val="left" w:pos="2760"/>
              </w:tabs>
              <w:jc w:val="center"/>
              <w:rPr>
                <w:rStyle w:val="Geen"/>
                <w:rPrChange w:id="697" w:author="Lynsey Rowland" w:date="2023-06-07T12:27:00Z">
                  <w:rPr>
                    <w:rStyle w:val="Geen"/>
                    <w:highlight w:val="yellow"/>
                  </w:rPr>
                </w:rPrChange>
              </w:rPr>
            </w:pPr>
            <w:r w:rsidRPr="004903B2">
              <w:rPr>
                <w:rStyle w:val="Geen"/>
                <w:lang w:val="en-US"/>
                <w:rPrChange w:id="698" w:author="Lynsey Rowland" w:date="2023-06-07T12:27:00Z">
                  <w:rPr>
                    <w:rStyle w:val="Geen"/>
                    <w:highlight w:val="yellow"/>
                    <w:lang w:val="en-US"/>
                  </w:rPr>
                </w:rPrChange>
              </w:rPr>
              <w:t>0.1</w:t>
            </w:r>
          </w:p>
          <w:p w14:paraId="0B0BE3F7" w14:textId="77777777" w:rsidR="001D52B1" w:rsidRPr="004903B2" w:rsidRDefault="001D52B1" w:rsidP="00116C32">
            <w:pPr>
              <w:pStyle w:val="Hoofdtekst"/>
              <w:tabs>
                <w:tab w:val="left" w:pos="2760"/>
              </w:tabs>
              <w:jc w:val="center"/>
              <w:rPr>
                <w:rStyle w:val="Geen"/>
                <w:rPrChange w:id="699" w:author="Lynsey Rowland" w:date="2023-06-07T12:27:00Z">
                  <w:rPr>
                    <w:rStyle w:val="Geen"/>
                    <w:highlight w:val="yellow"/>
                  </w:rPr>
                </w:rPrChange>
              </w:rPr>
            </w:pPr>
            <w:r w:rsidRPr="004903B2">
              <w:rPr>
                <w:rStyle w:val="Geen"/>
                <w:lang w:val="en-US"/>
                <w:rPrChange w:id="700" w:author="Lynsey Rowland" w:date="2023-06-07T12:27:00Z">
                  <w:rPr>
                    <w:rStyle w:val="Geen"/>
                    <w:highlight w:val="yellow"/>
                    <w:lang w:val="en-US"/>
                  </w:rPr>
                </w:rPrChange>
              </w:rPr>
              <w:t>0.1</w:t>
            </w:r>
          </w:p>
          <w:p w14:paraId="62352CC8" w14:textId="77777777" w:rsidR="001D52B1" w:rsidRPr="004903B2" w:rsidRDefault="001D52B1" w:rsidP="00116C32">
            <w:pPr>
              <w:pStyle w:val="Hoofdtekst"/>
              <w:tabs>
                <w:tab w:val="left" w:pos="2760"/>
              </w:tabs>
              <w:jc w:val="center"/>
              <w:rPr>
                <w:rStyle w:val="Geen"/>
                <w:rPrChange w:id="701" w:author="Lynsey Rowland" w:date="2023-06-07T12:27:00Z">
                  <w:rPr>
                    <w:rStyle w:val="Geen"/>
                    <w:highlight w:val="yellow"/>
                  </w:rPr>
                </w:rPrChange>
              </w:rPr>
            </w:pPr>
            <w:r w:rsidRPr="004903B2">
              <w:rPr>
                <w:rStyle w:val="Geen"/>
                <w:lang w:val="en-US"/>
                <w:rPrChange w:id="702" w:author="Lynsey Rowland" w:date="2023-06-07T12:27:00Z">
                  <w:rPr>
                    <w:rStyle w:val="Geen"/>
                    <w:highlight w:val="yellow"/>
                    <w:lang w:val="en-US"/>
                  </w:rPr>
                </w:rPrChange>
              </w:rPr>
              <w:t>0.1</w:t>
            </w:r>
          </w:p>
          <w:p w14:paraId="2D03DB62" w14:textId="77777777" w:rsidR="001D52B1" w:rsidRPr="004903B2" w:rsidRDefault="001D52B1" w:rsidP="00116C32">
            <w:pPr>
              <w:pStyle w:val="Hoofdtekst"/>
              <w:tabs>
                <w:tab w:val="left" w:pos="2760"/>
              </w:tabs>
              <w:jc w:val="center"/>
              <w:rPr>
                <w:rPrChange w:id="703" w:author="Lynsey Rowland" w:date="2023-06-07T12:27:00Z">
                  <w:rPr>
                    <w:highlight w:val="yellow"/>
                  </w:rPr>
                </w:rPrChange>
              </w:rPr>
            </w:pPr>
            <w:r w:rsidRPr="004903B2">
              <w:rPr>
                <w:rStyle w:val="Geen"/>
                <w:lang w:val="en-US"/>
                <w:rPrChange w:id="704" w:author="Lynsey Rowland" w:date="2023-06-07T12:27:00Z">
                  <w:rPr>
                    <w:rStyle w:val="Geen"/>
                    <w:highlight w:val="yellow"/>
                    <w:lang w:val="en-US"/>
                  </w:rPr>
                </w:rPrChange>
              </w:rPr>
              <w:t>0.1</w:t>
            </w:r>
          </w:p>
        </w:tc>
        <w:tc>
          <w:tcPr>
            <w:tcW w:w="791" w:type="dxa"/>
            <w:gridSpan w:val="2"/>
            <w:tcBorders>
              <w:top w:val="nil"/>
              <w:left w:val="nil"/>
              <w:bottom w:val="nil"/>
              <w:right w:val="nil"/>
            </w:tcBorders>
            <w:shd w:val="clear" w:color="auto" w:fill="auto"/>
            <w:tcMar>
              <w:top w:w="80" w:type="dxa"/>
              <w:left w:w="80" w:type="dxa"/>
              <w:bottom w:w="80" w:type="dxa"/>
              <w:right w:w="80" w:type="dxa"/>
            </w:tcMar>
          </w:tcPr>
          <w:p w14:paraId="08041991" w14:textId="77777777" w:rsidR="001D52B1" w:rsidRPr="004903B2" w:rsidRDefault="001D52B1" w:rsidP="00116C32">
            <w:pPr>
              <w:pStyle w:val="Hoofdtekst"/>
              <w:tabs>
                <w:tab w:val="center" w:pos="317"/>
                <w:tab w:val="left" w:pos="2760"/>
              </w:tabs>
              <w:ind w:left="-139"/>
              <w:jc w:val="center"/>
              <w:rPr>
                <w:rStyle w:val="Geen"/>
                <w:rPrChange w:id="705" w:author="Lynsey Rowland" w:date="2023-06-07T12:27:00Z">
                  <w:rPr>
                    <w:rStyle w:val="Geen"/>
                    <w:highlight w:val="yellow"/>
                  </w:rPr>
                </w:rPrChange>
              </w:rPr>
            </w:pPr>
            <w:r w:rsidRPr="004903B2">
              <w:rPr>
                <w:rStyle w:val="Geen"/>
                <w:lang w:val="en-US"/>
                <w:rPrChange w:id="706" w:author="Lynsey Rowland" w:date="2023-06-07T12:27:00Z">
                  <w:rPr>
                    <w:rStyle w:val="Geen"/>
                    <w:highlight w:val="yellow"/>
                    <w:lang w:val="en-US"/>
                  </w:rPr>
                </w:rPrChange>
              </w:rPr>
              <w:t>&lt;1.0-1.3</w:t>
            </w:r>
          </w:p>
          <w:p w14:paraId="205596C9" w14:textId="77777777" w:rsidR="001D52B1" w:rsidRPr="004903B2" w:rsidRDefault="001D52B1" w:rsidP="00116C32">
            <w:pPr>
              <w:pStyle w:val="Hoofdtekst"/>
              <w:tabs>
                <w:tab w:val="left" w:pos="2760"/>
              </w:tabs>
              <w:ind w:left="-139"/>
              <w:jc w:val="center"/>
              <w:rPr>
                <w:rStyle w:val="Geen"/>
                <w:rPrChange w:id="707" w:author="Lynsey Rowland" w:date="2023-06-07T12:27:00Z">
                  <w:rPr>
                    <w:rStyle w:val="Geen"/>
                    <w:highlight w:val="yellow"/>
                  </w:rPr>
                </w:rPrChange>
              </w:rPr>
            </w:pPr>
            <w:r w:rsidRPr="004903B2">
              <w:rPr>
                <w:rStyle w:val="Geen"/>
                <w:lang w:val="en-US"/>
                <w:rPrChange w:id="708" w:author="Lynsey Rowland" w:date="2023-06-07T12:27:00Z">
                  <w:rPr>
                    <w:rStyle w:val="Geen"/>
                    <w:highlight w:val="yellow"/>
                    <w:lang w:val="en-US"/>
                  </w:rPr>
                </w:rPrChange>
              </w:rPr>
              <w:t>0.5-1.1</w:t>
            </w:r>
          </w:p>
          <w:p w14:paraId="0E865EF6" w14:textId="77777777" w:rsidR="001D52B1" w:rsidRPr="004903B2" w:rsidRDefault="001D52B1" w:rsidP="00116C32">
            <w:pPr>
              <w:pStyle w:val="Hoofdtekst"/>
              <w:tabs>
                <w:tab w:val="left" w:pos="2760"/>
              </w:tabs>
              <w:ind w:left="-139"/>
              <w:jc w:val="center"/>
              <w:rPr>
                <w:rStyle w:val="Geen"/>
                <w:rPrChange w:id="709" w:author="Lynsey Rowland" w:date="2023-06-07T12:27:00Z">
                  <w:rPr>
                    <w:rStyle w:val="Geen"/>
                    <w:highlight w:val="yellow"/>
                  </w:rPr>
                </w:rPrChange>
              </w:rPr>
            </w:pPr>
            <w:r w:rsidRPr="004903B2">
              <w:rPr>
                <w:rStyle w:val="Geen"/>
                <w:lang w:val="en-US"/>
                <w:rPrChange w:id="710" w:author="Lynsey Rowland" w:date="2023-06-07T12:27:00Z">
                  <w:rPr>
                    <w:rStyle w:val="Geen"/>
                    <w:highlight w:val="yellow"/>
                    <w:lang w:val="en-US"/>
                  </w:rPr>
                </w:rPrChange>
              </w:rPr>
              <w:t>1.0-1.6</w:t>
            </w:r>
          </w:p>
          <w:p w14:paraId="53F5B0D9" w14:textId="77777777" w:rsidR="001D52B1" w:rsidRPr="004903B2" w:rsidRDefault="001D52B1" w:rsidP="00116C32">
            <w:pPr>
              <w:pStyle w:val="Hoofdtekst"/>
              <w:tabs>
                <w:tab w:val="left" w:pos="2760"/>
              </w:tabs>
              <w:ind w:left="-139"/>
              <w:jc w:val="center"/>
              <w:rPr>
                <w:rStyle w:val="Geen"/>
                <w:rPrChange w:id="711" w:author="Lynsey Rowland" w:date="2023-06-07T12:27:00Z">
                  <w:rPr>
                    <w:rStyle w:val="Geen"/>
                    <w:highlight w:val="yellow"/>
                  </w:rPr>
                </w:rPrChange>
              </w:rPr>
            </w:pPr>
            <w:r w:rsidRPr="004903B2">
              <w:rPr>
                <w:rStyle w:val="Geen"/>
                <w:lang w:val="en-US"/>
                <w:rPrChange w:id="712" w:author="Lynsey Rowland" w:date="2023-06-07T12:27:00Z">
                  <w:rPr>
                    <w:rStyle w:val="Geen"/>
                    <w:highlight w:val="yellow"/>
                    <w:lang w:val="en-US"/>
                  </w:rPr>
                </w:rPrChange>
              </w:rPr>
              <w:t>&lt;1.0-1.3</w:t>
            </w:r>
          </w:p>
          <w:p w14:paraId="138E587D" w14:textId="77777777" w:rsidR="001D52B1" w:rsidRPr="004903B2" w:rsidRDefault="001D52B1" w:rsidP="00116C32">
            <w:pPr>
              <w:pStyle w:val="Hoofdtekst"/>
              <w:tabs>
                <w:tab w:val="left" w:pos="2760"/>
              </w:tabs>
              <w:ind w:left="-139" w:right="-80"/>
              <w:jc w:val="center"/>
              <w:rPr>
                <w:rPrChange w:id="713" w:author="Lynsey Rowland" w:date="2023-06-07T12:27:00Z">
                  <w:rPr>
                    <w:highlight w:val="yellow"/>
                  </w:rPr>
                </w:rPrChange>
              </w:rPr>
            </w:pPr>
            <w:r w:rsidRPr="004903B2">
              <w:rPr>
                <w:rStyle w:val="Geen"/>
                <w:lang w:val="en-US"/>
                <w:rPrChange w:id="714" w:author="Lynsey Rowland" w:date="2023-06-07T12:27:00Z">
                  <w:rPr>
                    <w:rStyle w:val="Geen"/>
                    <w:highlight w:val="yellow"/>
                    <w:lang w:val="en-US"/>
                  </w:rPr>
                </w:rPrChange>
              </w:rPr>
              <w:t>0.7-1.2</w:t>
            </w:r>
          </w:p>
        </w:tc>
        <w:tc>
          <w:tcPr>
            <w:tcW w:w="709" w:type="dxa"/>
            <w:tcBorders>
              <w:top w:val="nil"/>
              <w:left w:val="nil"/>
              <w:bottom w:val="nil"/>
              <w:right w:val="nil"/>
            </w:tcBorders>
            <w:shd w:val="clear" w:color="auto" w:fill="auto"/>
            <w:tcMar>
              <w:top w:w="80" w:type="dxa"/>
              <w:left w:w="80" w:type="dxa"/>
              <w:bottom w:w="80" w:type="dxa"/>
              <w:right w:w="80" w:type="dxa"/>
            </w:tcMar>
          </w:tcPr>
          <w:p w14:paraId="56E57D37" w14:textId="77777777" w:rsidR="001D52B1" w:rsidRPr="004903B2" w:rsidRDefault="001D52B1" w:rsidP="00116C32">
            <w:pPr>
              <w:pStyle w:val="Hoofdtekst"/>
              <w:tabs>
                <w:tab w:val="left" w:pos="2760"/>
              </w:tabs>
              <w:ind w:left="-80"/>
              <w:jc w:val="center"/>
              <w:rPr>
                <w:rStyle w:val="Geen"/>
                <w:rPrChange w:id="715" w:author="Lynsey Rowland" w:date="2023-06-07T12:27:00Z">
                  <w:rPr>
                    <w:rStyle w:val="Geen"/>
                    <w:highlight w:val="yellow"/>
                  </w:rPr>
                </w:rPrChange>
              </w:rPr>
            </w:pPr>
            <w:r w:rsidRPr="004903B2">
              <w:rPr>
                <w:rStyle w:val="Geen"/>
                <w:lang w:val="en-US"/>
                <w:rPrChange w:id="716" w:author="Lynsey Rowland" w:date="2023-06-07T12:27:00Z">
                  <w:rPr>
                    <w:rStyle w:val="Geen"/>
                    <w:highlight w:val="yellow"/>
                    <w:lang w:val="en-US"/>
                  </w:rPr>
                </w:rPrChange>
              </w:rPr>
              <w:t>.041**</w:t>
            </w:r>
          </w:p>
          <w:p w14:paraId="3D017D99" w14:textId="77777777" w:rsidR="001D52B1" w:rsidRPr="004903B2" w:rsidRDefault="001D52B1" w:rsidP="00116C32">
            <w:pPr>
              <w:pStyle w:val="Hoofdtekst"/>
              <w:tabs>
                <w:tab w:val="left" w:pos="2760"/>
              </w:tabs>
              <w:jc w:val="center"/>
              <w:rPr>
                <w:rStyle w:val="Geen"/>
                <w:rPrChange w:id="717" w:author="Lynsey Rowland" w:date="2023-06-07T12:27:00Z">
                  <w:rPr>
                    <w:rStyle w:val="Geen"/>
                    <w:highlight w:val="yellow"/>
                  </w:rPr>
                </w:rPrChange>
              </w:rPr>
            </w:pPr>
            <w:r w:rsidRPr="004903B2">
              <w:rPr>
                <w:rStyle w:val="Geen"/>
                <w:lang w:val="en-US"/>
                <w:rPrChange w:id="718" w:author="Lynsey Rowland" w:date="2023-06-07T12:27:00Z">
                  <w:rPr>
                    <w:rStyle w:val="Geen"/>
                    <w:highlight w:val="yellow"/>
                    <w:lang w:val="en-US"/>
                  </w:rPr>
                </w:rPrChange>
              </w:rPr>
              <w:t>.115</w:t>
            </w:r>
          </w:p>
          <w:p w14:paraId="7D3C2F85" w14:textId="77777777" w:rsidR="001D52B1" w:rsidRPr="004903B2" w:rsidRDefault="001D52B1" w:rsidP="00116C32">
            <w:pPr>
              <w:pStyle w:val="Hoofdtekst"/>
              <w:tabs>
                <w:tab w:val="left" w:pos="2760"/>
              </w:tabs>
              <w:jc w:val="center"/>
              <w:rPr>
                <w:rStyle w:val="Geen"/>
                <w:rPrChange w:id="719" w:author="Lynsey Rowland" w:date="2023-06-07T12:27:00Z">
                  <w:rPr>
                    <w:rStyle w:val="Geen"/>
                    <w:highlight w:val="yellow"/>
                  </w:rPr>
                </w:rPrChange>
              </w:rPr>
            </w:pPr>
            <w:r w:rsidRPr="004903B2">
              <w:rPr>
                <w:rStyle w:val="Geen"/>
                <w:lang w:val="en-US"/>
                <w:rPrChange w:id="720" w:author="Lynsey Rowland" w:date="2023-06-07T12:27:00Z">
                  <w:rPr>
                    <w:rStyle w:val="Geen"/>
                    <w:highlight w:val="yellow"/>
                    <w:lang w:val="en-US"/>
                  </w:rPr>
                </w:rPrChange>
              </w:rPr>
              <w:t>.058</w:t>
            </w:r>
          </w:p>
          <w:p w14:paraId="08F7F276" w14:textId="77777777" w:rsidR="001D52B1" w:rsidRPr="004903B2" w:rsidRDefault="001D52B1" w:rsidP="00116C32">
            <w:pPr>
              <w:pStyle w:val="Hoofdtekst"/>
              <w:tabs>
                <w:tab w:val="left" w:pos="2760"/>
              </w:tabs>
              <w:jc w:val="center"/>
              <w:rPr>
                <w:rStyle w:val="Geen"/>
                <w:rPrChange w:id="721" w:author="Lynsey Rowland" w:date="2023-06-07T12:27:00Z">
                  <w:rPr>
                    <w:rStyle w:val="Geen"/>
                    <w:highlight w:val="yellow"/>
                  </w:rPr>
                </w:rPrChange>
              </w:rPr>
            </w:pPr>
            <w:r w:rsidRPr="004903B2">
              <w:rPr>
                <w:rStyle w:val="Geen"/>
                <w:lang w:val="en-US"/>
                <w:rPrChange w:id="722" w:author="Lynsey Rowland" w:date="2023-06-07T12:27:00Z">
                  <w:rPr>
                    <w:rStyle w:val="Geen"/>
                    <w:highlight w:val="yellow"/>
                    <w:lang w:val="en-US"/>
                  </w:rPr>
                </w:rPrChange>
              </w:rPr>
              <w:t>.004*</w:t>
            </w:r>
          </w:p>
          <w:p w14:paraId="2B1D5722" w14:textId="77777777" w:rsidR="001D52B1" w:rsidRPr="004903B2" w:rsidRDefault="001D52B1" w:rsidP="00116C32">
            <w:pPr>
              <w:pStyle w:val="Hoofdtekst"/>
              <w:tabs>
                <w:tab w:val="left" w:pos="2760"/>
              </w:tabs>
              <w:jc w:val="center"/>
              <w:rPr>
                <w:rPrChange w:id="723" w:author="Lynsey Rowland" w:date="2023-06-07T12:27:00Z">
                  <w:rPr>
                    <w:highlight w:val="yellow"/>
                  </w:rPr>
                </w:rPrChange>
              </w:rPr>
            </w:pPr>
            <w:r w:rsidRPr="004903B2">
              <w:rPr>
                <w:rStyle w:val="Geen"/>
                <w:lang w:val="en-US"/>
                <w:rPrChange w:id="724" w:author="Lynsey Rowland" w:date="2023-06-07T12:27:00Z">
                  <w:rPr>
                    <w:rStyle w:val="Geen"/>
                    <w:highlight w:val="yellow"/>
                    <w:lang w:val="en-US"/>
                  </w:rPr>
                </w:rPrChange>
              </w:rPr>
              <w:t>.193</w:t>
            </w:r>
          </w:p>
        </w:tc>
      </w:tr>
      <w:tr w:rsidR="001D52B1" w:rsidRPr="004903B2" w14:paraId="78D99684" w14:textId="77777777" w:rsidTr="00116C32">
        <w:trPr>
          <w:trHeight w:val="200"/>
        </w:trPr>
        <w:tc>
          <w:tcPr>
            <w:tcW w:w="13784" w:type="dxa"/>
            <w:gridSpan w:val="18"/>
            <w:tcBorders>
              <w:top w:val="nil"/>
              <w:left w:val="nil"/>
              <w:bottom w:val="nil"/>
              <w:right w:val="nil"/>
            </w:tcBorders>
            <w:shd w:val="clear" w:color="auto" w:fill="D9D9D9"/>
            <w:tcMar>
              <w:top w:w="80" w:type="dxa"/>
              <w:left w:w="80" w:type="dxa"/>
              <w:bottom w:w="80" w:type="dxa"/>
              <w:right w:w="80" w:type="dxa"/>
            </w:tcMar>
            <w:vAlign w:val="center"/>
          </w:tcPr>
          <w:p w14:paraId="0676063A" w14:textId="77777777" w:rsidR="001D52B1" w:rsidRPr="004903B2" w:rsidRDefault="001D52B1" w:rsidP="00116C32">
            <w:pPr>
              <w:pStyle w:val="Hoofdtekst"/>
              <w:tabs>
                <w:tab w:val="left" w:pos="2760"/>
              </w:tabs>
              <w:rPr>
                <w:rPrChange w:id="725" w:author="Lynsey Rowland" w:date="2023-06-07T12:27:00Z">
                  <w:rPr>
                    <w:highlight w:val="yellow"/>
                  </w:rPr>
                </w:rPrChange>
              </w:rPr>
            </w:pPr>
            <w:r w:rsidRPr="004903B2">
              <w:rPr>
                <w:rStyle w:val="Geen"/>
                <w:b/>
                <w:bCs/>
                <w:lang w:val="en-US"/>
                <w:rPrChange w:id="726" w:author="Lynsey Rowland" w:date="2023-06-07T12:27:00Z">
                  <w:rPr>
                    <w:rStyle w:val="Geen"/>
                    <w:b/>
                    <w:bCs/>
                    <w:highlight w:val="yellow"/>
                    <w:lang w:val="en-US"/>
                  </w:rPr>
                </w:rPrChange>
              </w:rPr>
              <w:t>Model 4 (N=277) Adulthood trauma</w:t>
            </w:r>
          </w:p>
        </w:tc>
      </w:tr>
      <w:tr w:rsidR="001D52B1" w:rsidRPr="004903B2" w14:paraId="0674AEF2" w14:textId="77777777" w:rsidTr="00116C32">
        <w:trPr>
          <w:trHeight w:val="15"/>
        </w:trPr>
        <w:tc>
          <w:tcPr>
            <w:tcW w:w="2727" w:type="dxa"/>
            <w:tcBorders>
              <w:top w:val="nil"/>
              <w:left w:val="nil"/>
              <w:bottom w:val="single" w:sz="4" w:space="0" w:color="auto"/>
              <w:right w:val="nil"/>
            </w:tcBorders>
            <w:shd w:val="clear" w:color="auto" w:fill="auto"/>
            <w:tcMar>
              <w:top w:w="80" w:type="dxa"/>
              <w:left w:w="80" w:type="dxa"/>
              <w:bottom w:w="80" w:type="dxa"/>
              <w:right w:w="80" w:type="dxa"/>
            </w:tcMar>
          </w:tcPr>
          <w:p w14:paraId="4E702FAD" w14:textId="77777777" w:rsidR="001D52B1" w:rsidRPr="004903B2" w:rsidRDefault="001D52B1" w:rsidP="00116C32">
            <w:pPr>
              <w:pStyle w:val="Hoofdtekst"/>
              <w:rPr>
                <w:rPrChange w:id="727" w:author="Lynsey Rowland" w:date="2023-06-07T12:27:00Z">
                  <w:rPr>
                    <w:highlight w:val="yellow"/>
                  </w:rPr>
                </w:rPrChange>
              </w:rPr>
            </w:pPr>
            <w:r w:rsidRPr="004903B2">
              <w:rPr>
                <w:rStyle w:val="Geen"/>
                <w:b/>
                <w:bCs/>
                <w:lang w:val="en-US"/>
                <w:rPrChange w:id="728" w:author="Lynsey Rowland" w:date="2023-06-07T12:27:00Z">
                  <w:rPr>
                    <w:rStyle w:val="Geen"/>
                    <w:b/>
                    <w:bCs/>
                    <w:highlight w:val="yellow"/>
                    <w:lang w:val="en-US"/>
                  </w:rPr>
                </w:rPrChange>
              </w:rPr>
              <w:t>Adulthood trauma</w:t>
            </w:r>
            <w:r w:rsidRPr="004903B2">
              <w:rPr>
                <w:rStyle w:val="Geen"/>
                <w:vertAlign w:val="superscript"/>
                <w:lang w:val="en-US"/>
                <w:rPrChange w:id="729" w:author="Lynsey Rowland" w:date="2023-06-07T12:27:00Z">
                  <w:rPr>
                    <w:rStyle w:val="Geen"/>
                    <w:highlight w:val="yellow"/>
                    <w:vertAlign w:val="superscript"/>
                    <w:lang w:val="en-US"/>
                  </w:rPr>
                </w:rPrChange>
              </w:rPr>
              <w:t>2</w:t>
            </w:r>
            <w:r w:rsidRPr="004903B2">
              <w:rPr>
                <w:rStyle w:val="Geen"/>
                <w:b/>
                <w:bCs/>
                <w:lang w:val="en-US"/>
                <w:rPrChange w:id="730" w:author="Lynsey Rowland" w:date="2023-06-07T12:27:00Z">
                  <w:rPr>
                    <w:rStyle w:val="Geen"/>
                    <w:b/>
                    <w:bCs/>
                    <w:highlight w:val="yellow"/>
                    <w:lang w:val="en-US"/>
                  </w:rPr>
                </w:rPrChange>
              </w:rPr>
              <w:t xml:space="preserve"> </w:t>
            </w:r>
          </w:p>
        </w:tc>
        <w:tc>
          <w:tcPr>
            <w:tcW w:w="567"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40E1E513" w14:textId="77777777" w:rsidR="001D52B1" w:rsidRPr="004903B2" w:rsidRDefault="001D52B1" w:rsidP="00116C32">
            <w:pPr>
              <w:pStyle w:val="Hoofdtekst"/>
              <w:tabs>
                <w:tab w:val="left" w:pos="2760"/>
              </w:tabs>
              <w:jc w:val="center"/>
              <w:rPr>
                <w:rPrChange w:id="731" w:author="Lynsey Rowland" w:date="2023-06-07T12:27:00Z">
                  <w:rPr>
                    <w:highlight w:val="yellow"/>
                  </w:rPr>
                </w:rPrChange>
              </w:rPr>
            </w:pPr>
            <w:r w:rsidRPr="004903B2">
              <w:rPr>
                <w:rStyle w:val="Geen"/>
                <w:lang w:val="en-US"/>
                <w:rPrChange w:id="732" w:author="Lynsey Rowland" w:date="2023-06-07T12:27:00Z">
                  <w:rPr>
                    <w:rStyle w:val="Geen"/>
                    <w:highlight w:val="yellow"/>
                    <w:lang w:val="en-US"/>
                  </w:rPr>
                </w:rPrChange>
              </w:rPr>
              <w:t>1.3</w:t>
            </w:r>
          </w:p>
        </w:tc>
        <w:tc>
          <w:tcPr>
            <w:tcW w:w="70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51DF2F4" w14:textId="77777777" w:rsidR="001D52B1" w:rsidRPr="004903B2" w:rsidRDefault="001D52B1" w:rsidP="00116C32">
            <w:pPr>
              <w:pStyle w:val="Hoofdtekst"/>
              <w:tabs>
                <w:tab w:val="left" w:pos="2760"/>
              </w:tabs>
              <w:jc w:val="center"/>
              <w:rPr>
                <w:rPrChange w:id="733" w:author="Lynsey Rowland" w:date="2023-06-07T12:27:00Z">
                  <w:rPr>
                    <w:highlight w:val="yellow"/>
                  </w:rPr>
                </w:rPrChange>
              </w:rPr>
            </w:pPr>
            <w:r w:rsidRPr="004903B2">
              <w:rPr>
                <w:rStyle w:val="Geen"/>
                <w:lang w:val="en-US"/>
                <w:rPrChange w:id="734" w:author="Lynsey Rowland" w:date="2023-06-07T12:27:00Z">
                  <w:rPr>
                    <w:rStyle w:val="Geen"/>
                    <w:highlight w:val="yellow"/>
                    <w:lang w:val="en-US"/>
                  </w:rPr>
                </w:rPrChange>
              </w:rPr>
              <w:t>0.2</w:t>
            </w:r>
          </w:p>
        </w:tc>
        <w:tc>
          <w:tcPr>
            <w:tcW w:w="85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8FE4771" w14:textId="77777777" w:rsidR="001D52B1" w:rsidRPr="004903B2" w:rsidRDefault="001D52B1" w:rsidP="00116C32">
            <w:pPr>
              <w:pStyle w:val="Hoofdtekst"/>
              <w:tabs>
                <w:tab w:val="left" w:pos="2760"/>
              </w:tabs>
              <w:jc w:val="center"/>
              <w:rPr>
                <w:rPrChange w:id="735" w:author="Lynsey Rowland" w:date="2023-06-07T12:27:00Z">
                  <w:rPr>
                    <w:highlight w:val="yellow"/>
                  </w:rPr>
                </w:rPrChange>
              </w:rPr>
            </w:pPr>
            <w:r w:rsidRPr="004903B2">
              <w:rPr>
                <w:rStyle w:val="Geen"/>
                <w:lang w:val="en-US"/>
                <w:rPrChange w:id="736" w:author="Lynsey Rowland" w:date="2023-06-07T12:27:00Z">
                  <w:rPr>
                    <w:rStyle w:val="Geen"/>
                    <w:highlight w:val="yellow"/>
                    <w:lang w:val="en-US"/>
                  </w:rPr>
                </w:rPrChange>
              </w:rPr>
              <w:t>1.0-1.6</w:t>
            </w:r>
          </w:p>
        </w:tc>
        <w:tc>
          <w:tcPr>
            <w:tcW w:w="70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E079ADC" w14:textId="77777777" w:rsidR="001D52B1" w:rsidRPr="004903B2" w:rsidRDefault="001D52B1" w:rsidP="00116C32">
            <w:pPr>
              <w:pStyle w:val="Hoofdtekst"/>
              <w:tabs>
                <w:tab w:val="left" w:pos="2760"/>
              </w:tabs>
              <w:jc w:val="center"/>
              <w:rPr>
                <w:rPrChange w:id="737" w:author="Lynsey Rowland" w:date="2023-06-07T12:27:00Z">
                  <w:rPr>
                    <w:highlight w:val="yellow"/>
                  </w:rPr>
                </w:rPrChange>
              </w:rPr>
            </w:pPr>
            <w:r w:rsidRPr="004903B2">
              <w:rPr>
                <w:rStyle w:val="Geen"/>
                <w:lang w:val="en-US"/>
                <w:rPrChange w:id="738" w:author="Lynsey Rowland" w:date="2023-06-07T12:27:00Z">
                  <w:rPr>
                    <w:rStyle w:val="Geen"/>
                    <w:highlight w:val="yellow"/>
                    <w:lang w:val="en-US"/>
                  </w:rPr>
                </w:rPrChange>
              </w:rPr>
              <w:t>.020*</w:t>
            </w:r>
          </w:p>
        </w:tc>
        <w:tc>
          <w:tcPr>
            <w:tcW w:w="567"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74CCB778" w14:textId="77777777" w:rsidR="001D52B1" w:rsidRPr="004903B2" w:rsidRDefault="001D52B1" w:rsidP="00116C32">
            <w:pPr>
              <w:pStyle w:val="Hoofdtekst"/>
              <w:tabs>
                <w:tab w:val="left" w:pos="2760"/>
              </w:tabs>
              <w:jc w:val="center"/>
              <w:rPr>
                <w:rPrChange w:id="739" w:author="Lynsey Rowland" w:date="2023-06-07T12:27:00Z">
                  <w:rPr>
                    <w:highlight w:val="yellow"/>
                  </w:rPr>
                </w:rPrChange>
              </w:rPr>
            </w:pPr>
            <w:r w:rsidRPr="004903B2">
              <w:rPr>
                <w:rStyle w:val="Geen"/>
                <w:lang w:val="en-US"/>
                <w:rPrChange w:id="740" w:author="Lynsey Rowland" w:date="2023-06-07T12:27:00Z">
                  <w:rPr>
                    <w:rStyle w:val="Geen"/>
                    <w:highlight w:val="yellow"/>
                    <w:lang w:val="en-US"/>
                  </w:rPr>
                </w:rPrChange>
              </w:rPr>
              <w:t>1.5</w:t>
            </w:r>
          </w:p>
        </w:tc>
        <w:tc>
          <w:tcPr>
            <w:tcW w:w="567"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CA776B8" w14:textId="77777777" w:rsidR="001D52B1" w:rsidRPr="004903B2" w:rsidRDefault="001D52B1" w:rsidP="00116C32">
            <w:pPr>
              <w:pStyle w:val="Hoofdtekst"/>
              <w:tabs>
                <w:tab w:val="center" w:pos="246"/>
                <w:tab w:val="left" w:pos="2760"/>
              </w:tabs>
              <w:jc w:val="center"/>
              <w:rPr>
                <w:rPrChange w:id="741" w:author="Lynsey Rowland" w:date="2023-06-07T12:27:00Z">
                  <w:rPr>
                    <w:highlight w:val="yellow"/>
                  </w:rPr>
                </w:rPrChange>
              </w:rPr>
            </w:pPr>
            <w:r w:rsidRPr="004903B2">
              <w:rPr>
                <w:rStyle w:val="Geen"/>
                <w:lang w:val="en-US"/>
                <w:rPrChange w:id="742" w:author="Lynsey Rowland" w:date="2023-06-07T12:27:00Z">
                  <w:rPr>
                    <w:rStyle w:val="Geen"/>
                    <w:highlight w:val="yellow"/>
                    <w:lang w:val="en-US"/>
                  </w:rPr>
                </w:rPrChange>
              </w:rPr>
              <w:t>0.2</w:t>
            </w:r>
          </w:p>
        </w:tc>
        <w:tc>
          <w:tcPr>
            <w:tcW w:w="85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F82620F" w14:textId="77777777" w:rsidR="001D52B1" w:rsidRPr="004903B2" w:rsidRDefault="001D52B1" w:rsidP="00116C32">
            <w:pPr>
              <w:pStyle w:val="Hoofdtekst"/>
              <w:tabs>
                <w:tab w:val="left" w:pos="2760"/>
              </w:tabs>
              <w:jc w:val="center"/>
              <w:rPr>
                <w:rPrChange w:id="743" w:author="Lynsey Rowland" w:date="2023-06-07T12:27:00Z">
                  <w:rPr>
                    <w:highlight w:val="yellow"/>
                  </w:rPr>
                </w:rPrChange>
              </w:rPr>
            </w:pPr>
            <w:r w:rsidRPr="004903B2">
              <w:rPr>
                <w:rStyle w:val="Geen"/>
                <w:lang w:val="en-US"/>
                <w:rPrChange w:id="744" w:author="Lynsey Rowland" w:date="2023-06-07T12:27:00Z">
                  <w:rPr>
                    <w:rStyle w:val="Geen"/>
                    <w:highlight w:val="yellow"/>
                    <w:lang w:val="en-US"/>
                  </w:rPr>
                </w:rPrChange>
              </w:rPr>
              <w:t>1.1-1.9</w:t>
            </w:r>
          </w:p>
        </w:tc>
        <w:tc>
          <w:tcPr>
            <w:tcW w:w="85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77F8C4F8" w14:textId="77777777" w:rsidR="001D52B1" w:rsidRPr="004903B2" w:rsidRDefault="001D52B1" w:rsidP="00116C32">
            <w:pPr>
              <w:pStyle w:val="Hoofdtekst"/>
              <w:tabs>
                <w:tab w:val="left" w:pos="2760"/>
              </w:tabs>
              <w:jc w:val="center"/>
              <w:rPr>
                <w:rPrChange w:id="745" w:author="Lynsey Rowland" w:date="2023-06-07T12:27:00Z">
                  <w:rPr>
                    <w:highlight w:val="yellow"/>
                  </w:rPr>
                </w:rPrChange>
              </w:rPr>
            </w:pPr>
            <w:r w:rsidRPr="004903B2">
              <w:rPr>
                <w:rStyle w:val="Geen"/>
                <w:lang w:val="en-US"/>
                <w:rPrChange w:id="746" w:author="Lynsey Rowland" w:date="2023-06-07T12:27:00Z">
                  <w:rPr>
                    <w:rStyle w:val="Geen"/>
                    <w:highlight w:val="yellow"/>
                    <w:lang w:val="en-US"/>
                  </w:rPr>
                </w:rPrChange>
              </w:rPr>
              <w:t>.007*</w:t>
            </w:r>
          </w:p>
        </w:tc>
        <w:tc>
          <w:tcPr>
            <w:tcW w:w="568"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1DA9511C" w14:textId="77777777" w:rsidR="001D52B1" w:rsidRPr="004903B2" w:rsidRDefault="001D52B1" w:rsidP="00116C32">
            <w:pPr>
              <w:pStyle w:val="Hoofdtekst"/>
              <w:tabs>
                <w:tab w:val="left" w:pos="2760"/>
              </w:tabs>
              <w:jc w:val="center"/>
              <w:rPr>
                <w:rPrChange w:id="747" w:author="Lynsey Rowland" w:date="2023-06-07T12:27:00Z">
                  <w:rPr>
                    <w:highlight w:val="yellow"/>
                  </w:rPr>
                </w:rPrChange>
              </w:rPr>
            </w:pPr>
            <w:r w:rsidRPr="004903B2">
              <w:rPr>
                <w:rStyle w:val="Geen"/>
                <w:lang w:val="en-US"/>
                <w:rPrChange w:id="748" w:author="Lynsey Rowland" w:date="2023-06-07T12:27:00Z">
                  <w:rPr>
                    <w:rStyle w:val="Geen"/>
                    <w:highlight w:val="yellow"/>
                    <w:lang w:val="en-US"/>
                  </w:rPr>
                </w:rPrChange>
              </w:rPr>
              <w:t>1.3</w:t>
            </w:r>
          </w:p>
        </w:tc>
        <w:tc>
          <w:tcPr>
            <w:tcW w:w="567"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399721F" w14:textId="77777777" w:rsidR="001D52B1" w:rsidRPr="004903B2" w:rsidRDefault="001D52B1" w:rsidP="00116C32">
            <w:pPr>
              <w:pStyle w:val="Hoofdtekst"/>
              <w:tabs>
                <w:tab w:val="left" w:pos="2760"/>
              </w:tabs>
              <w:jc w:val="center"/>
              <w:rPr>
                <w:rPrChange w:id="749" w:author="Lynsey Rowland" w:date="2023-06-07T12:27:00Z">
                  <w:rPr>
                    <w:highlight w:val="yellow"/>
                  </w:rPr>
                </w:rPrChange>
              </w:rPr>
            </w:pPr>
            <w:r w:rsidRPr="004903B2">
              <w:rPr>
                <w:rStyle w:val="Geen"/>
                <w:lang w:val="en-US"/>
                <w:rPrChange w:id="750" w:author="Lynsey Rowland" w:date="2023-06-07T12:27:00Z">
                  <w:rPr>
                    <w:rStyle w:val="Geen"/>
                    <w:highlight w:val="yellow"/>
                    <w:lang w:val="en-US"/>
                  </w:rPr>
                </w:rPrChange>
              </w:rPr>
              <w:t>0.2</w:t>
            </w:r>
          </w:p>
        </w:tc>
        <w:tc>
          <w:tcPr>
            <w:tcW w:w="850"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0BBC5A9" w14:textId="77777777" w:rsidR="001D52B1" w:rsidRPr="004903B2" w:rsidRDefault="001D52B1" w:rsidP="00116C32">
            <w:pPr>
              <w:pStyle w:val="Hoofdtekst"/>
              <w:tabs>
                <w:tab w:val="left" w:pos="2760"/>
              </w:tabs>
              <w:jc w:val="center"/>
              <w:rPr>
                <w:rPrChange w:id="751" w:author="Lynsey Rowland" w:date="2023-06-07T12:27:00Z">
                  <w:rPr>
                    <w:highlight w:val="yellow"/>
                  </w:rPr>
                </w:rPrChange>
              </w:rPr>
            </w:pPr>
            <w:r w:rsidRPr="004903B2">
              <w:rPr>
                <w:rStyle w:val="Geen"/>
                <w:lang w:val="en-US"/>
                <w:rPrChange w:id="752" w:author="Lynsey Rowland" w:date="2023-06-07T12:27:00Z">
                  <w:rPr>
                    <w:rStyle w:val="Geen"/>
                    <w:highlight w:val="yellow"/>
                    <w:lang w:val="en-US"/>
                  </w:rPr>
                </w:rPrChange>
              </w:rPr>
              <w:t>1.0-1.7</w:t>
            </w:r>
          </w:p>
        </w:tc>
        <w:tc>
          <w:tcPr>
            <w:tcW w:w="70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E9AB94A" w14:textId="77777777" w:rsidR="001D52B1" w:rsidRPr="004903B2" w:rsidRDefault="001D52B1" w:rsidP="00116C32">
            <w:pPr>
              <w:pStyle w:val="Hoofdtekst"/>
              <w:tabs>
                <w:tab w:val="left" w:pos="2760"/>
              </w:tabs>
              <w:jc w:val="center"/>
              <w:rPr>
                <w:rPrChange w:id="753" w:author="Lynsey Rowland" w:date="2023-06-07T12:27:00Z">
                  <w:rPr>
                    <w:highlight w:val="yellow"/>
                  </w:rPr>
                </w:rPrChange>
              </w:rPr>
            </w:pPr>
            <w:r w:rsidRPr="004903B2">
              <w:rPr>
                <w:rStyle w:val="Geen"/>
                <w:lang w:val="en-US"/>
                <w:rPrChange w:id="754" w:author="Lynsey Rowland" w:date="2023-06-07T12:27:00Z">
                  <w:rPr>
                    <w:rStyle w:val="Geen"/>
                    <w:highlight w:val="yellow"/>
                    <w:lang w:val="en-US"/>
                  </w:rPr>
                </w:rPrChange>
              </w:rPr>
              <w:t>.042*</w:t>
            </w:r>
          </w:p>
        </w:tc>
        <w:tc>
          <w:tcPr>
            <w:tcW w:w="626" w:type="dxa"/>
            <w:tcBorders>
              <w:top w:val="nil"/>
              <w:left w:val="nil"/>
              <w:bottom w:val="single" w:sz="4" w:space="0" w:color="auto"/>
              <w:right w:val="nil"/>
            </w:tcBorders>
            <w:shd w:val="clear" w:color="auto" w:fill="D9D9D9"/>
            <w:tcMar>
              <w:top w:w="80" w:type="dxa"/>
              <w:left w:w="80" w:type="dxa"/>
              <w:bottom w:w="80" w:type="dxa"/>
              <w:right w:w="80" w:type="dxa"/>
            </w:tcMar>
            <w:vAlign w:val="center"/>
          </w:tcPr>
          <w:p w14:paraId="00C31E02" w14:textId="77777777" w:rsidR="001D52B1" w:rsidRPr="004903B2" w:rsidRDefault="001D52B1" w:rsidP="00116C32">
            <w:pPr>
              <w:pStyle w:val="Hoofdtekst"/>
              <w:tabs>
                <w:tab w:val="left" w:pos="2760"/>
              </w:tabs>
              <w:jc w:val="center"/>
              <w:rPr>
                <w:rPrChange w:id="755" w:author="Lynsey Rowland" w:date="2023-06-07T12:27:00Z">
                  <w:rPr>
                    <w:highlight w:val="yellow"/>
                  </w:rPr>
                </w:rPrChange>
              </w:rPr>
            </w:pPr>
            <w:r w:rsidRPr="004903B2">
              <w:rPr>
                <w:rStyle w:val="Geen"/>
                <w:lang w:val="en-US"/>
                <w:rPrChange w:id="756" w:author="Lynsey Rowland" w:date="2023-06-07T12:27:00Z">
                  <w:rPr>
                    <w:rStyle w:val="Geen"/>
                    <w:highlight w:val="yellow"/>
                    <w:lang w:val="en-US"/>
                  </w:rPr>
                </w:rPrChange>
              </w:rPr>
              <w:t>1.5</w:t>
            </w:r>
          </w:p>
        </w:tc>
        <w:tc>
          <w:tcPr>
            <w:tcW w:w="567"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862E933" w14:textId="77777777" w:rsidR="001D52B1" w:rsidRPr="004903B2" w:rsidRDefault="001D52B1" w:rsidP="00116C32">
            <w:pPr>
              <w:pStyle w:val="Hoofdtekst"/>
              <w:tabs>
                <w:tab w:val="left" w:pos="2760"/>
              </w:tabs>
              <w:jc w:val="center"/>
              <w:rPr>
                <w:rPrChange w:id="757" w:author="Lynsey Rowland" w:date="2023-06-07T12:27:00Z">
                  <w:rPr>
                    <w:highlight w:val="yellow"/>
                  </w:rPr>
                </w:rPrChange>
              </w:rPr>
            </w:pPr>
            <w:r w:rsidRPr="004903B2">
              <w:rPr>
                <w:rStyle w:val="Geen"/>
                <w:lang w:val="en-US"/>
                <w:rPrChange w:id="758" w:author="Lynsey Rowland" w:date="2023-06-07T12:27:00Z">
                  <w:rPr>
                    <w:rStyle w:val="Geen"/>
                    <w:highlight w:val="yellow"/>
                    <w:lang w:val="en-US"/>
                  </w:rPr>
                </w:rPrChange>
              </w:rPr>
              <w:t>0.3</w:t>
            </w:r>
          </w:p>
        </w:tc>
        <w:tc>
          <w:tcPr>
            <w:tcW w:w="791" w:type="dxa"/>
            <w:gridSpan w:val="2"/>
            <w:tcBorders>
              <w:top w:val="nil"/>
              <w:left w:val="nil"/>
              <w:bottom w:val="single" w:sz="4" w:space="0" w:color="auto"/>
              <w:right w:val="nil"/>
            </w:tcBorders>
            <w:shd w:val="clear" w:color="auto" w:fill="auto"/>
            <w:tcMar>
              <w:top w:w="80" w:type="dxa"/>
              <w:left w:w="80" w:type="dxa"/>
              <w:bottom w:w="80" w:type="dxa"/>
              <w:right w:w="80" w:type="dxa"/>
            </w:tcMar>
            <w:vAlign w:val="center"/>
          </w:tcPr>
          <w:p w14:paraId="65992563" w14:textId="77777777" w:rsidR="001D52B1" w:rsidRPr="004903B2" w:rsidRDefault="001D52B1" w:rsidP="00116C32">
            <w:pPr>
              <w:pStyle w:val="Hoofdtekst"/>
              <w:tabs>
                <w:tab w:val="left" w:pos="2760"/>
              </w:tabs>
              <w:jc w:val="center"/>
              <w:rPr>
                <w:rPrChange w:id="759" w:author="Lynsey Rowland" w:date="2023-06-07T12:27:00Z">
                  <w:rPr>
                    <w:highlight w:val="yellow"/>
                  </w:rPr>
                </w:rPrChange>
              </w:rPr>
            </w:pPr>
            <w:r w:rsidRPr="004903B2">
              <w:rPr>
                <w:rStyle w:val="Geen"/>
                <w:lang w:val="en-US"/>
                <w:rPrChange w:id="760" w:author="Lynsey Rowland" w:date="2023-06-07T12:27:00Z">
                  <w:rPr>
                    <w:rStyle w:val="Geen"/>
                    <w:highlight w:val="yellow"/>
                    <w:lang w:val="en-US"/>
                  </w:rPr>
                </w:rPrChange>
              </w:rPr>
              <w:t>1.0-2.3</w:t>
            </w:r>
          </w:p>
        </w:tc>
        <w:tc>
          <w:tcPr>
            <w:tcW w:w="70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F3C46CB" w14:textId="77777777" w:rsidR="001D52B1" w:rsidRPr="004903B2" w:rsidRDefault="001D52B1" w:rsidP="00116C32">
            <w:pPr>
              <w:pStyle w:val="Hoofdtekst"/>
              <w:tabs>
                <w:tab w:val="left" w:pos="2760"/>
              </w:tabs>
              <w:jc w:val="center"/>
              <w:rPr>
                <w:rPrChange w:id="761" w:author="Lynsey Rowland" w:date="2023-06-07T12:27:00Z">
                  <w:rPr>
                    <w:highlight w:val="yellow"/>
                  </w:rPr>
                </w:rPrChange>
              </w:rPr>
            </w:pPr>
            <w:r w:rsidRPr="004903B2">
              <w:rPr>
                <w:rStyle w:val="Geen"/>
                <w:lang w:val="en-US"/>
                <w:rPrChange w:id="762" w:author="Lynsey Rowland" w:date="2023-06-07T12:27:00Z">
                  <w:rPr>
                    <w:rStyle w:val="Geen"/>
                    <w:highlight w:val="yellow"/>
                    <w:lang w:val="en-US"/>
                  </w:rPr>
                </w:rPrChange>
              </w:rPr>
              <w:t>.055</w:t>
            </w:r>
          </w:p>
        </w:tc>
      </w:tr>
    </w:tbl>
    <w:p w14:paraId="45681B2F" w14:textId="77777777" w:rsidR="001D52B1" w:rsidRPr="004903B2" w:rsidRDefault="001D52B1" w:rsidP="001D52B1">
      <w:pPr>
        <w:pStyle w:val="Hoofdtekst"/>
        <w:spacing w:after="0"/>
        <w:ind w:right="-28"/>
        <w:jc w:val="both"/>
        <w:rPr>
          <w:rStyle w:val="Geen"/>
          <w:sz w:val="20"/>
          <w:lang w:val="en-US"/>
        </w:rPr>
      </w:pPr>
      <w:r w:rsidRPr="004903B2">
        <w:rPr>
          <w:rStyle w:val="Geen"/>
          <w:sz w:val="20"/>
          <w:vertAlign w:val="superscript"/>
          <w:lang w:val="en-US"/>
          <w:rPrChange w:id="763" w:author="Lynsey Rowland" w:date="2023-06-07T12:27:00Z">
            <w:rPr>
              <w:rStyle w:val="Geen"/>
              <w:sz w:val="20"/>
              <w:highlight w:val="yellow"/>
              <w:vertAlign w:val="superscript"/>
              <w:lang w:val="en-US"/>
            </w:rPr>
          </w:rPrChange>
        </w:rPr>
        <w:t>1</w:t>
      </w:r>
      <w:r w:rsidRPr="004903B2">
        <w:rPr>
          <w:rStyle w:val="Geen"/>
          <w:sz w:val="20"/>
          <w:lang w:val="en-US"/>
          <w:rPrChange w:id="764" w:author="Lynsey Rowland" w:date="2023-06-07T12:27:00Z">
            <w:rPr>
              <w:rStyle w:val="Geen"/>
              <w:sz w:val="20"/>
              <w:highlight w:val="yellow"/>
              <w:lang w:val="en-US"/>
            </w:rPr>
          </w:rPrChange>
        </w:rPr>
        <w:t xml:space="preserve">Childhood traumatic maltreatment subtypes was measured using the Childhood Trauma Questionnaire (CTQ); </w:t>
      </w:r>
      <w:r w:rsidRPr="004903B2">
        <w:rPr>
          <w:rStyle w:val="Geen"/>
          <w:sz w:val="20"/>
          <w:vertAlign w:val="superscript"/>
          <w:lang w:val="en-US"/>
          <w:rPrChange w:id="765" w:author="Lynsey Rowland" w:date="2023-06-07T12:27:00Z">
            <w:rPr>
              <w:rStyle w:val="Geen"/>
              <w:sz w:val="20"/>
              <w:highlight w:val="yellow"/>
              <w:vertAlign w:val="superscript"/>
              <w:lang w:val="en-US"/>
            </w:rPr>
          </w:rPrChange>
        </w:rPr>
        <w:t>2</w:t>
      </w:r>
      <w:r w:rsidRPr="004903B2">
        <w:rPr>
          <w:rStyle w:val="Geen"/>
          <w:sz w:val="20"/>
          <w:lang w:val="en-US"/>
          <w:rPrChange w:id="766" w:author="Lynsey Rowland" w:date="2023-06-07T12:27:00Z">
            <w:rPr>
              <w:rStyle w:val="Geen"/>
              <w:sz w:val="20"/>
              <w:highlight w:val="yellow"/>
              <w:lang w:val="en-US"/>
            </w:rPr>
          </w:rPrChange>
        </w:rPr>
        <w:t>Adulthood trauma was measured with LEC-5: Life Events Checklist, number of experienced traumatic event types in the past 15 years when experienced personally, witnessed it, learned about it happening to close family members or friends, or if it happened at work; Odds indicates the B value corresponding to the log odds, with Odds&gt;1 representing higher odds – higher probability for assignment into the target profile versus the low-symptom severity profile, and Odds&lt;1 lower odds – lower probability for assignment into the target profile versus the low-symptom severity profile; SE: Standard error, CI: Confidence interval of log odds.</w:t>
      </w:r>
      <w:r w:rsidRPr="004903B2">
        <w:rPr>
          <w:rStyle w:val="Geen"/>
          <w:lang w:val="en-US"/>
          <w:rPrChange w:id="767" w:author="Lynsey Rowland" w:date="2023-06-07T12:27:00Z">
            <w:rPr>
              <w:rStyle w:val="Geen"/>
              <w:highlight w:val="yellow"/>
              <w:lang w:val="en-US"/>
            </w:rPr>
          </w:rPrChange>
        </w:rPr>
        <w:t xml:space="preserve"> **</w:t>
      </w:r>
      <w:r w:rsidRPr="004903B2">
        <w:rPr>
          <w:rStyle w:val="Geen"/>
          <w:sz w:val="20"/>
          <w:lang w:val="en-US"/>
          <w:rPrChange w:id="768" w:author="Lynsey Rowland" w:date="2023-06-07T12:27:00Z">
            <w:rPr>
              <w:rStyle w:val="Geen"/>
              <w:sz w:val="20"/>
              <w:highlight w:val="yellow"/>
              <w:lang w:val="en-US"/>
            </w:rPr>
          </w:rPrChange>
        </w:rPr>
        <w:t>Result did not survive FDR multiple comparison corrections (</w:t>
      </w:r>
      <w:r w:rsidRPr="004903B2">
        <w:rPr>
          <w:rStyle w:val="Geen"/>
          <w:i/>
          <w:sz w:val="20"/>
          <w:lang w:val="en-US"/>
          <w:rPrChange w:id="769" w:author="Lynsey Rowland" w:date="2023-06-07T12:27:00Z">
            <w:rPr>
              <w:rStyle w:val="Geen"/>
              <w:i/>
              <w:sz w:val="20"/>
              <w:highlight w:val="yellow"/>
              <w:lang w:val="en-US"/>
            </w:rPr>
          </w:rPrChange>
        </w:rPr>
        <w:t>p</w:t>
      </w:r>
      <w:r w:rsidRPr="004903B2">
        <w:rPr>
          <w:rStyle w:val="Geen"/>
          <w:sz w:val="20"/>
          <w:lang w:val="en-US"/>
          <w:rPrChange w:id="770" w:author="Lynsey Rowland" w:date="2023-06-07T12:27:00Z">
            <w:rPr>
              <w:rStyle w:val="Geen"/>
              <w:sz w:val="20"/>
              <w:highlight w:val="yellow"/>
              <w:lang w:val="en-US"/>
            </w:rPr>
          </w:rPrChange>
        </w:rPr>
        <w:t>=0.05).</w:t>
      </w:r>
    </w:p>
    <w:p w14:paraId="0FA1D85C" w14:textId="77777777" w:rsidR="00204DCB" w:rsidRPr="004903B2" w:rsidRDefault="00204DCB" w:rsidP="00190158">
      <w:pPr>
        <w:pStyle w:val="Hoofdtekst"/>
        <w:spacing w:after="0"/>
        <w:ind w:right="-28"/>
        <w:jc w:val="both"/>
        <w:rPr>
          <w:rStyle w:val="Geen"/>
          <w:sz w:val="20"/>
          <w:lang w:val="en-US"/>
        </w:rPr>
      </w:pPr>
    </w:p>
    <w:p w14:paraId="4E03FFE4" w14:textId="77777777" w:rsidR="00212973" w:rsidRPr="004903B2" w:rsidRDefault="00212973" w:rsidP="00212973">
      <w:pPr>
        <w:spacing w:after="0" w:line="360" w:lineRule="auto"/>
        <w:jc w:val="both"/>
        <w:rPr>
          <w:b/>
          <w:lang w:val="en-CA"/>
        </w:rPr>
      </w:pPr>
      <w:r w:rsidRPr="004903B2">
        <w:rPr>
          <w:b/>
          <w:lang w:val="en-CA"/>
        </w:rPr>
        <w:lastRenderedPageBreak/>
        <w:t>References</w:t>
      </w:r>
    </w:p>
    <w:p w14:paraId="2D93BF7B" w14:textId="3E3E04A8" w:rsidR="00B3338D" w:rsidRPr="004903B2" w:rsidRDefault="00212973" w:rsidP="00B3338D">
      <w:pPr>
        <w:widowControl w:val="0"/>
        <w:autoSpaceDE w:val="0"/>
        <w:autoSpaceDN w:val="0"/>
        <w:adjustRightInd w:val="0"/>
        <w:spacing w:line="480" w:lineRule="auto"/>
        <w:rPr>
          <w:rFonts w:ascii="Calibri" w:hAnsi="Calibri" w:cs="Calibri"/>
          <w:noProof/>
          <w:szCs w:val="24"/>
          <w:lang w:val="en-CA"/>
        </w:rPr>
      </w:pPr>
      <w:r w:rsidRPr="004903B2">
        <w:rPr>
          <w:lang w:val="en-US"/>
        </w:rPr>
        <w:fldChar w:fldCharType="begin" w:fldLock="1"/>
      </w:r>
      <w:r w:rsidRPr="004903B2">
        <w:rPr>
          <w:lang w:val="en-CA"/>
        </w:rPr>
        <w:instrText xml:space="preserve">ADDIN Mendeley Bibliography CSL_BIBLIOGRAPHY </w:instrText>
      </w:r>
      <w:r w:rsidRPr="004903B2">
        <w:rPr>
          <w:lang w:val="en-US"/>
        </w:rPr>
        <w:fldChar w:fldCharType="separate"/>
      </w:r>
      <w:r w:rsidR="00B3338D" w:rsidRPr="004903B2">
        <w:rPr>
          <w:rFonts w:ascii="Calibri" w:hAnsi="Calibri" w:cs="Calibri"/>
          <w:noProof/>
          <w:szCs w:val="24"/>
          <w:lang w:val="en-CA"/>
        </w:rPr>
        <w:t xml:space="preserve">1. Bleker LS, De Rooij SR, Painter RC, Ravelli ACJ, Roseboom TJ. Cohort profile: the Dutch famine birth cohort (DFBC)— a prospective birth cohort study in the Netherlands. </w:t>
      </w:r>
      <w:r w:rsidR="00B3338D" w:rsidRPr="004903B2">
        <w:rPr>
          <w:rFonts w:ascii="Calibri" w:hAnsi="Calibri" w:cs="Calibri"/>
          <w:i/>
          <w:iCs/>
          <w:noProof/>
          <w:szCs w:val="24"/>
          <w:lang w:val="en-CA"/>
        </w:rPr>
        <w:t>BMJ Open</w:t>
      </w:r>
      <w:r w:rsidR="00B3338D" w:rsidRPr="004903B2">
        <w:rPr>
          <w:rFonts w:ascii="Calibri" w:hAnsi="Calibri" w:cs="Calibri"/>
          <w:noProof/>
          <w:szCs w:val="24"/>
          <w:lang w:val="en-CA"/>
        </w:rPr>
        <w:t xml:space="preserve">. 2021; </w:t>
      </w:r>
      <w:r w:rsidR="00B3338D" w:rsidRPr="004903B2">
        <w:rPr>
          <w:rFonts w:ascii="Calibri" w:hAnsi="Calibri" w:cs="Calibri"/>
          <w:iCs/>
          <w:noProof/>
          <w:szCs w:val="24"/>
          <w:lang w:val="en-CA"/>
        </w:rPr>
        <w:t>11</w:t>
      </w:r>
      <w:r w:rsidR="00B3338D" w:rsidRPr="004903B2">
        <w:rPr>
          <w:rFonts w:ascii="Calibri" w:hAnsi="Calibri" w:cs="Calibri"/>
          <w:noProof/>
          <w:szCs w:val="24"/>
          <w:lang w:val="en-CA"/>
        </w:rPr>
        <w:t>(3), e042078. https://doi.org/10.1136/bmjopen-2020-042078</w:t>
      </w:r>
    </w:p>
    <w:p w14:paraId="5712E6AC" w14:textId="27B138F1" w:rsidR="00B3338D" w:rsidRPr="004903B2" w:rsidRDefault="00B3338D" w:rsidP="00B3338D">
      <w:pPr>
        <w:spacing w:line="480" w:lineRule="auto"/>
        <w:jc w:val="both"/>
        <w:rPr>
          <w:rFonts w:eastAsia="Times New Roman" w:cstheme="minorHAnsi"/>
          <w:noProof/>
          <w:lang w:val="en-CA" w:eastAsia="fr-FR"/>
        </w:rPr>
      </w:pPr>
      <w:r w:rsidRPr="004903B2">
        <w:rPr>
          <w:rFonts w:eastAsia="Times New Roman" w:cstheme="minorHAnsi"/>
          <w:noProof/>
          <w:lang w:val="en-CA" w:eastAsia="fr-FR"/>
        </w:rPr>
        <w:t xml:space="preserve">2. Yang C. Evaluating latent class analysis models in qualitative phenotype identification. </w:t>
      </w:r>
      <w:r w:rsidRPr="004903B2">
        <w:rPr>
          <w:rFonts w:eastAsia="Times New Roman" w:cstheme="minorHAnsi"/>
          <w:i/>
          <w:noProof/>
          <w:lang w:val="en-CA" w:eastAsia="fr-FR"/>
        </w:rPr>
        <w:t>Computational Statistics &amp; Data Analysis.</w:t>
      </w:r>
      <w:r w:rsidRPr="004903B2">
        <w:rPr>
          <w:rFonts w:eastAsia="Times New Roman" w:cstheme="minorHAnsi"/>
          <w:noProof/>
          <w:lang w:val="en-CA" w:eastAsia="fr-FR"/>
        </w:rPr>
        <w:t xml:space="preserve"> 2006; 50, 1090–104.</w:t>
      </w:r>
    </w:p>
    <w:p w14:paraId="0B28422F" w14:textId="34B48185" w:rsidR="00B3338D" w:rsidRPr="004903B2" w:rsidRDefault="00B3338D" w:rsidP="008C05F9">
      <w:pPr>
        <w:spacing w:line="480" w:lineRule="auto"/>
        <w:jc w:val="both"/>
        <w:rPr>
          <w:rFonts w:eastAsia="Times New Roman" w:cstheme="minorHAnsi"/>
          <w:noProof/>
          <w:lang w:val="en-CA" w:eastAsia="fr-FR"/>
        </w:rPr>
      </w:pPr>
      <w:r w:rsidRPr="004903B2">
        <w:rPr>
          <w:rFonts w:eastAsia="Times New Roman" w:cstheme="minorHAnsi"/>
          <w:noProof/>
          <w:lang w:val="en-CA" w:eastAsia="fr-FR"/>
        </w:rPr>
        <w:t>3. Nylund KL, Asparouhov T, Muthén BO. Deciding on the Number of Classes in Latent Class Analysis and Growth Mixture Modeling: A Monte Carlo Simulation</w:t>
      </w:r>
      <w:r w:rsidRPr="004903B2">
        <w:rPr>
          <w:rFonts w:eastAsia="Times New Roman" w:cstheme="minorHAnsi"/>
          <w:noProof/>
          <w:lang w:val="en-CA" w:eastAsia="fr-FR"/>
        </w:rPr>
        <w:br/>
        <w:t xml:space="preserve">Study. </w:t>
      </w:r>
      <w:r w:rsidRPr="004903B2">
        <w:rPr>
          <w:rFonts w:eastAsia="Times New Roman" w:cstheme="minorHAnsi"/>
          <w:i/>
          <w:noProof/>
          <w:lang w:val="en-CA" w:eastAsia="fr-FR"/>
        </w:rPr>
        <w:t xml:space="preserve">Structural Equation Modeling: A Multidisciplinary Journal. </w:t>
      </w:r>
      <w:r w:rsidRPr="004903B2">
        <w:rPr>
          <w:rFonts w:eastAsia="Times New Roman" w:cstheme="minorHAnsi"/>
          <w:noProof/>
          <w:lang w:val="en-CA" w:eastAsia="fr-FR"/>
        </w:rPr>
        <w:t>2007; 14(4), 535–69. Available from: https://www.tandfonline.com/doi/full/10.1080/10705510701575396</w:t>
      </w:r>
    </w:p>
    <w:p w14:paraId="435FCA05" w14:textId="77777777" w:rsidR="00B3338D" w:rsidRPr="004903B2" w:rsidRDefault="00B3338D" w:rsidP="00B3338D">
      <w:pPr>
        <w:widowControl w:val="0"/>
        <w:autoSpaceDE w:val="0"/>
        <w:autoSpaceDN w:val="0"/>
        <w:adjustRightInd w:val="0"/>
        <w:spacing w:line="480" w:lineRule="auto"/>
        <w:ind w:left="480" w:hanging="480"/>
        <w:rPr>
          <w:rFonts w:ascii="Calibri" w:hAnsi="Calibri" w:cs="Calibri"/>
          <w:noProof/>
          <w:lang w:val="en-CA"/>
        </w:rPr>
      </w:pPr>
    </w:p>
    <w:p w14:paraId="4BFD4E5D" w14:textId="77777777" w:rsidR="00212973" w:rsidRPr="00212973" w:rsidRDefault="00212973" w:rsidP="00A61E4F">
      <w:pPr>
        <w:rPr>
          <w:rFonts w:cstheme="minorHAnsi"/>
          <w:color w:val="30303C"/>
          <w:lang w:val="en-US"/>
        </w:rPr>
      </w:pPr>
      <w:r w:rsidRPr="004903B2">
        <w:rPr>
          <w:lang w:val="en-US"/>
        </w:rPr>
        <w:fldChar w:fldCharType="end"/>
      </w:r>
    </w:p>
    <w:p w14:paraId="4FB4240B" w14:textId="77777777" w:rsidR="00E13969" w:rsidRPr="00D80D19" w:rsidRDefault="00E13969" w:rsidP="00212973">
      <w:pPr>
        <w:jc w:val="both"/>
        <w:rPr>
          <w:lang w:val="en-US"/>
        </w:rPr>
      </w:pPr>
    </w:p>
    <w:sectPr w:rsidR="00E13969" w:rsidRPr="00D80D19" w:rsidSect="00526240">
      <w:footerReference w:type="default" r:id="rId1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A64F0" w14:textId="77777777" w:rsidR="00EF44CC" w:rsidRDefault="00EF44CC" w:rsidP="008C05F9">
      <w:pPr>
        <w:spacing w:after="0" w:line="240" w:lineRule="auto"/>
      </w:pPr>
      <w:r>
        <w:separator/>
      </w:r>
    </w:p>
  </w:endnote>
  <w:endnote w:type="continuationSeparator" w:id="0">
    <w:p w14:paraId="53F0AEB3" w14:textId="77777777" w:rsidR="00EF44CC" w:rsidRDefault="00EF44CC" w:rsidP="008C0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465655"/>
      <w:docPartObj>
        <w:docPartGallery w:val="Page Numbers (Bottom of Page)"/>
        <w:docPartUnique/>
      </w:docPartObj>
    </w:sdtPr>
    <w:sdtContent>
      <w:p w14:paraId="5C8AD008" w14:textId="5BC1043A" w:rsidR="008C05F9" w:rsidRDefault="008C05F9">
        <w:pPr>
          <w:pStyle w:val="Footer"/>
          <w:jc w:val="right"/>
        </w:pPr>
        <w:r>
          <w:fldChar w:fldCharType="begin"/>
        </w:r>
        <w:r>
          <w:instrText>PAGE   \* MERGEFORMAT</w:instrText>
        </w:r>
        <w:r>
          <w:fldChar w:fldCharType="separate"/>
        </w:r>
        <w:r w:rsidR="00D35B15" w:rsidRPr="00D35B15">
          <w:rPr>
            <w:noProof/>
            <w:lang w:val="fr-FR"/>
          </w:rPr>
          <w:t>6</w:t>
        </w:r>
        <w:r>
          <w:fldChar w:fldCharType="end"/>
        </w:r>
      </w:p>
    </w:sdtContent>
  </w:sdt>
  <w:p w14:paraId="6F21326E" w14:textId="77777777" w:rsidR="008C05F9" w:rsidRDefault="008C05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45604" w14:textId="77777777" w:rsidR="00EF44CC" w:rsidRDefault="00EF44CC" w:rsidP="008C05F9">
      <w:pPr>
        <w:spacing w:after="0" w:line="240" w:lineRule="auto"/>
      </w:pPr>
      <w:r>
        <w:separator/>
      </w:r>
    </w:p>
  </w:footnote>
  <w:footnote w:type="continuationSeparator" w:id="0">
    <w:p w14:paraId="03D7C68B" w14:textId="77777777" w:rsidR="00EF44CC" w:rsidRDefault="00EF44CC" w:rsidP="008C05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195848"/>
    <w:multiLevelType w:val="hybridMultilevel"/>
    <w:tmpl w:val="1C2C2F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B2665CA"/>
    <w:multiLevelType w:val="hybridMultilevel"/>
    <w:tmpl w:val="1C6E0918"/>
    <w:lvl w:ilvl="0" w:tplc="01543CF0">
      <w:start w:val="1"/>
      <w:numFmt w:val="decimal"/>
      <w:lvlText w:val="%1."/>
      <w:lvlJc w:val="left"/>
      <w:pPr>
        <w:ind w:left="720" w:hanging="360"/>
      </w:pPr>
      <w:rPr>
        <w:rFonts w:eastAsiaTheme="minorHAnsi"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59061107">
    <w:abstractNumId w:val="0"/>
  </w:num>
  <w:num w:numId="2" w16cid:durableId="15616704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nsey Rowland">
    <w15:presenceInfo w15:providerId="Windows Live" w15:userId="4e9276ab4ca3e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1AF"/>
    <w:rsid w:val="00057833"/>
    <w:rsid w:val="00087BB3"/>
    <w:rsid w:val="000F17A6"/>
    <w:rsid w:val="00145606"/>
    <w:rsid w:val="00151CF0"/>
    <w:rsid w:val="00170FB0"/>
    <w:rsid w:val="00183EC0"/>
    <w:rsid w:val="00190158"/>
    <w:rsid w:val="00190B08"/>
    <w:rsid w:val="001C12D3"/>
    <w:rsid w:val="001D52B1"/>
    <w:rsid w:val="001E623B"/>
    <w:rsid w:val="001E6E55"/>
    <w:rsid w:val="00204DCB"/>
    <w:rsid w:val="00212973"/>
    <w:rsid w:val="0023058F"/>
    <w:rsid w:val="00235815"/>
    <w:rsid w:val="00267FAE"/>
    <w:rsid w:val="0029490F"/>
    <w:rsid w:val="003A1B8D"/>
    <w:rsid w:val="003D2079"/>
    <w:rsid w:val="003D27BE"/>
    <w:rsid w:val="00425D1F"/>
    <w:rsid w:val="00431564"/>
    <w:rsid w:val="00454B5D"/>
    <w:rsid w:val="00461DEE"/>
    <w:rsid w:val="004903B2"/>
    <w:rsid w:val="00526240"/>
    <w:rsid w:val="0053516F"/>
    <w:rsid w:val="00566E07"/>
    <w:rsid w:val="00574AF8"/>
    <w:rsid w:val="005B173D"/>
    <w:rsid w:val="00607388"/>
    <w:rsid w:val="00612F0A"/>
    <w:rsid w:val="00667C12"/>
    <w:rsid w:val="00673D52"/>
    <w:rsid w:val="007A0B56"/>
    <w:rsid w:val="007D19C1"/>
    <w:rsid w:val="00826381"/>
    <w:rsid w:val="00873AF2"/>
    <w:rsid w:val="008C05F9"/>
    <w:rsid w:val="00904ED0"/>
    <w:rsid w:val="009961AF"/>
    <w:rsid w:val="00A22C48"/>
    <w:rsid w:val="00A53F0B"/>
    <w:rsid w:val="00A61E4F"/>
    <w:rsid w:val="00A8738A"/>
    <w:rsid w:val="00AA051F"/>
    <w:rsid w:val="00AE11B5"/>
    <w:rsid w:val="00AF7CE1"/>
    <w:rsid w:val="00B3338D"/>
    <w:rsid w:val="00B4484F"/>
    <w:rsid w:val="00B75872"/>
    <w:rsid w:val="00C03133"/>
    <w:rsid w:val="00C255A3"/>
    <w:rsid w:val="00C4683D"/>
    <w:rsid w:val="00C84E63"/>
    <w:rsid w:val="00D35B15"/>
    <w:rsid w:val="00D80D19"/>
    <w:rsid w:val="00DE022F"/>
    <w:rsid w:val="00E13969"/>
    <w:rsid w:val="00E475AD"/>
    <w:rsid w:val="00EF44CC"/>
    <w:rsid w:val="00F2311A"/>
    <w:rsid w:val="00F26650"/>
    <w:rsid w:val="00F4127D"/>
    <w:rsid w:val="00F61A30"/>
    <w:rsid w:val="00F827FD"/>
    <w:rsid w:val="00F909FF"/>
    <w:rsid w:val="00FC7F0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0997"/>
  <w15:chartTrackingRefBased/>
  <w15:docId w15:val="{13FE1CE6-3D8D-4D5E-ABE0-D60213F7B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1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0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0D19"/>
    <w:rPr>
      <w:sz w:val="16"/>
      <w:szCs w:val="16"/>
    </w:rPr>
  </w:style>
  <w:style w:type="paragraph" w:styleId="ListParagraph">
    <w:name w:val="List Paragraph"/>
    <w:basedOn w:val="Normal"/>
    <w:uiPriority w:val="34"/>
    <w:qFormat/>
    <w:rsid w:val="00212973"/>
    <w:pPr>
      <w:ind w:left="720"/>
      <w:contextualSpacing/>
    </w:pPr>
  </w:style>
  <w:style w:type="paragraph" w:styleId="CommentText">
    <w:name w:val="annotation text"/>
    <w:basedOn w:val="Normal"/>
    <w:link w:val="CommentTextChar"/>
    <w:uiPriority w:val="99"/>
    <w:unhideWhenUsed/>
    <w:rsid w:val="00526240"/>
    <w:pPr>
      <w:spacing w:line="240" w:lineRule="auto"/>
    </w:pPr>
    <w:rPr>
      <w:sz w:val="20"/>
      <w:szCs w:val="20"/>
    </w:rPr>
  </w:style>
  <w:style w:type="character" w:customStyle="1" w:styleId="CommentTextChar">
    <w:name w:val="Comment Text Char"/>
    <w:basedOn w:val="DefaultParagraphFont"/>
    <w:link w:val="CommentText"/>
    <w:uiPriority w:val="99"/>
    <w:rsid w:val="00526240"/>
    <w:rPr>
      <w:sz w:val="20"/>
      <w:szCs w:val="20"/>
    </w:rPr>
  </w:style>
  <w:style w:type="paragraph" w:styleId="BalloonText">
    <w:name w:val="Balloon Text"/>
    <w:basedOn w:val="Normal"/>
    <w:link w:val="BalloonTextChar"/>
    <w:uiPriority w:val="99"/>
    <w:semiHidden/>
    <w:unhideWhenUsed/>
    <w:rsid w:val="005262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24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90B08"/>
    <w:rPr>
      <w:b/>
      <w:bCs/>
    </w:rPr>
  </w:style>
  <w:style w:type="character" w:customStyle="1" w:styleId="CommentSubjectChar">
    <w:name w:val="Comment Subject Char"/>
    <w:basedOn w:val="CommentTextChar"/>
    <w:link w:val="CommentSubject"/>
    <w:uiPriority w:val="99"/>
    <w:semiHidden/>
    <w:rsid w:val="00190B08"/>
    <w:rPr>
      <w:b/>
      <w:bCs/>
      <w:sz w:val="20"/>
      <w:szCs w:val="20"/>
    </w:rPr>
  </w:style>
  <w:style w:type="character" w:customStyle="1" w:styleId="Geen">
    <w:name w:val="Geen"/>
    <w:rsid w:val="00190158"/>
  </w:style>
  <w:style w:type="table" w:customStyle="1" w:styleId="TableNormal1">
    <w:name w:val="Table Normal1"/>
    <w:rsid w:val="0019015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fr-FR" w:eastAsia="fr-FR"/>
    </w:rPr>
    <w:tblPr>
      <w:tblInd w:w="0" w:type="dxa"/>
      <w:tblCellMar>
        <w:top w:w="0" w:type="dxa"/>
        <w:left w:w="0" w:type="dxa"/>
        <w:bottom w:w="0" w:type="dxa"/>
        <w:right w:w="0" w:type="dxa"/>
      </w:tblCellMar>
    </w:tblPr>
  </w:style>
  <w:style w:type="paragraph" w:customStyle="1" w:styleId="Hoofdtekst">
    <w:name w:val="Hoofdtekst"/>
    <w:rsid w:val="00190158"/>
    <w:pPr>
      <w:pBdr>
        <w:top w:val="nil"/>
        <w:left w:val="nil"/>
        <w:bottom w:val="nil"/>
        <w:right w:val="nil"/>
        <w:between w:val="nil"/>
        <w:bar w:val="nil"/>
      </w:pBdr>
    </w:pPr>
    <w:rPr>
      <w:rFonts w:ascii="Calibri" w:eastAsia="Calibri" w:hAnsi="Calibri" w:cs="Calibri"/>
      <w:color w:val="000000"/>
      <w:u w:color="000000"/>
      <w:bdr w:val="nil"/>
      <w:lang w:val="fr-FR" w:eastAsia="fr-FR"/>
      <w14:textOutline w14:w="0" w14:cap="flat" w14:cmpd="sng" w14:algn="ctr">
        <w14:noFill/>
        <w14:prstDash w14:val="solid"/>
        <w14:bevel/>
      </w14:textOutline>
    </w:rPr>
  </w:style>
  <w:style w:type="paragraph" w:styleId="Header">
    <w:name w:val="header"/>
    <w:basedOn w:val="Normal"/>
    <w:link w:val="HeaderChar"/>
    <w:uiPriority w:val="99"/>
    <w:unhideWhenUsed/>
    <w:rsid w:val="008C05F9"/>
    <w:pPr>
      <w:tabs>
        <w:tab w:val="center" w:pos="4536"/>
        <w:tab w:val="right" w:pos="9072"/>
      </w:tabs>
      <w:spacing w:after="0" w:line="240" w:lineRule="auto"/>
    </w:pPr>
  </w:style>
  <w:style w:type="character" w:customStyle="1" w:styleId="HeaderChar">
    <w:name w:val="Header Char"/>
    <w:basedOn w:val="DefaultParagraphFont"/>
    <w:link w:val="Header"/>
    <w:uiPriority w:val="99"/>
    <w:rsid w:val="008C05F9"/>
  </w:style>
  <w:style w:type="paragraph" w:styleId="Footer">
    <w:name w:val="footer"/>
    <w:basedOn w:val="Normal"/>
    <w:link w:val="FooterChar"/>
    <w:uiPriority w:val="99"/>
    <w:unhideWhenUsed/>
    <w:rsid w:val="008C05F9"/>
    <w:pPr>
      <w:tabs>
        <w:tab w:val="center" w:pos="4536"/>
        <w:tab w:val="right" w:pos="9072"/>
      </w:tabs>
      <w:spacing w:after="0" w:line="240" w:lineRule="auto"/>
    </w:pPr>
  </w:style>
  <w:style w:type="character" w:customStyle="1" w:styleId="FooterChar">
    <w:name w:val="Footer Char"/>
    <w:basedOn w:val="DefaultParagraphFont"/>
    <w:link w:val="Footer"/>
    <w:uiPriority w:val="99"/>
    <w:rsid w:val="008C05F9"/>
  </w:style>
  <w:style w:type="paragraph" w:styleId="Revision">
    <w:name w:val="Revision"/>
    <w:hidden/>
    <w:uiPriority w:val="99"/>
    <w:semiHidden/>
    <w:rsid w:val="004903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79A7B-4F21-41FC-81D4-1BF13987D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969</Words>
  <Characters>11226</Characters>
  <Application>Microsoft Office Word</Application>
  <DocSecurity>0</DocSecurity>
  <Lines>93</Lines>
  <Paragraphs>26</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berdink, C.E. (Lotte)</dc:creator>
  <cp:keywords/>
  <dc:description/>
  <cp:lastModifiedBy>Lynsey Rowland</cp:lastModifiedBy>
  <cp:revision>2</cp:revision>
  <dcterms:created xsi:type="dcterms:W3CDTF">2023-06-07T11:28:00Z</dcterms:created>
  <dcterms:modified xsi:type="dcterms:W3CDTF">2023-06-0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a-numeric-superscript</vt:lpwstr>
  </property>
  <property fmtid="{D5CDD505-2E9C-101B-9397-08002B2CF9AE}" pid="5" name="Mendeley Recent Style Name 1_1">
    <vt:lpwstr>American Psychological Association 7th edition (numeric, superscript)</vt:lpwstr>
  </property>
  <property fmtid="{D5CDD505-2E9C-101B-9397-08002B2CF9AE}" pid="6" name="Mendeley Recent Style Id 2_1">
    <vt:lpwstr>http://csl.mendeley.com/styles/641467241/apa-numeric-superscript-2lot</vt:lpwstr>
  </property>
  <property fmtid="{D5CDD505-2E9C-101B-9397-08002B2CF9AE}" pid="7" name="Mendeley Recent Style Name 2_1">
    <vt:lpwstr>American Psychological Association 7th edition (numeric, superscript) - Charlotte Hilberdink</vt:lpwstr>
  </property>
  <property fmtid="{D5CDD505-2E9C-101B-9397-08002B2CF9AE}" pid="8" name="Mendeley Recent Style Id 3_1">
    <vt:lpwstr>http://csl.mendeley.com/styles/641467241/DOHAD-lot</vt:lpwstr>
  </property>
  <property fmtid="{D5CDD505-2E9C-101B-9397-08002B2CF9AE}" pid="9" name="Mendeley Recent Style Name 3_1">
    <vt:lpwstr>American Psychological Association 7th edition - Charlotte Hilberdink</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ad9f1acd-4630-3f70-b3e0-b1798a797dda</vt:lpwstr>
  </property>
  <property fmtid="{D5CDD505-2E9C-101B-9397-08002B2CF9AE}" pid="24" name="Mendeley Citation Style_1">
    <vt:lpwstr>http://csl.mendeley.com/styles/641467241/apa-numeric-superscript-2lot</vt:lpwstr>
  </property>
</Properties>
</file>